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46ED916" w14:textId="6BAAB528" w:rsidR="004F1627" w:rsidRPr="00C003A6" w:rsidRDefault="004F1627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C003A6">
        <w:rPr>
          <w:rFonts w:ascii="Times New Roman" w:hAnsi="Times New Roman" w:cs="Times New Roman"/>
          <w:b/>
          <w:sz w:val="24"/>
          <w:szCs w:val="24"/>
        </w:rPr>
        <w:t>Supplementary Information</w:t>
      </w:r>
      <w:bookmarkStart w:id="0" w:name="_GoBack"/>
      <w:bookmarkEnd w:id="0"/>
    </w:p>
    <w:p w14:paraId="57DC664F" w14:textId="47DDDEB1" w:rsidR="00F026C4" w:rsidRPr="00C003A6" w:rsidRDefault="009E1D7B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C003A6">
        <w:rPr>
          <w:rFonts w:ascii="Times New Roman" w:hAnsi="Times New Roman" w:cs="Times New Roman"/>
          <w:b/>
          <w:sz w:val="24"/>
          <w:szCs w:val="24"/>
        </w:rPr>
        <w:t xml:space="preserve">Elucidating the </w:t>
      </w:r>
      <w:r w:rsidR="00DD673E">
        <w:rPr>
          <w:rFonts w:ascii="Times New Roman" w:hAnsi="Times New Roman" w:cs="Times New Roman"/>
          <w:b/>
          <w:sz w:val="24"/>
          <w:szCs w:val="24"/>
        </w:rPr>
        <w:t>C</w:t>
      </w:r>
      <w:r w:rsidRPr="00C003A6">
        <w:rPr>
          <w:rFonts w:ascii="Times New Roman" w:hAnsi="Times New Roman" w:cs="Times New Roman"/>
          <w:b/>
          <w:sz w:val="24"/>
          <w:szCs w:val="24"/>
        </w:rPr>
        <w:t xml:space="preserve">atalytic </w:t>
      </w:r>
      <w:r w:rsidR="00DD673E">
        <w:rPr>
          <w:rFonts w:ascii="Times New Roman" w:hAnsi="Times New Roman" w:cs="Times New Roman"/>
          <w:b/>
          <w:sz w:val="24"/>
          <w:szCs w:val="24"/>
        </w:rPr>
        <w:t>A</w:t>
      </w:r>
      <w:r w:rsidRPr="00C003A6">
        <w:rPr>
          <w:rFonts w:ascii="Times New Roman" w:hAnsi="Times New Roman" w:cs="Times New Roman"/>
          <w:b/>
          <w:sz w:val="24"/>
          <w:szCs w:val="24"/>
        </w:rPr>
        <w:t xml:space="preserve">ctivity of </w:t>
      </w:r>
      <w:r w:rsidR="00DD673E">
        <w:rPr>
          <w:rFonts w:ascii="Times New Roman" w:hAnsi="Times New Roman" w:cs="Times New Roman"/>
          <w:b/>
          <w:sz w:val="24"/>
          <w:szCs w:val="24"/>
        </w:rPr>
        <w:t>L</w:t>
      </w:r>
      <w:r w:rsidRPr="00C003A6">
        <w:rPr>
          <w:rFonts w:ascii="Times New Roman" w:hAnsi="Times New Roman" w:cs="Times New Roman"/>
          <w:b/>
          <w:sz w:val="24"/>
          <w:szCs w:val="24"/>
        </w:rPr>
        <w:t>attice-</w:t>
      </w:r>
      <w:r w:rsidR="00DD673E">
        <w:rPr>
          <w:rFonts w:ascii="Times New Roman" w:hAnsi="Times New Roman" w:cs="Times New Roman"/>
          <w:b/>
          <w:sz w:val="24"/>
          <w:szCs w:val="24"/>
        </w:rPr>
        <w:t>D</w:t>
      </w:r>
      <w:r w:rsidRPr="00C003A6">
        <w:rPr>
          <w:rFonts w:ascii="Times New Roman" w:hAnsi="Times New Roman" w:cs="Times New Roman"/>
          <w:b/>
          <w:sz w:val="24"/>
          <w:szCs w:val="24"/>
        </w:rPr>
        <w:t xml:space="preserve">istorted </w:t>
      </w:r>
      <w:r w:rsidR="00DD673E">
        <w:rPr>
          <w:rFonts w:ascii="Times New Roman" w:hAnsi="Times New Roman" w:cs="Times New Roman"/>
          <w:b/>
          <w:sz w:val="24"/>
          <w:szCs w:val="24"/>
        </w:rPr>
        <w:t>D</w:t>
      </w:r>
      <w:r w:rsidRPr="00C003A6">
        <w:rPr>
          <w:rFonts w:ascii="Times New Roman" w:hAnsi="Times New Roman" w:cs="Times New Roman"/>
          <w:b/>
          <w:sz w:val="24"/>
          <w:szCs w:val="24"/>
        </w:rPr>
        <w:t xml:space="preserve">ouble </w:t>
      </w:r>
      <w:r w:rsidR="00DD673E">
        <w:rPr>
          <w:rFonts w:ascii="Times New Roman" w:hAnsi="Times New Roman" w:cs="Times New Roman"/>
          <w:b/>
          <w:sz w:val="24"/>
          <w:szCs w:val="24"/>
        </w:rPr>
        <w:t>P</w:t>
      </w:r>
      <w:r w:rsidRPr="00C003A6">
        <w:rPr>
          <w:rFonts w:ascii="Times New Roman" w:hAnsi="Times New Roman" w:cs="Times New Roman"/>
          <w:b/>
          <w:sz w:val="24"/>
          <w:szCs w:val="24"/>
        </w:rPr>
        <w:t xml:space="preserve">erovskite </w:t>
      </w:r>
      <w:r w:rsidR="00DD673E">
        <w:rPr>
          <w:rFonts w:ascii="Times New Roman" w:hAnsi="Times New Roman" w:cs="Times New Roman"/>
          <w:b/>
          <w:sz w:val="24"/>
          <w:szCs w:val="24"/>
        </w:rPr>
        <w:t>O</w:t>
      </w:r>
      <w:r w:rsidRPr="00C003A6">
        <w:rPr>
          <w:rFonts w:ascii="Times New Roman" w:hAnsi="Times New Roman" w:cs="Times New Roman"/>
          <w:b/>
          <w:sz w:val="24"/>
          <w:szCs w:val="24"/>
        </w:rPr>
        <w:t xml:space="preserve">xides as </w:t>
      </w:r>
      <w:r w:rsidR="00DD673E">
        <w:rPr>
          <w:rFonts w:ascii="Times New Roman" w:hAnsi="Times New Roman" w:cs="Times New Roman"/>
          <w:b/>
          <w:sz w:val="24"/>
          <w:szCs w:val="24"/>
        </w:rPr>
        <w:t>B</w:t>
      </w:r>
      <w:r w:rsidRPr="00C003A6">
        <w:rPr>
          <w:rFonts w:ascii="Times New Roman" w:hAnsi="Times New Roman" w:cs="Times New Roman"/>
          <w:b/>
          <w:sz w:val="24"/>
          <w:szCs w:val="24"/>
        </w:rPr>
        <w:t xml:space="preserve">ifunctional </w:t>
      </w:r>
      <w:r w:rsidR="00DD673E">
        <w:rPr>
          <w:rFonts w:ascii="Times New Roman" w:hAnsi="Times New Roman" w:cs="Times New Roman"/>
          <w:b/>
          <w:sz w:val="24"/>
          <w:szCs w:val="24"/>
        </w:rPr>
        <w:t>E</w:t>
      </w:r>
      <w:r w:rsidRPr="00C003A6">
        <w:rPr>
          <w:rFonts w:ascii="Times New Roman" w:hAnsi="Times New Roman" w:cs="Times New Roman"/>
          <w:b/>
          <w:sz w:val="24"/>
          <w:szCs w:val="24"/>
        </w:rPr>
        <w:t>lectrocatalysts</w:t>
      </w:r>
    </w:p>
    <w:p w14:paraId="3D4DB94B" w14:textId="789E37E8" w:rsidR="00F026C4" w:rsidRPr="00C003A6" w:rsidRDefault="00E546CE">
      <w:pPr>
        <w:spacing w:line="480" w:lineRule="auto"/>
        <w:rPr>
          <w:rFonts w:ascii="Times New Roman" w:hAnsi="Times New Roman" w:cs="Times New Roman"/>
          <w:sz w:val="24"/>
          <w:szCs w:val="24"/>
          <w:vertAlign w:val="superscript"/>
        </w:rPr>
      </w:pPr>
      <w:proofErr w:type="spellStart"/>
      <w:r w:rsidRPr="00C003A6">
        <w:rPr>
          <w:rFonts w:ascii="Times New Roman" w:hAnsi="Times New Roman" w:cs="Times New Roman"/>
          <w:sz w:val="24"/>
          <w:szCs w:val="24"/>
        </w:rPr>
        <w:t>Hyeocksu</w:t>
      </w:r>
      <w:proofErr w:type="spellEnd"/>
      <w:r w:rsidRPr="00C003A6">
        <w:rPr>
          <w:rFonts w:ascii="Times New Roman" w:hAnsi="Times New Roman" w:cs="Times New Roman"/>
          <w:sz w:val="24"/>
          <w:szCs w:val="24"/>
        </w:rPr>
        <w:t xml:space="preserve"> Kim</w:t>
      </w:r>
      <w:r w:rsidR="00366C31" w:rsidRPr="00C003A6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880D4C" w:rsidRPr="00C003A6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880D4C" w:rsidRPr="00C003A6">
        <w:rPr>
          <w:rFonts w:ascii="Times New Roman" w:hAnsi="Times New Roman" w:cs="Times New Roman"/>
          <w:sz w:val="24"/>
          <w:szCs w:val="24"/>
        </w:rPr>
        <w:t>Hak</w:t>
      </w:r>
      <w:proofErr w:type="spellEnd"/>
      <w:r w:rsidR="00880D4C" w:rsidRPr="00C003A6">
        <w:rPr>
          <w:rFonts w:ascii="Times New Roman" w:hAnsi="Times New Roman" w:cs="Times New Roman"/>
          <w:sz w:val="24"/>
          <w:szCs w:val="24"/>
        </w:rPr>
        <w:t xml:space="preserve"> </w:t>
      </w:r>
      <w:r w:rsidR="00D867CE" w:rsidRPr="00C003A6">
        <w:rPr>
          <w:rFonts w:ascii="Times New Roman" w:hAnsi="Times New Roman" w:cs="Times New Roman"/>
          <w:sz w:val="24"/>
          <w:szCs w:val="24"/>
        </w:rPr>
        <w:t>S</w:t>
      </w:r>
      <w:r w:rsidR="00880D4C" w:rsidRPr="00C003A6">
        <w:rPr>
          <w:rFonts w:ascii="Times New Roman" w:hAnsi="Times New Roman" w:cs="Times New Roman"/>
          <w:sz w:val="24"/>
          <w:szCs w:val="24"/>
        </w:rPr>
        <w:t>a</w:t>
      </w:r>
      <w:r w:rsidR="00D867CE" w:rsidRPr="00C003A6">
        <w:rPr>
          <w:rFonts w:ascii="Times New Roman" w:hAnsi="Times New Roman" w:cs="Times New Roman"/>
          <w:sz w:val="24"/>
          <w:szCs w:val="24"/>
        </w:rPr>
        <w:t>k</w:t>
      </w:r>
      <w:r w:rsidR="00880D4C" w:rsidRPr="00C003A6">
        <w:rPr>
          <w:rFonts w:ascii="Times New Roman" w:hAnsi="Times New Roman" w:cs="Times New Roman"/>
          <w:sz w:val="24"/>
          <w:szCs w:val="24"/>
        </w:rPr>
        <w:t>ong</w:t>
      </w:r>
      <w:r w:rsidR="00366C31" w:rsidRPr="00C003A6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D867CE" w:rsidRPr="00C003A6">
        <w:rPr>
          <w:rFonts w:ascii="Times New Roman" w:hAnsi="Times New Roman" w:cs="Times New Roman"/>
          <w:sz w:val="24"/>
          <w:szCs w:val="24"/>
        </w:rPr>
        <w:t>, Sang-</w:t>
      </w:r>
      <w:proofErr w:type="spellStart"/>
      <w:r w:rsidR="00366C31" w:rsidRPr="00C003A6">
        <w:rPr>
          <w:rFonts w:ascii="Times New Roman" w:hAnsi="Times New Roman" w:cs="Times New Roman"/>
          <w:sz w:val="24"/>
          <w:szCs w:val="24"/>
        </w:rPr>
        <w:t>H</w:t>
      </w:r>
      <w:r w:rsidR="00D867CE" w:rsidRPr="00C003A6">
        <w:rPr>
          <w:rFonts w:ascii="Times New Roman" w:hAnsi="Times New Roman" w:cs="Times New Roman"/>
          <w:sz w:val="24"/>
          <w:szCs w:val="24"/>
        </w:rPr>
        <w:t>ee</w:t>
      </w:r>
      <w:proofErr w:type="spellEnd"/>
      <w:r w:rsidR="00D867CE" w:rsidRPr="00C003A6">
        <w:rPr>
          <w:rFonts w:ascii="Times New Roman" w:hAnsi="Times New Roman" w:cs="Times New Roman"/>
          <w:sz w:val="24"/>
          <w:szCs w:val="24"/>
        </w:rPr>
        <w:t xml:space="preserve"> Park</w:t>
      </w:r>
      <w:r w:rsidR="00366C31" w:rsidRPr="00C003A6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E439CC" w:rsidRPr="00C003A6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="00074AE2" w:rsidRPr="00C003A6">
        <w:rPr>
          <w:rFonts w:ascii="Times New Roman" w:hAnsi="Times New Roman" w:cs="Times New Roman"/>
          <w:sz w:val="24"/>
          <w:szCs w:val="24"/>
        </w:rPr>
        <w:t>Joohyuk</w:t>
      </w:r>
      <w:proofErr w:type="spellEnd"/>
      <w:r w:rsidR="00074AE2" w:rsidRPr="00C003A6">
        <w:rPr>
          <w:rFonts w:ascii="Times New Roman" w:hAnsi="Times New Roman" w:cs="Times New Roman"/>
          <w:sz w:val="24"/>
          <w:szCs w:val="24"/>
        </w:rPr>
        <w:t xml:space="preserve"> Park</w:t>
      </w:r>
      <w:proofErr w:type="gramStart"/>
      <w:r w:rsidR="00366C31" w:rsidRPr="00C003A6">
        <w:rPr>
          <w:rFonts w:ascii="Times New Roman" w:hAnsi="Times New Roman" w:cs="Times New Roman"/>
          <w:sz w:val="24"/>
          <w:szCs w:val="24"/>
          <w:vertAlign w:val="superscript"/>
        </w:rPr>
        <w:t>1,</w:t>
      </w:r>
      <w:r w:rsidR="00074AE2" w:rsidRPr="00C003A6">
        <w:rPr>
          <w:rFonts w:ascii="Times New Roman" w:hAnsi="Times New Roman" w:cs="Times New Roman"/>
          <w:sz w:val="24"/>
          <w:szCs w:val="24"/>
        </w:rPr>
        <w:t>*</w:t>
      </w:r>
      <w:proofErr w:type="gramEnd"/>
    </w:p>
    <w:p w14:paraId="69CA4EDB" w14:textId="2EF853FA" w:rsidR="00647CD8" w:rsidRPr="00C003A6" w:rsidRDefault="00366C31" w:rsidP="00647CD8">
      <w:pPr>
        <w:wordWrap/>
        <w:spacing w:line="480" w:lineRule="auto"/>
        <w:contextualSpacing/>
        <w:rPr>
          <w:rFonts w:ascii="Times New Roman" w:hAnsi="Times New Roman" w:cs="Times New Roman"/>
          <w:sz w:val="24"/>
          <w:szCs w:val="24"/>
        </w:rPr>
      </w:pPr>
      <w:r w:rsidRPr="00C003A6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647CD8" w:rsidRPr="00C003A6">
        <w:rPr>
          <w:rFonts w:ascii="Times New Roman" w:hAnsi="Times New Roman" w:cs="Times New Roman"/>
          <w:sz w:val="24"/>
          <w:szCs w:val="24"/>
        </w:rPr>
        <w:t>Department of</w:t>
      </w:r>
      <w:r w:rsidR="00C917B8" w:rsidRPr="00C003A6">
        <w:rPr>
          <w:rFonts w:ascii="Times New Roman" w:hAnsi="Times New Roman" w:cs="Times New Roman"/>
          <w:sz w:val="24"/>
          <w:szCs w:val="24"/>
        </w:rPr>
        <w:t xml:space="preserve"> </w:t>
      </w:r>
      <w:r w:rsidR="00647CD8" w:rsidRPr="00C003A6">
        <w:rPr>
          <w:rFonts w:ascii="Times New Roman" w:hAnsi="Times New Roman" w:cs="Times New Roman"/>
          <w:sz w:val="24"/>
          <w:szCs w:val="24"/>
        </w:rPr>
        <w:t xml:space="preserve">Chemical Engineering, Changwon National University, </w:t>
      </w:r>
      <w:proofErr w:type="spellStart"/>
      <w:r w:rsidR="00647CD8" w:rsidRPr="00C003A6">
        <w:rPr>
          <w:rFonts w:ascii="Times New Roman" w:hAnsi="Times New Roman" w:cs="Times New Roman"/>
          <w:sz w:val="24"/>
          <w:szCs w:val="24"/>
        </w:rPr>
        <w:t>Gyeongsangnam</w:t>
      </w:r>
      <w:proofErr w:type="spellEnd"/>
      <w:r w:rsidR="00647CD8" w:rsidRPr="00C003A6">
        <w:rPr>
          <w:rFonts w:ascii="Times New Roman" w:hAnsi="Times New Roman" w:cs="Times New Roman"/>
          <w:sz w:val="24"/>
          <w:szCs w:val="24"/>
        </w:rPr>
        <w:t>-do 51140, Republic of Korea</w:t>
      </w:r>
    </w:p>
    <w:p w14:paraId="114014E2" w14:textId="3A95ED1C" w:rsidR="00F026C4" w:rsidRPr="00C003A6" w:rsidRDefault="00C003A6">
      <w:pPr>
        <w:spacing w:line="480" w:lineRule="auto"/>
        <w:contextualSpacing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E-mail:</w:t>
      </w:r>
      <w:r w:rsidRPr="00A31458">
        <w:rPr>
          <w:rFonts w:ascii="Times New Roman" w:hAnsi="Times New Roman" w:cs="Times New Roman"/>
          <w:sz w:val="24"/>
          <w:szCs w:val="24"/>
        </w:rPr>
        <w:t xml:space="preserve"> </w:t>
      </w:r>
      <w:r w:rsidR="00647CD8" w:rsidRPr="00C003A6">
        <w:rPr>
          <w:rFonts w:ascii="Times New Roman" w:hAnsi="Times New Roman" w:cs="Times New Roman"/>
          <w:sz w:val="24"/>
          <w:szCs w:val="24"/>
        </w:rPr>
        <w:t>jhpark@changwon.ac.kr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AC92660" w14:textId="637DB09D" w:rsidR="00053B84" w:rsidRPr="00DD4086" w:rsidRDefault="009E1D7B">
      <w:pPr>
        <w:widowControl/>
        <w:wordWrap/>
        <w:autoSpaceDE/>
        <w:autoSpaceDN/>
        <w:spacing w:after="160" w:line="259" w:lineRule="auto"/>
        <w:rPr>
          <w:rFonts w:ascii="Times New Roman" w:hAnsi="Times New Roman" w:cs="Times New Roman"/>
          <w:szCs w:val="20"/>
        </w:rPr>
      </w:pPr>
      <w:r w:rsidRPr="00DD4086">
        <w:rPr>
          <w:rFonts w:ascii="Times New Roman" w:hAnsi="Times New Roman" w:cs="Times New Roman"/>
          <w:szCs w:val="20"/>
        </w:rPr>
        <w:br w:type="page"/>
      </w:r>
    </w:p>
    <w:p w14:paraId="10B1306C" w14:textId="562BAC1E" w:rsidR="00053B84" w:rsidRPr="00C003A6" w:rsidRDefault="00053B84" w:rsidP="00053B84">
      <w:pPr>
        <w:rPr>
          <w:rFonts w:ascii="Times New Roman" w:hAnsi="Times New Roman" w:cs="Times New Roman"/>
          <w:bCs/>
          <w:sz w:val="24"/>
          <w:szCs w:val="24"/>
        </w:rPr>
      </w:pPr>
      <w:r w:rsidRPr="00C003A6">
        <w:rPr>
          <w:rFonts w:ascii="Times New Roman" w:hAnsi="Times New Roman" w:cs="Times New Roman"/>
          <w:b/>
          <w:sz w:val="24"/>
          <w:szCs w:val="24"/>
        </w:rPr>
        <w:lastRenderedPageBreak/>
        <w:t xml:space="preserve">Table S1 </w:t>
      </w:r>
      <w:r w:rsidR="009F4AAC" w:rsidRPr="00C003A6">
        <w:rPr>
          <w:rFonts w:ascii="Times New Roman" w:hAnsi="Times New Roman" w:cs="Times New Roman"/>
          <w:bCs/>
          <w:sz w:val="24"/>
          <w:szCs w:val="24"/>
        </w:rPr>
        <w:t>Comparison of</w:t>
      </w:r>
      <w:r w:rsidR="00A94BD7" w:rsidRPr="00C003A6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9C2108" w:rsidRPr="00C003A6">
        <w:rPr>
          <w:rFonts w:ascii="Times New Roman" w:hAnsi="Times New Roman" w:cs="Times New Roman"/>
          <w:bCs/>
          <w:sz w:val="24"/>
          <w:szCs w:val="24"/>
        </w:rPr>
        <w:t>ionic radii and coordination environments of c</w:t>
      </w:r>
      <w:r w:rsidR="00C912A7" w:rsidRPr="00C003A6">
        <w:rPr>
          <w:rFonts w:ascii="Times New Roman" w:hAnsi="Times New Roman" w:cs="Times New Roman"/>
          <w:bCs/>
          <w:sz w:val="24"/>
          <w:szCs w:val="24"/>
        </w:rPr>
        <w:t>onstituent</w:t>
      </w:r>
      <w:r w:rsidR="009C2108" w:rsidRPr="00C003A6">
        <w:rPr>
          <w:rFonts w:ascii="Times New Roman" w:hAnsi="Times New Roman" w:cs="Times New Roman"/>
          <w:bCs/>
          <w:sz w:val="24"/>
          <w:szCs w:val="24"/>
        </w:rPr>
        <w:t xml:space="preserve"> ions, with calculated Goldschmidt tolerance factor</w:t>
      </w:r>
      <w:r w:rsidR="00BC7397" w:rsidRPr="00C003A6">
        <w:rPr>
          <w:rFonts w:ascii="Times New Roman" w:hAnsi="Times New Roman" w:cs="Times New Roman"/>
          <w:bCs/>
          <w:sz w:val="24"/>
          <w:szCs w:val="24"/>
        </w:rPr>
        <w:t>s</w:t>
      </w:r>
      <w:r w:rsidR="009C2108" w:rsidRPr="00C003A6">
        <w:rPr>
          <w:rFonts w:ascii="Times New Roman" w:hAnsi="Times New Roman" w:cs="Times New Roman"/>
          <w:bCs/>
          <w:sz w:val="24"/>
          <w:szCs w:val="24"/>
        </w:rPr>
        <w:t xml:space="preserve"> (t) and estimated crystal structures </w:t>
      </w:r>
      <w:r w:rsidR="00B61B7F" w:rsidRPr="00C003A6">
        <w:rPr>
          <w:rFonts w:ascii="Times New Roman" w:hAnsi="Times New Roman" w:cs="Times New Roman"/>
          <w:bCs/>
          <w:sz w:val="24"/>
          <w:szCs w:val="24"/>
        </w:rPr>
        <w:t>based on</w:t>
      </w:r>
      <w:r w:rsidR="009C2108" w:rsidRPr="00C003A6">
        <w:rPr>
          <w:rFonts w:ascii="Times New Roman" w:hAnsi="Times New Roman" w:cs="Times New Roman"/>
          <w:bCs/>
          <w:sz w:val="24"/>
          <w:szCs w:val="24"/>
        </w:rPr>
        <w:t xml:space="preserve"> t values for Pr</w:t>
      </w:r>
      <w:r w:rsidR="009C2108" w:rsidRPr="00C003A6">
        <w:rPr>
          <w:rFonts w:ascii="Times New Roman" w:hAnsi="Times New Roman" w:cs="Times New Roman"/>
          <w:bCs/>
          <w:sz w:val="24"/>
          <w:szCs w:val="24"/>
          <w:vertAlign w:val="subscript"/>
        </w:rPr>
        <w:t>2</w:t>
      </w:r>
      <w:r w:rsidR="009C2108" w:rsidRPr="00C003A6">
        <w:rPr>
          <w:rFonts w:ascii="Times New Roman" w:hAnsi="Times New Roman" w:cs="Times New Roman"/>
          <w:bCs/>
          <w:sz w:val="24"/>
          <w:szCs w:val="24"/>
        </w:rPr>
        <w:t>MnCoO</w:t>
      </w:r>
      <w:r w:rsidR="009C2108" w:rsidRPr="00C003A6">
        <w:rPr>
          <w:rFonts w:ascii="Times New Roman" w:hAnsi="Times New Roman" w:cs="Times New Roman"/>
          <w:bCs/>
          <w:sz w:val="24"/>
          <w:szCs w:val="24"/>
          <w:vertAlign w:val="subscript"/>
        </w:rPr>
        <w:t>6</w:t>
      </w:r>
      <w:r w:rsidR="009C2108" w:rsidRPr="00C003A6">
        <w:rPr>
          <w:rFonts w:ascii="Times New Roman" w:hAnsi="Times New Roman" w:cs="Times New Roman"/>
          <w:bCs/>
          <w:sz w:val="24"/>
          <w:szCs w:val="24"/>
        </w:rPr>
        <w:t xml:space="preserve"> and La</w:t>
      </w:r>
      <w:r w:rsidR="009C2108" w:rsidRPr="00C003A6">
        <w:rPr>
          <w:rFonts w:ascii="Times New Roman" w:hAnsi="Times New Roman" w:cs="Times New Roman"/>
          <w:bCs/>
          <w:sz w:val="24"/>
          <w:szCs w:val="24"/>
          <w:vertAlign w:val="subscript"/>
        </w:rPr>
        <w:t>2</w:t>
      </w:r>
      <w:r w:rsidR="009C2108" w:rsidRPr="00C003A6">
        <w:rPr>
          <w:rFonts w:ascii="Times New Roman" w:hAnsi="Times New Roman" w:cs="Times New Roman"/>
          <w:bCs/>
          <w:sz w:val="24"/>
          <w:szCs w:val="24"/>
        </w:rPr>
        <w:t>MnCoO</w:t>
      </w:r>
      <w:r w:rsidR="009C2108" w:rsidRPr="00C003A6">
        <w:rPr>
          <w:rFonts w:ascii="Times New Roman" w:hAnsi="Times New Roman" w:cs="Times New Roman"/>
          <w:bCs/>
          <w:sz w:val="24"/>
          <w:szCs w:val="24"/>
          <w:vertAlign w:val="subscript"/>
        </w:rPr>
        <w:softHyphen/>
        <w:t>6</w:t>
      </w:r>
    </w:p>
    <w:tbl>
      <w:tblPr>
        <w:tblStyle w:val="ad"/>
        <w:tblpPr w:leftFromText="142" w:rightFromText="142" w:vertAnchor="text" w:tblpY="1"/>
        <w:tblOverlap w:val="never"/>
        <w:tblW w:w="0" w:type="auto"/>
        <w:tblLook w:val="04A0" w:firstRow="1" w:lastRow="0" w:firstColumn="1" w:lastColumn="0" w:noHBand="0" w:noVBand="1"/>
      </w:tblPr>
      <w:tblGrid>
        <w:gridCol w:w="1288"/>
        <w:gridCol w:w="1288"/>
        <w:gridCol w:w="1288"/>
        <w:gridCol w:w="1288"/>
        <w:gridCol w:w="1288"/>
        <w:gridCol w:w="1288"/>
        <w:gridCol w:w="1288"/>
      </w:tblGrid>
      <w:tr w:rsidR="00053B84" w:rsidRPr="00DD4086" w14:paraId="47435484" w14:textId="77777777" w:rsidTr="00FE0CE5">
        <w:trPr>
          <w:trHeight w:val="760"/>
        </w:trPr>
        <w:tc>
          <w:tcPr>
            <w:tcW w:w="1288" w:type="dxa"/>
            <w:tcBorders>
              <w:top w:val="single" w:sz="18" w:space="0" w:color="000000" w:themeColor="text1"/>
              <w:left w:val="single" w:sz="2" w:space="0" w:color="FFFFFF" w:themeColor="background1"/>
              <w:bottom w:val="single" w:sz="18" w:space="0" w:color="auto"/>
              <w:right w:val="single" w:sz="2" w:space="0" w:color="E7E6E6" w:themeColor="background2"/>
            </w:tcBorders>
            <w:shd w:val="clear" w:color="auto" w:fill="E7E6E6" w:themeFill="background2"/>
            <w:vAlign w:val="center"/>
          </w:tcPr>
          <w:p w14:paraId="789B4AEA" w14:textId="77777777" w:rsidR="00053B84" w:rsidRPr="00DD4086" w:rsidRDefault="00053B84" w:rsidP="00FE0CE5">
            <w:pPr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b/>
                <w:szCs w:val="20"/>
              </w:rPr>
              <w:t>Materials</w:t>
            </w:r>
          </w:p>
        </w:tc>
        <w:tc>
          <w:tcPr>
            <w:tcW w:w="1288" w:type="dxa"/>
            <w:tcBorders>
              <w:top w:val="single" w:sz="18" w:space="0" w:color="000000" w:themeColor="text1"/>
              <w:left w:val="single" w:sz="2" w:space="0" w:color="E7E6E6" w:themeColor="background2"/>
              <w:bottom w:val="single" w:sz="18" w:space="0" w:color="auto"/>
              <w:right w:val="single" w:sz="2" w:space="0" w:color="E7E6E6" w:themeColor="background2"/>
            </w:tcBorders>
            <w:shd w:val="clear" w:color="auto" w:fill="E7E6E6" w:themeFill="background2"/>
            <w:vAlign w:val="center"/>
          </w:tcPr>
          <w:p w14:paraId="7895EF3C" w14:textId="77777777" w:rsidR="00053B84" w:rsidRPr="00DD4086" w:rsidRDefault="00053B84" w:rsidP="00FE0CE5">
            <w:pPr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b/>
                <w:szCs w:val="20"/>
              </w:rPr>
              <w:t>A-site</w:t>
            </w:r>
          </w:p>
        </w:tc>
        <w:tc>
          <w:tcPr>
            <w:tcW w:w="1288" w:type="dxa"/>
            <w:tcBorders>
              <w:top w:val="single" w:sz="18" w:space="0" w:color="000000" w:themeColor="text1"/>
              <w:left w:val="single" w:sz="2" w:space="0" w:color="E7E6E6" w:themeColor="background2"/>
              <w:bottom w:val="single" w:sz="18" w:space="0" w:color="auto"/>
              <w:right w:val="single" w:sz="2" w:space="0" w:color="E7E6E6" w:themeColor="background2"/>
            </w:tcBorders>
            <w:shd w:val="clear" w:color="auto" w:fill="E7E6E6" w:themeFill="background2"/>
            <w:vAlign w:val="center"/>
          </w:tcPr>
          <w:p w14:paraId="2B07D74B" w14:textId="77777777" w:rsidR="00053B84" w:rsidRPr="00DD4086" w:rsidRDefault="00053B84" w:rsidP="00FE0CE5">
            <w:pPr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b/>
                <w:szCs w:val="20"/>
              </w:rPr>
              <w:t>B-site</w:t>
            </w:r>
          </w:p>
        </w:tc>
        <w:tc>
          <w:tcPr>
            <w:tcW w:w="1288" w:type="dxa"/>
            <w:tcBorders>
              <w:top w:val="single" w:sz="18" w:space="0" w:color="000000" w:themeColor="text1"/>
              <w:left w:val="single" w:sz="2" w:space="0" w:color="E7E6E6" w:themeColor="background2"/>
              <w:bottom w:val="single" w:sz="18" w:space="0" w:color="auto"/>
              <w:right w:val="single" w:sz="2" w:space="0" w:color="E7E6E6" w:themeColor="background2"/>
            </w:tcBorders>
            <w:shd w:val="clear" w:color="auto" w:fill="E7E6E6" w:themeFill="background2"/>
            <w:vAlign w:val="center"/>
          </w:tcPr>
          <w:p w14:paraId="66DB33E2" w14:textId="77777777" w:rsidR="00053B84" w:rsidRPr="00DD4086" w:rsidRDefault="00053B84" w:rsidP="00FE0CE5">
            <w:pPr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b/>
                <w:szCs w:val="20"/>
              </w:rPr>
              <w:t>B’-site</w:t>
            </w:r>
          </w:p>
        </w:tc>
        <w:tc>
          <w:tcPr>
            <w:tcW w:w="1288" w:type="dxa"/>
            <w:tcBorders>
              <w:top w:val="single" w:sz="18" w:space="0" w:color="000000" w:themeColor="text1"/>
              <w:left w:val="single" w:sz="2" w:space="0" w:color="E7E6E6" w:themeColor="background2"/>
              <w:bottom w:val="single" w:sz="18" w:space="0" w:color="auto"/>
              <w:right w:val="single" w:sz="2" w:space="0" w:color="E7E6E6" w:themeColor="background2"/>
            </w:tcBorders>
            <w:shd w:val="clear" w:color="auto" w:fill="E7E6E6" w:themeFill="background2"/>
            <w:vAlign w:val="center"/>
          </w:tcPr>
          <w:p w14:paraId="02624490" w14:textId="77777777" w:rsidR="00053B84" w:rsidRPr="00DD4086" w:rsidRDefault="00053B84" w:rsidP="00FE0CE5">
            <w:pPr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b/>
                <w:szCs w:val="20"/>
              </w:rPr>
              <w:t>O-site</w:t>
            </w:r>
          </w:p>
        </w:tc>
        <w:tc>
          <w:tcPr>
            <w:tcW w:w="1288" w:type="dxa"/>
            <w:tcBorders>
              <w:top w:val="single" w:sz="18" w:space="0" w:color="000000" w:themeColor="text1"/>
              <w:left w:val="single" w:sz="2" w:space="0" w:color="E7E6E6" w:themeColor="background2"/>
              <w:bottom w:val="single" w:sz="18" w:space="0" w:color="auto"/>
              <w:right w:val="single" w:sz="2" w:space="0" w:color="E7E6E6" w:themeColor="background2"/>
            </w:tcBorders>
            <w:shd w:val="clear" w:color="auto" w:fill="E7E6E6" w:themeFill="background2"/>
            <w:vAlign w:val="center"/>
          </w:tcPr>
          <w:p w14:paraId="0EED0B87" w14:textId="77777777" w:rsidR="00053B84" w:rsidRPr="00DD4086" w:rsidRDefault="00053B84" w:rsidP="00FE0CE5">
            <w:pPr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b/>
                <w:szCs w:val="20"/>
              </w:rPr>
              <w:t>t</w:t>
            </w:r>
          </w:p>
        </w:tc>
        <w:tc>
          <w:tcPr>
            <w:tcW w:w="1288" w:type="dxa"/>
            <w:tcBorders>
              <w:top w:val="single" w:sz="18" w:space="0" w:color="000000" w:themeColor="text1"/>
              <w:left w:val="single" w:sz="2" w:space="0" w:color="E7E6E6" w:themeColor="background2"/>
              <w:bottom w:val="single" w:sz="18" w:space="0" w:color="auto"/>
              <w:right w:val="single" w:sz="2" w:space="0" w:color="FFFFFF" w:themeColor="background1"/>
            </w:tcBorders>
            <w:shd w:val="clear" w:color="auto" w:fill="E7E6E6" w:themeFill="background2"/>
            <w:vAlign w:val="center"/>
          </w:tcPr>
          <w:p w14:paraId="36DFEAE6" w14:textId="77777777" w:rsidR="00053B84" w:rsidRPr="00DD4086" w:rsidRDefault="00053B84" w:rsidP="00FE0CE5">
            <w:pPr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b/>
                <w:szCs w:val="20"/>
              </w:rPr>
              <w:t>Crystal structure</w:t>
            </w:r>
          </w:p>
        </w:tc>
      </w:tr>
      <w:tr w:rsidR="00053B84" w:rsidRPr="00DD4086" w14:paraId="3AE68651" w14:textId="77777777" w:rsidTr="00FE0CE5">
        <w:trPr>
          <w:trHeight w:val="760"/>
        </w:trPr>
        <w:tc>
          <w:tcPr>
            <w:tcW w:w="1288" w:type="dxa"/>
            <w:tcBorders>
              <w:top w:val="single" w:sz="18" w:space="0" w:color="auto"/>
              <w:left w:val="single" w:sz="2" w:space="0" w:color="FFFFFF" w:themeColor="background1"/>
              <w:bottom w:val="single" w:sz="12" w:space="0" w:color="000000" w:themeColor="text1"/>
              <w:right w:val="single" w:sz="2" w:space="0" w:color="FFFFFF" w:themeColor="background1"/>
            </w:tcBorders>
            <w:vAlign w:val="center"/>
          </w:tcPr>
          <w:p w14:paraId="7D0E396C" w14:textId="77777777" w:rsidR="00053B84" w:rsidRPr="00DD4086" w:rsidRDefault="00053B84" w:rsidP="00FE0CE5">
            <w:pPr>
              <w:spacing w:before="24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bCs/>
                <w:szCs w:val="20"/>
              </w:rPr>
              <w:t>Pr</w:t>
            </w:r>
            <w:r w:rsidRPr="00DD4086">
              <w:rPr>
                <w:rFonts w:ascii="Times New Roman" w:hAnsi="Times New Roman" w:cs="Times New Roman"/>
                <w:bCs/>
                <w:szCs w:val="20"/>
                <w:vertAlign w:val="subscript"/>
              </w:rPr>
              <w:t>2</w:t>
            </w:r>
            <w:r w:rsidRPr="00DD4086">
              <w:rPr>
                <w:rFonts w:ascii="Times New Roman" w:hAnsi="Times New Roman" w:cs="Times New Roman"/>
                <w:bCs/>
                <w:szCs w:val="20"/>
              </w:rPr>
              <w:t>MnCoO</w:t>
            </w:r>
            <w:r w:rsidRPr="00DD4086">
              <w:rPr>
                <w:rFonts w:ascii="Times New Roman" w:hAnsi="Times New Roman" w:cs="Times New Roman"/>
                <w:bCs/>
                <w:szCs w:val="20"/>
                <w:vertAlign w:val="subscript"/>
              </w:rPr>
              <w:t>6</w:t>
            </w:r>
          </w:p>
        </w:tc>
        <w:tc>
          <w:tcPr>
            <w:tcW w:w="1288" w:type="dxa"/>
            <w:tcBorders>
              <w:top w:val="single" w:sz="18" w:space="0" w:color="auto"/>
              <w:left w:val="single" w:sz="2" w:space="0" w:color="FFFFFF" w:themeColor="background1"/>
              <w:bottom w:val="single" w:sz="12" w:space="0" w:color="000000" w:themeColor="text1"/>
              <w:right w:val="single" w:sz="2" w:space="0" w:color="FFFFFF" w:themeColor="background1"/>
            </w:tcBorders>
            <w:vAlign w:val="center"/>
          </w:tcPr>
          <w:p w14:paraId="25BDCC89" w14:textId="77777777" w:rsidR="00053B84" w:rsidRPr="00DD4086" w:rsidRDefault="00053B84" w:rsidP="00FE0CE5">
            <w:pPr>
              <w:spacing w:before="24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bCs/>
                <w:szCs w:val="20"/>
              </w:rPr>
              <w:t>Pr</w:t>
            </w:r>
            <w:r w:rsidRPr="00DD4086">
              <w:rPr>
                <w:rFonts w:ascii="Times New Roman" w:hAnsi="Times New Roman" w:cs="Times New Roman"/>
                <w:bCs/>
                <w:szCs w:val="20"/>
                <w:vertAlign w:val="superscript"/>
              </w:rPr>
              <w:t xml:space="preserve">3+ </w:t>
            </w:r>
            <w:r w:rsidRPr="00DD4086">
              <w:rPr>
                <w:rFonts w:ascii="Times New Roman" w:hAnsi="Times New Roman" w:cs="Times New Roman"/>
                <w:bCs/>
                <w:szCs w:val="20"/>
              </w:rPr>
              <w:t>(VIII) 1.126 Å</w:t>
            </w:r>
          </w:p>
        </w:tc>
        <w:tc>
          <w:tcPr>
            <w:tcW w:w="1288" w:type="dxa"/>
            <w:tcBorders>
              <w:top w:val="single" w:sz="18" w:space="0" w:color="auto"/>
              <w:left w:val="single" w:sz="2" w:space="0" w:color="FFFFFF" w:themeColor="background1"/>
              <w:bottom w:val="single" w:sz="12" w:space="0" w:color="000000" w:themeColor="text1"/>
              <w:right w:val="single" w:sz="2" w:space="0" w:color="FFFFFF" w:themeColor="background1"/>
            </w:tcBorders>
            <w:vAlign w:val="center"/>
          </w:tcPr>
          <w:p w14:paraId="7D5C779C" w14:textId="77777777" w:rsidR="00053B84" w:rsidRPr="00DD4086" w:rsidRDefault="00053B84" w:rsidP="00FE0CE5">
            <w:pPr>
              <w:spacing w:before="24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bCs/>
                <w:szCs w:val="20"/>
              </w:rPr>
              <w:t>Mn</w:t>
            </w:r>
            <w:r w:rsidRPr="00DD4086">
              <w:rPr>
                <w:rFonts w:ascii="Times New Roman" w:hAnsi="Times New Roman" w:cs="Times New Roman"/>
                <w:bCs/>
                <w:szCs w:val="20"/>
                <w:vertAlign w:val="superscript"/>
              </w:rPr>
              <w:t xml:space="preserve">4+ </w:t>
            </w:r>
            <w:r w:rsidRPr="00DD4086">
              <w:rPr>
                <w:rFonts w:ascii="Times New Roman" w:hAnsi="Times New Roman" w:cs="Times New Roman"/>
                <w:bCs/>
                <w:szCs w:val="20"/>
              </w:rPr>
              <w:t>(VI</w:t>
            </w:r>
            <w:proofErr w:type="gramStart"/>
            <w:r w:rsidRPr="00DD4086">
              <w:rPr>
                <w:rFonts w:ascii="Times New Roman" w:hAnsi="Times New Roman" w:cs="Times New Roman"/>
                <w:bCs/>
                <w:szCs w:val="20"/>
              </w:rPr>
              <w:t>)  0.53</w:t>
            </w:r>
            <w:proofErr w:type="gramEnd"/>
            <w:r w:rsidRPr="00DD4086">
              <w:rPr>
                <w:rFonts w:ascii="Times New Roman" w:hAnsi="Times New Roman" w:cs="Times New Roman"/>
                <w:bCs/>
                <w:szCs w:val="20"/>
              </w:rPr>
              <w:t xml:space="preserve"> Å</w:t>
            </w:r>
          </w:p>
        </w:tc>
        <w:tc>
          <w:tcPr>
            <w:tcW w:w="1288" w:type="dxa"/>
            <w:tcBorders>
              <w:top w:val="single" w:sz="18" w:space="0" w:color="auto"/>
              <w:left w:val="single" w:sz="2" w:space="0" w:color="FFFFFF" w:themeColor="background1"/>
              <w:bottom w:val="single" w:sz="12" w:space="0" w:color="000000" w:themeColor="text1"/>
              <w:right w:val="single" w:sz="2" w:space="0" w:color="FFFFFF" w:themeColor="background1"/>
            </w:tcBorders>
            <w:vAlign w:val="center"/>
          </w:tcPr>
          <w:p w14:paraId="5F65A5B0" w14:textId="77777777" w:rsidR="00053B84" w:rsidRPr="00DD4086" w:rsidRDefault="00053B84" w:rsidP="00FE0CE5">
            <w:pPr>
              <w:spacing w:before="24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bCs/>
                <w:szCs w:val="20"/>
              </w:rPr>
              <w:t>Co</w:t>
            </w:r>
            <w:r w:rsidRPr="00DD4086">
              <w:rPr>
                <w:rFonts w:ascii="Times New Roman" w:hAnsi="Times New Roman" w:cs="Times New Roman"/>
                <w:bCs/>
                <w:szCs w:val="20"/>
                <w:vertAlign w:val="superscript"/>
              </w:rPr>
              <w:t>2+</w:t>
            </w:r>
            <w:r w:rsidRPr="00DD4086">
              <w:rPr>
                <w:rFonts w:ascii="Times New Roman" w:hAnsi="Times New Roman" w:cs="Times New Roman"/>
                <w:bCs/>
                <w:szCs w:val="20"/>
              </w:rPr>
              <w:t xml:space="preserve"> (VI) 0.745 Å</w:t>
            </w:r>
          </w:p>
        </w:tc>
        <w:tc>
          <w:tcPr>
            <w:tcW w:w="1288" w:type="dxa"/>
            <w:tcBorders>
              <w:top w:val="single" w:sz="18" w:space="0" w:color="auto"/>
              <w:left w:val="single" w:sz="2" w:space="0" w:color="FFFFFF" w:themeColor="background1"/>
              <w:bottom w:val="single" w:sz="12" w:space="0" w:color="000000" w:themeColor="text1"/>
              <w:right w:val="single" w:sz="2" w:space="0" w:color="FFFFFF" w:themeColor="background1"/>
            </w:tcBorders>
            <w:vAlign w:val="center"/>
          </w:tcPr>
          <w:p w14:paraId="59924141" w14:textId="77777777" w:rsidR="00053B84" w:rsidRPr="00DD4086" w:rsidRDefault="00053B84" w:rsidP="00FE0CE5">
            <w:pPr>
              <w:spacing w:before="24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bCs/>
                <w:szCs w:val="20"/>
              </w:rPr>
              <w:t>O</w:t>
            </w:r>
            <w:r w:rsidRPr="00DD4086">
              <w:rPr>
                <w:rFonts w:ascii="Times New Roman" w:hAnsi="Times New Roman" w:cs="Times New Roman"/>
                <w:bCs/>
                <w:szCs w:val="20"/>
                <w:vertAlign w:val="superscript"/>
              </w:rPr>
              <w:t>2</w:t>
            </w:r>
            <w:r w:rsidRPr="00DD4086">
              <w:rPr>
                <w:rFonts w:ascii="Times New Roman" w:eastAsia="맑은 고딕" w:hAnsi="Times New Roman" w:cs="Times New Roman"/>
                <w:bCs/>
                <w:szCs w:val="20"/>
                <w:vertAlign w:val="superscript"/>
              </w:rPr>
              <w:t>–</w:t>
            </w:r>
            <w:r w:rsidRPr="00DD4086">
              <w:rPr>
                <w:rFonts w:ascii="Times New Roman" w:eastAsia="맑은 고딕" w:hAnsi="Times New Roman" w:cs="Times New Roman"/>
                <w:bCs/>
                <w:szCs w:val="20"/>
              </w:rPr>
              <w:t xml:space="preserve"> (VI)   </w:t>
            </w:r>
            <w:r w:rsidRPr="00DD4086">
              <w:rPr>
                <w:rFonts w:ascii="Times New Roman" w:hAnsi="Times New Roman" w:cs="Times New Roman"/>
                <w:bCs/>
                <w:szCs w:val="20"/>
              </w:rPr>
              <w:t>1.4 Å</w:t>
            </w:r>
          </w:p>
        </w:tc>
        <w:tc>
          <w:tcPr>
            <w:tcW w:w="1288" w:type="dxa"/>
            <w:tcBorders>
              <w:top w:val="single" w:sz="18" w:space="0" w:color="auto"/>
              <w:left w:val="single" w:sz="2" w:space="0" w:color="FFFFFF" w:themeColor="background1"/>
              <w:bottom w:val="single" w:sz="12" w:space="0" w:color="000000" w:themeColor="text1"/>
              <w:right w:val="single" w:sz="2" w:space="0" w:color="FFFFFF" w:themeColor="background1"/>
            </w:tcBorders>
            <w:vAlign w:val="center"/>
          </w:tcPr>
          <w:p w14:paraId="5ADE3F2A" w14:textId="77777777" w:rsidR="00053B84" w:rsidRPr="00DD4086" w:rsidRDefault="00053B84" w:rsidP="00FE0CE5">
            <w:pPr>
              <w:spacing w:before="24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bCs/>
                <w:szCs w:val="20"/>
              </w:rPr>
              <w:t>0.877</w:t>
            </w:r>
          </w:p>
        </w:tc>
        <w:tc>
          <w:tcPr>
            <w:tcW w:w="1288" w:type="dxa"/>
            <w:tcBorders>
              <w:top w:val="single" w:sz="18" w:space="0" w:color="auto"/>
              <w:left w:val="single" w:sz="2" w:space="0" w:color="FFFFFF" w:themeColor="background1"/>
              <w:bottom w:val="single" w:sz="12" w:space="0" w:color="000000" w:themeColor="text1"/>
              <w:right w:val="single" w:sz="2" w:space="0" w:color="FFFFFF" w:themeColor="background1"/>
            </w:tcBorders>
            <w:vAlign w:val="center"/>
          </w:tcPr>
          <w:p w14:paraId="1B2A2552" w14:textId="77777777" w:rsidR="00053B84" w:rsidRPr="00DD4086" w:rsidRDefault="00053B84" w:rsidP="00FE0CE5">
            <w:pPr>
              <w:spacing w:before="24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bCs/>
                <w:szCs w:val="20"/>
              </w:rPr>
              <w:t>Monoclinic</w:t>
            </w:r>
          </w:p>
        </w:tc>
      </w:tr>
      <w:tr w:rsidR="00053B84" w:rsidRPr="00DD4086" w14:paraId="041FA25F" w14:textId="77777777" w:rsidTr="00FE0CE5">
        <w:trPr>
          <w:trHeight w:val="760"/>
        </w:trPr>
        <w:tc>
          <w:tcPr>
            <w:tcW w:w="1288" w:type="dxa"/>
            <w:tcBorders>
              <w:top w:val="single" w:sz="12" w:space="0" w:color="000000" w:themeColor="text1"/>
              <w:left w:val="single" w:sz="2" w:space="0" w:color="FFFFFF" w:themeColor="background1"/>
              <w:bottom w:val="single" w:sz="18" w:space="0" w:color="auto"/>
              <w:right w:val="single" w:sz="2" w:space="0" w:color="FFFFFF" w:themeColor="background1"/>
            </w:tcBorders>
            <w:vAlign w:val="center"/>
          </w:tcPr>
          <w:p w14:paraId="38BBAEDD" w14:textId="77777777" w:rsidR="00053B84" w:rsidRPr="00DD4086" w:rsidRDefault="00053B84" w:rsidP="00FE0CE5">
            <w:pPr>
              <w:spacing w:before="24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bCs/>
                <w:szCs w:val="20"/>
              </w:rPr>
              <w:t>La</w:t>
            </w:r>
            <w:r w:rsidRPr="00DD4086">
              <w:rPr>
                <w:rFonts w:ascii="Times New Roman" w:hAnsi="Times New Roman" w:cs="Times New Roman"/>
                <w:bCs/>
                <w:szCs w:val="20"/>
                <w:vertAlign w:val="subscript"/>
              </w:rPr>
              <w:t>2</w:t>
            </w:r>
            <w:r w:rsidRPr="00DD4086">
              <w:rPr>
                <w:rFonts w:ascii="Times New Roman" w:hAnsi="Times New Roman" w:cs="Times New Roman"/>
                <w:bCs/>
                <w:szCs w:val="20"/>
              </w:rPr>
              <w:t>MnCoO</w:t>
            </w:r>
            <w:r w:rsidRPr="00DD4086">
              <w:rPr>
                <w:rFonts w:ascii="Times New Roman" w:hAnsi="Times New Roman" w:cs="Times New Roman"/>
                <w:bCs/>
                <w:szCs w:val="20"/>
                <w:vertAlign w:val="subscript"/>
              </w:rPr>
              <w:t>6</w:t>
            </w:r>
          </w:p>
        </w:tc>
        <w:tc>
          <w:tcPr>
            <w:tcW w:w="1288" w:type="dxa"/>
            <w:tcBorders>
              <w:top w:val="single" w:sz="12" w:space="0" w:color="000000" w:themeColor="text1"/>
              <w:left w:val="single" w:sz="2" w:space="0" w:color="FFFFFF" w:themeColor="background1"/>
              <w:bottom w:val="single" w:sz="18" w:space="0" w:color="auto"/>
              <w:right w:val="single" w:sz="2" w:space="0" w:color="FFFFFF" w:themeColor="background1"/>
            </w:tcBorders>
            <w:vAlign w:val="center"/>
          </w:tcPr>
          <w:p w14:paraId="13301B2C" w14:textId="77777777" w:rsidR="00053B84" w:rsidRPr="00DD4086" w:rsidRDefault="00053B84" w:rsidP="00FE0CE5">
            <w:pPr>
              <w:spacing w:before="24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bCs/>
                <w:szCs w:val="20"/>
              </w:rPr>
              <w:t>La</w:t>
            </w:r>
            <w:r w:rsidRPr="00DD4086">
              <w:rPr>
                <w:rFonts w:ascii="Times New Roman" w:hAnsi="Times New Roman" w:cs="Times New Roman"/>
                <w:bCs/>
                <w:szCs w:val="20"/>
                <w:vertAlign w:val="superscript"/>
              </w:rPr>
              <w:t xml:space="preserve">3+ </w:t>
            </w:r>
            <w:r w:rsidRPr="00DD4086">
              <w:rPr>
                <w:rFonts w:ascii="Times New Roman" w:hAnsi="Times New Roman" w:cs="Times New Roman"/>
                <w:bCs/>
                <w:szCs w:val="20"/>
              </w:rPr>
              <w:t>(VIII) 1.16 Å</w:t>
            </w:r>
          </w:p>
        </w:tc>
        <w:tc>
          <w:tcPr>
            <w:tcW w:w="1288" w:type="dxa"/>
            <w:tcBorders>
              <w:top w:val="single" w:sz="12" w:space="0" w:color="000000" w:themeColor="text1"/>
              <w:left w:val="single" w:sz="2" w:space="0" w:color="FFFFFF" w:themeColor="background1"/>
              <w:bottom w:val="single" w:sz="18" w:space="0" w:color="auto"/>
              <w:right w:val="single" w:sz="2" w:space="0" w:color="FFFFFF" w:themeColor="background1"/>
            </w:tcBorders>
            <w:vAlign w:val="center"/>
          </w:tcPr>
          <w:p w14:paraId="378F1404" w14:textId="77777777" w:rsidR="00053B84" w:rsidRPr="00DD4086" w:rsidRDefault="00053B84" w:rsidP="00FE0CE5">
            <w:pPr>
              <w:spacing w:before="24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bCs/>
                <w:szCs w:val="20"/>
              </w:rPr>
              <w:t>Mn</w:t>
            </w:r>
            <w:r w:rsidRPr="00DD4086">
              <w:rPr>
                <w:rFonts w:ascii="Times New Roman" w:hAnsi="Times New Roman" w:cs="Times New Roman"/>
                <w:bCs/>
                <w:szCs w:val="20"/>
                <w:vertAlign w:val="superscript"/>
              </w:rPr>
              <w:t xml:space="preserve">4+ </w:t>
            </w:r>
            <w:r w:rsidRPr="00DD4086">
              <w:rPr>
                <w:rFonts w:ascii="Times New Roman" w:hAnsi="Times New Roman" w:cs="Times New Roman"/>
                <w:bCs/>
                <w:szCs w:val="20"/>
              </w:rPr>
              <w:t>(VI</w:t>
            </w:r>
            <w:proofErr w:type="gramStart"/>
            <w:r w:rsidRPr="00DD4086">
              <w:rPr>
                <w:rFonts w:ascii="Times New Roman" w:hAnsi="Times New Roman" w:cs="Times New Roman"/>
                <w:bCs/>
                <w:szCs w:val="20"/>
              </w:rPr>
              <w:t>)  0.53</w:t>
            </w:r>
            <w:proofErr w:type="gramEnd"/>
            <w:r w:rsidRPr="00DD4086">
              <w:rPr>
                <w:rFonts w:ascii="Times New Roman" w:hAnsi="Times New Roman" w:cs="Times New Roman"/>
                <w:bCs/>
                <w:szCs w:val="20"/>
              </w:rPr>
              <w:t xml:space="preserve"> Å</w:t>
            </w:r>
          </w:p>
        </w:tc>
        <w:tc>
          <w:tcPr>
            <w:tcW w:w="1288" w:type="dxa"/>
            <w:tcBorders>
              <w:top w:val="single" w:sz="12" w:space="0" w:color="000000" w:themeColor="text1"/>
              <w:left w:val="single" w:sz="2" w:space="0" w:color="FFFFFF" w:themeColor="background1"/>
              <w:bottom w:val="single" w:sz="18" w:space="0" w:color="auto"/>
              <w:right w:val="single" w:sz="2" w:space="0" w:color="FFFFFF" w:themeColor="background1"/>
            </w:tcBorders>
            <w:vAlign w:val="center"/>
          </w:tcPr>
          <w:p w14:paraId="06FFBDAA" w14:textId="77777777" w:rsidR="00053B84" w:rsidRPr="00DD4086" w:rsidRDefault="00053B84" w:rsidP="00FE0CE5">
            <w:pPr>
              <w:spacing w:before="24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bCs/>
                <w:szCs w:val="20"/>
              </w:rPr>
              <w:t>Co</w:t>
            </w:r>
            <w:r w:rsidRPr="00DD4086">
              <w:rPr>
                <w:rFonts w:ascii="Times New Roman" w:hAnsi="Times New Roman" w:cs="Times New Roman"/>
                <w:bCs/>
                <w:szCs w:val="20"/>
                <w:vertAlign w:val="superscript"/>
              </w:rPr>
              <w:t>2+</w:t>
            </w:r>
            <w:r w:rsidRPr="00DD4086">
              <w:rPr>
                <w:rFonts w:ascii="Times New Roman" w:hAnsi="Times New Roman" w:cs="Times New Roman"/>
                <w:bCs/>
                <w:szCs w:val="20"/>
              </w:rPr>
              <w:t xml:space="preserve"> (VI) 0.745 Å</w:t>
            </w:r>
          </w:p>
        </w:tc>
        <w:tc>
          <w:tcPr>
            <w:tcW w:w="1288" w:type="dxa"/>
            <w:tcBorders>
              <w:top w:val="single" w:sz="12" w:space="0" w:color="000000" w:themeColor="text1"/>
              <w:left w:val="single" w:sz="2" w:space="0" w:color="FFFFFF" w:themeColor="background1"/>
              <w:bottom w:val="single" w:sz="18" w:space="0" w:color="auto"/>
              <w:right w:val="single" w:sz="2" w:space="0" w:color="FFFFFF" w:themeColor="background1"/>
            </w:tcBorders>
            <w:vAlign w:val="center"/>
          </w:tcPr>
          <w:p w14:paraId="1C1BDEEE" w14:textId="77777777" w:rsidR="00053B84" w:rsidRPr="00DD4086" w:rsidRDefault="00053B84" w:rsidP="00FE0CE5">
            <w:pPr>
              <w:spacing w:before="24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bCs/>
                <w:szCs w:val="20"/>
              </w:rPr>
              <w:t>O</w:t>
            </w:r>
            <w:r w:rsidRPr="00DD4086">
              <w:rPr>
                <w:rFonts w:ascii="Times New Roman" w:hAnsi="Times New Roman" w:cs="Times New Roman"/>
                <w:bCs/>
                <w:szCs w:val="20"/>
                <w:vertAlign w:val="superscript"/>
              </w:rPr>
              <w:t>2</w:t>
            </w:r>
            <w:r w:rsidRPr="00DD4086">
              <w:rPr>
                <w:rFonts w:ascii="Times New Roman" w:eastAsia="맑은 고딕" w:hAnsi="Times New Roman" w:cs="Times New Roman"/>
                <w:bCs/>
                <w:szCs w:val="20"/>
                <w:vertAlign w:val="superscript"/>
              </w:rPr>
              <w:t>–</w:t>
            </w:r>
            <w:r w:rsidRPr="00DD4086">
              <w:rPr>
                <w:rFonts w:ascii="Times New Roman" w:eastAsia="맑은 고딕" w:hAnsi="Times New Roman" w:cs="Times New Roman"/>
                <w:bCs/>
                <w:szCs w:val="20"/>
              </w:rPr>
              <w:t xml:space="preserve"> (VI)   </w:t>
            </w:r>
            <w:r w:rsidRPr="00DD4086">
              <w:rPr>
                <w:rFonts w:ascii="Times New Roman" w:hAnsi="Times New Roman" w:cs="Times New Roman"/>
                <w:bCs/>
                <w:szCs w:val="20"/>
              </w:rPr>
              <w:t>1.4 Å</w:t>
            </w:r>
          </w:p>
        </w:tc>
        <w:tc>
          <w:tcPr>
            <w:tcW w:w="1288" w:type="dxa"/>
            <w:tcBorders>
              <w:top w:val="single" w:sz="12" w:space="0" w:color="000000" w:themeColor="text1"/>
              <w:left w:val="single" w:sz="2" w:space="0" w:color="FFFFFF" w:themeColor="background1"/>
              <w:bottom w:val="single" w:sz="18" w:space="0" w:color="auto"/>
              <w:right w:val="single" w:sz="2" w:space="0" w:color="FFFFFF" w:themeColor="background1"/>
            </w:tcBorders>
            <w:vAlign w:val="center"/>
          </w:tcPr>
          <w:p w14:paraId="7443FE77" w14:textId="77777777" w:rsidR="00053B84" w:rsidRPr="00DD4086" w:rsidRDefault="00053B84" w:rsidP="00FE0CE5">
            <w:pPr>
              <w:spacing w:before="24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bCs/>
                <w:szCs w:val="20"/>
              </w:rPr>
              <w:t>0.888</w:t>
            </w:r>
          </w:p>
        </w:tc>
        <w:tc>
          <w:tcPr>
            <w:tcW w:w="1288" w:type="dxa"/>
            <w:tcBorders>
              <w:top w:val="single" w:sz="12" w:space="0" w:color="000000" w:themeColor="text1"/>
              <w:left w:val="single" w:sz="2" w:space="0" w:color="FFFFFF" w:themeColor="background1"/>
              <w:bottom w:val="single" w:sz="18" w:space="0" w:color="auto"/>
              <w:right w:val="single" w:sz="2" w:space="0" w:color="FFFFFF" w:themeColor="background1"/>
            </w:tcBorders>
            <w:vAlign w:val="center"/>
          </w:tcPr>
          <w:p w14:paraId="6F86094C" w14:textId="77777777" w:rsidR="00053B84" w:rsidRPr="00DD4086" w:rsidRDefault="00053B84" w:rsidP="00FE0CE5">
            <w:pPr>
              <w:spacing w:before="24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bCs/>
                <w:szCs w:val="20"/>
              </w:rPr>
              <w:t>Monoclinic</w:t>
            </w:r>
          </w:p>
        </w:tc>
      </w:tr>
    </w:tbl>
    <w:p w14:paraId="62F3E51D" w14:textId="77777777" w:rsidR="008E7F86" w:rsidRPr="00DD4086" w:rsidRDefault="008E7F86">
      <w:pPr>
        <w:spacing w:line="480" w:lineRule="auto"/>
        <w:rPr>
          <w:rFonts w:ascii="Times New Roman" w:hAnsi="Times New Roman" w:cs="Times New Roman"/>
          <w:szCs w:val="20"/>
        </w:rPr>
      </w:pPr>
    </w:p>
    <w:p w14:paraId="52824DEE" w14:textId="77777777" w:rsidR="008E7F86" w:rsidRPr="00DD4086" w:rsidRDefault="008E7F86">
      <w:pPr>
        <w:widowControl/>
        <w:wordWrap/>
        <w:autoSpaceDE/>
        <w:autoSpaceDN/>
        <w:spacing w:after="160" w:line="259" w:lineRule="auto"/>
        <w:rPr>
          <w:rFonts w:ascii="Times New Roman" w:hAnsi="Times New Roman" w:cs="Times New Roman"/>
          <w:szCs w:val="20"/>
        </w:rPr>
      </w:pPr>
      <w:r w:rsidRPr="00DD4086">
        <w:rPr>
          <w:rFonts w:ascii="Times New Roman" w:hAnsi="Times New Roman" w:cs="Times New Roman"/>
          <w:szCs w:val="20"/>
        </w:rPr>
        <w:br w:type="page"/>
      </w:r>
    </w:p>
    <w:p w14:paraId="1467E17C" w14:textId="77777777" w:rsidR="00967944" w:rsidRPr="00DD4086" w:rsidRDefault="00890D31" w:rsidP="00967944">
      <w:pPr>
        <w:contextualSpacing/>
        <w:jc w:val="center"/>
        <w:rPr>
          <w:rFonts w:ascii="Times New Roman" w:hAnsi="Times New Roman" w:cs="Times New Roman"/>
          <w:b/>
          <w:bCs/>
          <w:szCs w:val="20"/>
        </w:rPr>
      </w:pPr>
      <w:r w:rsidRPr="00DD4086">
        <w:rPr>
          <w:rFonts w:ascii="Times New Roman" w:hAnsi="Times New Roman" w:cs="Times New Roman"/>
          <w:b/>
          <w:bCs/>
          <w:noProof/>
          <w:szCs w:val="20"/>
        </w:rPr>
        <w:lastRenderedPageBreak/>
        <w:drawing>
          <wp:inline distT="0" distB="0" distL="0" distR="0" wp14:anchorId="0DC8510A" wp14:editId="4707DF78">
            <wp:extent cx="5265241" cy="1800000"/>
            <wp:effectExtent l="0" t="0" r="0" b="0"/>
            <wp:docPr id="3" name="그림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그림 3"/>
                    <pic:cNvPicPr/>
                  </pic:nvPicPr>
                  <pic:blipFill rotWithShape="1"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0475" t="3855" r="22767" b="82703"/>
                    <a:stretch/>
                  </pic:blipFill>
                  <pic:spPr bwMode="auto">
                    <a:xfrm>
                      <a:off x="0" y="0"/>
                      <a:ext cx="5265241" cy="1800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9D7311A" w14:textId="6476DE2D" w:rsidR="008E7F86" w:rsidRPr="00C003A6" w:rsidRDefault="008E7F86" w:rsidP="008E7F86">
      <w:pPr>
        <w:contextualSpacing/>
        <w:rPr>
          <w:rFonts w:ascii="Times New Roman" w:hAnsi="Times New Roman" w:cs="Times New Roman"/>
          <w:b/>
          <w:bCs/>
          <w:sz w:val="24"/>
          <w:szCs w:val="24"/>
        </w:rPr>
      </w:pPr>
      <w:r w:rsidRPr="00C003A6">
        <w:rPr>
          <w:rFonts w:ascii="Times New Roman" w:hAnsi="Times New Roman" w:cs="Times New Roman"/>
          <w:b/>
          <w:bCs/>
          <w:sz w:val="24"/>
          <w:szCs w:val="24"/>
        </w:rPr>
        <w:t>Fig</w:t>
      </w:r>
      <w:r w:rsidR="005F7374" w:rsidRPr="00C003A6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Pr="00C003A6">
        <w:rPr>
          <w:rFonts w:ascii="Times New Roman" w:hAnsi="Times New Roman" w:cs="Times New Roman"/>
          <w:b/>
          <w:bCs/>
          <w:sz w:val="24"/>
          <w:szCs w:val="24"/>
        </w:rPr>
        <w:t xml:space="preserve"> S1 </w:t>
      </w:r>
      <w:r w:rsidRPr="00C003A6">
        <w:rPr>
          <w:rFonts w:ascii="Times New Roman" w:hAnsi="Times New Roman" w:cs="Times New Roman"/>
          <w:bCs/>
          <w:sz w:val="24"/>
          <w:szCs w:val="24"/>
        </w:rPr>
        <w:t>Wide area SEM images of (</w:t>
      </w:r>
      <w:r w:rsidRPr="00C003A6">
        <w:rPr>
          <w:rFonts w:ascii="Times New Roman" w:hAnsi="Times New Roman" w:cs="Times New Roman"/>
          <w:b/>
          <w:sz w:val="24"/>
          <w:szCs w:val="24"/>
        </w:rPr>
        <w:t>a</w:t>
      </w:r>
      <w:r w:rsidRPr="00C003A6">
        <w:rPr>
          <w:rFonts w:ascii="Times New Roman" w:hAnsi="Times New Roman" w:cs="Times New Roman"/>
          <w:bCs/>
          <w:sz w:val="24"/>
          <w:szCs w:val="24"/>
        </w:rPr>
        <w:t>) Pr</w:t>
      </w:r>
      <w:r w:rsidRPr="00C003A6">
        <w:rPr>
          <w:rFonts w:ascii="Times New Roman" w:hAnsi="Times New Roman" w:cs="Times New Roman"/>
          <w:bCs/>
          <w:sz w:val="24"/>
          <w:szCs w:val="24"/>
          <w:vertAlign w:val="subscript"/>
        </w:rPr>
        <w:t>2</w:t>
      </w:r>
      <w:r w:rsidRPr="00C003A6">
        <w:rPr>
          <w:rFonts w:ascii="Times New Roman" w:hAnsi="Times New Roman" w:cs="Times New Roman"/>
          <w:bCs/>
          <w:sz w:val="24"/>
          <w:szCs w:val="24"/>
        </w:rPr>
        <w:t>MnCoO</w:t>
      </w:r>
      <w:r w:rsidRPr="00C003A6">
        <w:rPr>
          <w:rFonts w:ascii="Times New Roman" w:hAnsi="Times New Roman" w:cs="Times New Roman"/>
          <w:bCs/>
          <w:sz w:val="24"/>
          <w:szCs w:val="24"/>
          <w:vertAlign w:val="subscript"/>
        </w:rPr>
        <w:t>6</w:t>
      </w:r>
      <w:r w:rsidRPr="00C003A6">
        <w:rPr>
          <w:rFonts w:ascii="Times New Roman" w:hAnsi="Times New Roman" w:cs="Times New Roman"/>
          <w:bCs/>
          <w:sz w:val="24"/>
          <w:szCs w:val="24"/>
        </w:rPr>
        <w:t xml:space="preserve"> and (</w:t>
      </w:r>
      <w:r w:rsidRPr="00C003A6">
        <w:rPr>
          <w:rFonts w:ascii="Times New Roman" w:hAnsi="Times New Roman" w:cs="Times New Roman"/>
          <w:b/>
          <w:sz w:val="24"/>
          <w:szCs w:val="24"/>
        </w:rPr>
        <w:t>b</w:t>
      </w:r>
      <w:r w:rsidRPr="00C003A6">
        <w:rPr>
          <w:rFonts w:ascii="Times New Roman" w:hAnsi="Times New Roman" w:cs="Times New Roman"/>
          <w:bCs/>
          <w:sz w:val="24"/>
          <w:szCs w:val="24"/>
        </w:rPr>
        <w:t>) La</w:t>
      </w:r>
      <w:r w:rsidRPr="00C003A6">
        <w:rPr>
          <w:rFonts w:ascii="Times New Roman" w:hAnsi="Times New Roman" w:cs="Times New Roman"/>
          <w:bCs/>
          <w:sz w:val="24"/>
          <w:szCs w:val="24"/>
          <w:vertAlign w:val="subscript"/>
        </w:rPr>
        <w:t>2</w:t>
      </w:r>
      <w:r w:rsidRPr="00C003A6">
        <w:rPr>
          <w:rFonts w:ascii="Times New Roman" w:hAnsi="Times New Roman" w:cs="Times New Roman"/>
          <w:bCs/>
          <w:sz w:val="24"/>
          <w:szCs w:val="24"/>
        </w:rPr>
        <w:t>MnCoO</w:t>
      </w:r>
      <w:r w:rsidRPr="00C003A6">
        <w:rPr>
          <w:rFonts w:ascii="Times New Roman" w:hAnsi="Times New Roman" w:cs="Times New Roman"/>
          <w:bCs/>
          <w:sz w:val="24"/>
          <w:szCs w:val="24"/>
          <w:vertAlign w:val="subscript"/>
        </w:rPr>
        <w:t>6</w:t>
      </w:r>
    </w:p>
    <w:p w14:paraId="6F836C10" w14:textId="77777777" w:rsidR="008E7F86" w:rsidRPr="00DD4086" w:rsidRDefault="008E7F86" w:rsidP="008E7F86">
      <w:pPr>
        <w:widowControl/>
        <w:wordWrap/>
        <w:autoSpaceDE/>
        <w:autoSpaceDN/>
        <w:spacing w:after="160" w:line="259" w:lineRule="auto"/>
        <w:rPr>
          <w:rFonts w:ascii="Times New Roman" w:hAnsi="Times New Roman" w:cs="Times New Roman"/>
          <w:bCs/>
          <w:szCs w:val="20"/>
        </w:rPr>
      </w:pPr>
      <w:r w:rsidRPr="00DD4086">
        <w:rPr>
          <w:rFonts w:ascii="Times New Roman" w:hAnsi="Times New Roman" w:cs="Times New Roman"/>
          <w:bCs/>
          <w:szCs w:val="20"/>
        </w:rPr>
        <w:br w:type="page"/>
      </w:r>
    </w:p>
    <w:p w14:paraId="3F918C31" w14:textId="77777777" w:rsidR="00967944" w:rsidRPr="00DD4086" w:rsidRDefault="00890D31" w:rsidP="00967944">
      <w:pPr>
        <w:contextualSpacing/>
        <w:jc w:val="center"/>
        <w:rPr>
          <w:rFonts w:ascii="Times New Roman" w:hAnsi="Times New Roman" w:cs="Times New Roman"/>
          <w:b/>
          <w:bCs/>
          <w:szCs w:val="20"/>
        </w:rPr>
      </w:pPr>
      <w:r w:rsidRPr="00DD4086">
        <w:rPr>
          <w:rFonts w:ascii="Times New Roman" w:hAnsi="Times New Roman" w:cs="Times New Roman"/>
          <w:b/>
          <w:bCs/>
          <w:noProof/>
          <w:szCs w:val="20"/>
        </w:rPr>
        <w:lastRenderedPageBreak/>
        <w:drawing>
          <wp:inline distT="0" distB="0" distL="0" distR="0" wp14:anchorId="07FE06AB" wp14:editId="47FAAD4E">
            <wp:extent cx="5081049" cy="3600000"/>
            <wp:effectExtent l="0" t="0" r="5715" b="635"/>
            <wp:docPr id="4" name="그림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그림 4"/>
                    <pic:cNvPicPr/>
                  </pic:nvPicPr>
                  <pic:blipFill rotWithShape="1"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2136" t="3751" r="24116" b="69885"/>
                    <a:stretch/>
                  </pic:blipFill>
                  <pic:spPr bwMode="auto">
                    <a:xfrm>
                      <a:off x="0" y="0"/>
                      <a:ext cx="5081049" cy="3600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FE0BA34" w14:textId="3F36580A" w:rsidR="00053B84" w:rsidRPr="00C003A6" w:rsidRDefault="008E7F86" w:rsidP="008E7F86">
      <w:pPr>
        <w:contextualSpacing/>
        <w:rPr>
          <w:rFonts w:ascii="Times New Roman" w:hAnsi="Times New Roman" w:cs="Times New Roman"/>
          <w:b/>
          <w:bCs/>
          <w:sz w:val="24"/>
          <w:szCs w:val="24"/>
        </w:rPr>
      </w:pPr>
      <w:r w:rsidRPr="00C003A6">
        <w:rPr>
          <w:rFonts w:ascii="Times New Roman" w:hAnsi="Times New Roman" w:cs="Times New Roman"/>
          <w:b/>
          <w:bCs/>
          <w:sz w:val="24"/>
          <w:szCs w:val="24"/>
        </w:rPr>
        <w:t>Fig</w:t>
      </w:r>
      <w:r w:rsidR="005F7374" w:rsidRPr="00C003A6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Pr="00C003A6">
        <w:rPr>
          <w:rFonts w:ascii="Times New Roman" w:hAnsi="Times New Roman" w:cs="Times New Roman"/>
          <w:b/>
          <w:bCs/>
          <w:sz w:val="24"/>
          <w:szCs w:val="24"/>
        </w:rPr>
        <w:t xml:space="preserve"> S2 </w:t>
      </w:r>
      <w:r w:rsidRPr="00C003A6">
        <w:rPr>
          <w:rFonts w:ascii="Times New Roman" w:hAnsi="Times New Roman" w:cs="Times New Roman"/>
          <w:bCs/>
          <w:sz w:val="24"/>
          <w:szCs w:val="24"/>
        </w:rPr>
        <w:t xml:space="preserve">EDS mapping images and </w:t>
      </w:r>
      <w:r w:rsidR="00026CC6" w:rsidRPr="00C003A6">
        <w:rPr>
          <w:rFonts w:ascii="Times New Roman" w:hAnsi="Times New Roman" w:cs="Times New Roman"/>
          <w:bCs/>
          <w:sz w:val="24"/>
          <w:szCs w:val="24"/>
        </w:rPr>
        <w:t xml:space="preserve">corresponding </w:t>
      </w:r>
      <w:r w:rsidRPr="00C003A6">
        <w:rPr>
          <w:rFonts w:ascii="Times New Roman" w:hAnsi="Times New Roman" w:cs="Times New Roman"/>
          <w:bCs/>
          <w:sz w:val="24"/>
          <w:szCs w:val="24"/>
        </w:rPr>
        <w:t>EDS spectra of (</w:t>
      </w:r>
      <w:r w:rsidRPr="00C003A6">
        <w:rPr>
          <w:rFonts w:ascii="Times New Roman" w:hAnsi="Times New Roman" w:cs="Times New Roman"/>
          <w:b/>
          <w:sz w:val="24"/>
          <w:szCs w:val="24"/>
        </w:rPr>
        <w:t>a</w:t>
      </w:r>
      <w:r w:rsidRPr="00C003A6">
        <w:rPr>
          <w:rFonts w:ascii="Times New Roman" w:hAnsi="Times New Roman" w:cs="Times New Roman"/>
          <w:bCs/>
          <w:sz w:val="24"/>
          <w:szCs w:val="24"/>
        </w:rPr>
        <w:t>) Pr</w:t>
      </w:r>
      <w:r w:rsidRPr="00C003A6">
        <w:rPr>
          <w:rFonts w:ascii="Times New Roman" w:hAnsi="Times New Roman" w:cs="Times New Roman"/>
          <w:bCs/>
          <w:sz w:val="24"/>
          <w:szCs w:val="24"/>
          <w:vertAlign w:val="subscript"/>
        </w:rPr>
        <w:t>2</w:t>
      </w:r>
      <w:r w:rsidRPr="00C003A6">
        <w:rPr>
          <w:rFonts w:ascii="Times New Roman" w:hAnsi="Times New Roman" w:cs="Times New Roman"/>
          <w:bCs/>
          <w:sz w:val="24"/>
          <w:szCs w:val="24"/>
        </w:rPr>
        <w:t>MnCoO</w:t>
      </w:r>
      <w:r w:rsidRPr="00C003A6">
        <w:rPr>
          <w:rFonts w:ascii="Times New Roman" w:hAnsi="Times New Roman" w:cs="Times New Roman"/>
          <w:bCs/>
          <w:sz w:val="24"/>
          <w:szCs w:val="24"/>
          <w:vertAlign w:val="subscript"/>
        </w:rPr>
        <w:t>6</w:t>
      </w:r>
      <w:r w:rsidRPr="00C003A6">
        <w:rPr>
          <w:rFonts w:ascii="Times New Roman" w:hAnsi="Times New Roman" w:cs="Times New Roman"/>
          <w:bCs/>
          <w:sz w:val="24"/>
          <w:szCs w:val="24"/>
        </w:rPr>
        <w:t xml:space="preserve"> and (</w:t>
      </w:r>
      <w:r w:rsidRPr="00C003A6">
        <w:rPr>
          <w:rFonts w:ascii="Times New Roman" w:hAnsi="Times New Roman" w:cs="Times New Roman"/>
          <w:b/>
          <w:sz w:val="24"/>
          <w:szCs w:val="24"/>
        </w:rPr>
        <w:t>b</w:t>
      </w:r>
      <w:r w:rsidRPr="00C003A6">
        <w:rPr>
          <w:rFonts w:ascii="Times New Roman" w:hAnsi="Times New Roman" w:cs="Times New Roman"/>
          <w:bCs/>
          <w:sz w:val="24"/>
          <w:szCs w:val="24"/>
        </w:rPr>
        <w:t>) La</w:t>
      </w:r>
      <w:r w:rsidRPr="00C003A6">
        <w:rPr>
          <w:rFonts w:ascii="Times New Roman" w:hAnsi="Times New Roman" w:cs="Times New Roman"/>
          <w:bCs/>
          <w:sz w:val="24"/>
          <w:szCs w:val="24"/>
          <w:vertAlign w:val="subscript"/>
        </w:rPr>
        <w:t>2</w:t>
      </w:r>
      <w:r w:rsidRPr="00C003A6">
        <w:rPr>
          <w:rFonts w:ascii="Times New Roman" w:hAnsi="Times New Roman" w:cs="Times New Roman"/>
          <w:bCs/>
          <w:sz w:val="24"/>
          <w:szCs w:val="24"/>
        </w:rPr>
        <w:t>MnCoO</w:t>
      </w:r>
      <w:r w:rsidRPr="00C003A6">
        <w:rPr>
          <w:rFonts w:ascii="Times New Roman" w:hAnsi="Times New Roman" w:cs="Times New Roman"/>
          <w:bCs/>
          <w:sz w:val="24"/>
          <w:szCs w:val="24"/>
          <w:vertAlign w:val="subscript"/>
        </w:rPr>
        <w:t>6</w:t>
      </w:r>
      <w:r w:rsidRPr="00C003A6">
        <w:rPr>
          <w:rFonts w:ascii="Times New Roman" w:hAnsi="Times New Roman" w:cs="Times New Roman"/>
          <w:bCs/>
          <w:sz w:val="24"/>
          <w:szCs w:val="24"/>
        </w:rPr>
        <w:t>.</w:t>
      </w:r>
      <w:r w:rsidR="00ED2D0A" w:rsidRPr="00C003A6">
        <w:rPr>
          <w:rFonts w:ascii="Times New Roman" w:hAnsi="Times New Roman" w:cs="Times New Roman"/>
          <w:bCs/>
          <w:sz w:val="24"/>
          <w:szCs w:val="24"/>
        </w:rPr>
        <w:t xml:space="preserve"> The</w:t>
      </w:r>
      <w:r w:rsidRPr="00C003A6">
        <w:rPr>
          <w:rFonts w:ascii="Times New Roman" w:hAnsi="Times New Roman" w:cs="Times New Roman"/>
          <w:bCs/>
          <w:sz w:val="24"/>
          <w:szCs w:val="24"/>
        </w:rPr>
        <w:t xml:space="preserve"> EDS mapping images show the overall </w:t>
      </w:r>
      <w:r w:rsidR="00026CC6" w:rsidRPr="00C003A6">
        <w:rPr>
          <w:rFonts w:ascii="Times New Roman" w:hAnsi="Times New Roman" w:cs="Times New Roman"/>
          <w:bCs/>
          <w:sz w:val="24"/>
          <w:szCs w:val="24"/>
        </w:rPr>
        <w:t xml:space="preserve">elemental </w:t>
      </w:r>
      <w:r w:rsidRPr="00C003A6">
        <w:rPr>
          <w:rFonts w:ascii="Times New Roman" w:hAnsi="Times New Roman" w:cs="Times New Roman"/>
          <w:bCs/>
          <w:sz w:val="24"/>
          <w:szCs w:val="24"/>
        </w:rPr>
        <w:t xml:space="preserve">distribution of </w:t>
      </w:r>
      <w:proofErr w:type="spellStart"/>
      <w:r w:rsidRPr="00C003A6">
        <w:rPr>
          <w:rFonts w:ascii="Times New Roman" w:hAnsi="Times New Roman" w:cs="Times New Roman"/>
          <w:bCs/>
          <w:sz w:val="24"/>
          <w:szCs w:val="24"/>
        </w:rPr>
        <w:t>Pr</w:t>
      </w:r>
      <w:proofErr w:type="spellEnd"/>
      <w:r w:rsidRPr="00C003A6">
        <w:rPr>
          <w:rFonts w:ascii="Times New Roman" w:hAnsi="Times New Roman" w:cs="Times New Roman"/>
          <w:bCs/>
          <w:sz w:val="24"/>
          <w:szCs w:val="24"/>
        </w:rPr>
        <w:t xml:space="preserve"> (or La), Mn, Co and O</w:t>
      </w:r>
    </w:p>
    <w:p w14:paraId="6284AEAD" w14:textId="77777777" w:rsidR="00053B84" w:rsidRPr="00DD4086" w:rsidRDefault="00053B84">
      <w:pPr>
        <w:widowControl/>
        <w:wordWrap/>
        <w:autoSpaceDE/>
        <w:autoSpaceDN/>
        <w:spacing w:after="160" w:line="259" w:lineRule="auto"/>
        <w:rPr>
          <w:rFonts w:ascii="Times New Roman" w:hAnsi="Times New Roman" w:cs="Times New Roman"/>
          <w:bCs/>
          <w:szCs w:val="20"/>
        </w:rPr>
      </w:pPr>
      <w:r w:rsidRPr="00DD4086">
        <w:rPr>
          <w:rFonts w:ascii="Times New Roman" w:hAnsi="Times New Roman" w:cs="Times New Roman"/>
          <w:bCs/>
          <w:szCs w:val="20"/>
        </w:rPr>
        <w:br w:type="page"/>
      </w:r>
    </w:p>
    <w:p w14:paraId="1DFFCA58" w14:textId="4DBADA9A" w:rsidR="00053B84" w:rsidRPr="00C003A6" w:rsidRDefault="00053B84" w:rsidP="004546CD">
      <w:pPr>
        <w:rPr>
          <w:rFonts w:ascii="Times New Roman" w:hAnsi="Times New Roman" w:cs="Times New Roman"/>
          <w:bCs/>
          <w:sz w:val="24"/>
          <w:szCs w:val="24"/>
        </w:rPr>
      </w:pPr>
      <w:r w:rsidRPr="00C003A6">
        <w:rPr>
          <w:rFonts w:ascii="Times New Roman" w:hAnsi="Times New Roman" w:cs="Times New Roman"/>
          <w:b/>
          <w:sz w:val="24"/>
          <w:szCs w:val="24"/>
        </w:rPr>
        <w:lastRenderedPageBreak/>
        <w:t>Table S</w:t>
      </w:r>
      <w:r w:rsidR="00497AAD" w:rsidRPr="00C003A6">
        <w:rPr>
          <w:rFonts w:ascii="Times New Roman" w:hAnsi="Times New Roman" w:cs="Times New Roman"/>
          <w:b/>
          <w:sz w:val="24"/>
          <w:szCs w:val="24"/>
        </w:rPr>
        <w:t>2</w:t>
      </w:r>
      <w:r w:rsidR="002C69AA" w:rsidRPr="00C003A6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gramStart"/>
      <w:r w:rsidR="002C69AA" w:rsidRPr="00C003A6">
        <w:rPr>
          <w:rFonts w:ascii="Times New Roman" w:hAnsi="Times New Roman" w:cs="Times New Roman"/>
          <w:bCs/>
          <w:sz w:val="24"/>
          <w:szCs w:val="24"/>
        </w:rPr>
        <w:t>The</w:t>
      </w:r>
      <w:proofErr w:type="gramEnd"/>
      <w:r w:rsidR="002C69AA" w:rsidRPr="00C003A6">
        <w:rPr>
          <w:rFonts w:ascii="Times New Roman" w:hAnsi="Times New Roman" w:cs="Times New Roman"/>
          <w:bCs/>
          <w:sz w:val="24"/>
          <w:szCs w:val="24"/>
        </w:rPr>
        <w:t xml:space="preserve"> element</w:t>
      </w:r>
      <w:r w:rsidR="00EB5129" w:rsidRPr="00C003A6">
        <w:rPr>
          <w:rFonts w:ascii="Times New Roman" w:hAnsi="Times New Roman" w:cs="Times New Roman"/>
          <w:bCs/>
          <w:sz w:val="24"/>
          <w:szCs w:val="24"/>
        </w:rPr>
        <w:t>al</w:t>
      </w:r>
      <w:r w:rsidR="002C69AA" w:rsidRPr="00C003A6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EB5129" w:rsidRPr="00C003A6">
        <w:rPr>
          <w:rFonts w:ascii="Times New Roman" w:hAnsi="Times New Roman" w:cs="Times New Roman"/>
          <w:bCs/>
          <w:sz w:val="24"/>
          <w:szCs w:val="24"/>
        </w:rPr>
        <w:t>composition of Pr</w:t>
      </w:r>
      <w:r w:rsidR="00EB5129" w:rsidRPr="00C003A6">
        <w:rPr>
          <w:rFonts w:ascii="Times New Roman" w:hAnsi="Times New Roman" w:cs="Times New Roman"/>
          <w:bCs/>
          <w:sz w:val="24"/>
          <w:szCs w:val="24"/>
          <w:vertAlign w:val="subscript"/>
        </w:rPr>
        <w:t>2</w:t>
      </w:r>
      <w:r w:rsidR="00EB5129" w:rsidRPr="00C003A6">
        <w:rPr>
          <w:rFonts w:ascii="Times New Roman" w:hAnsi="Times New Roman" w:cs="Times New Roman"/>
          <w:bCs/>
          <w:sz w:val="24"/>
          <w:szCs w:val="24"/>
        </w:rPr>
        <w:t>MnCoO</w:t>
      </w:r>
      <w:r w:rsidR="00EB5129" w:rsidRPr="00C003A6">
        <w:rPr>
          <w:rFonts w:ascii="Times New Roman" w:hAnsi="Times New Roman" w:cs="Times New Roman"/>
          <w:bCs/>
          <w:sz w:val="24"/>
          <w:szCs w:val="24"/>
          <w:vertAlign w:val="subscript"/>
        </w:rPr>
        <w:t>6</w:t>
      </w:r>
      <w:r w:rsidR="00EB5129" w:rsidRPr="00C003A6">
        <w:rPr>
          <w:rFonts w:ascii="Times New Roman" w:hAnsi="Times New Roman" w:cs="Times New Roman"/>
          <w:bCs/>
          <w:sz w:val="24"/>
          <w:szCs w:val="24"/>
        </w:rPr>
        <w:t xml:space="preserve"> and La</w:t>
      </w:r>
      <w:r w:rsidR="00EB5129" w:rsidRPr="00C003A6">
        <w:rPr>
          <w:rFonts w:ascii="Times New Roman" w:hAnsi="Times New Roman" w:cs="Times New Roman"/>
          <w:bCs/>
          <w:sz w:val="24"/>
          <w:szCs w:val="24"/>
          <w:vertAlign w:val="subscript"/>
        </w:rPr>
        <w:t>2</w:t>
      </w:r>
      <w:r w:rsidR="00EB5129" w:rsidRPr="00C003A6">
        <w:rPr>
          <w:rFonts w:ascii="Times New Roman" w:hAnsi="Times New Roman" w:cs="Times New Roman"/>
          <w:bCs/>
          <w:sz w:val="24"/>
          <w:szCs w:val="24"/>
        </w:rPr>
        <w:t>MnCoO</w:t>
      </w:r>
      <w:r w:rsidR="00EB5129" w:rsidRPr="00C003A6">
        <w:rPr>
          <w:rFonts w:ascii="Times New Roman" w:hAnsi="Times New Roman" w:cs="Times New Roman"/>
          <w:bCs/>
          <w:sz w:val="24"/>
          <w:szCs w:val="24"/>
          <w:vertAlign w:val="subscript"/>
        </w:rPr>
        <w:t>6</w:t>
      </w:r>
      <w:r w:rsidR="00EB5129" w:rsidRPr="00C003A6">
        <w:rPr>
          <w:rFonts w:ascii="Times New Roman" w:hAnsi="Times New Roman" w:cs="Times New Roman"/>
          <w:bCs/>
          <w:sz w:val="24"/>
          <w:szCs w:val="24"/>
        </w:rPr>
        <w:t xml:space="preserve"> obtained </w:t>
      </w:r>
      <w:r w:rsidR="00BE68C5" w:rsidRPr="00C003A6">
        <w:rPr>
          <w:rFonts w:ascii="Times New Roman" w:hAnsi="Times New Roman" w:cs="Times New Roman"/>
          <w:bCs/>
          <w:sz w:val="24"/>
          <w:szCs w:val="24"/>
        </w:rPr>
        <w:t>from</w:t>
      </w:r>
      <w:r w:rsidR="00EB5129" w:rsidRPr="00C003A6">
        <w:rPr>
          <w:rFonts w:ascii="Times New Roman" w:hAnsi="Times New Roman" w:cs="Times New Roman"/>
          <w:bCs/>
          <w:sz w:val="24"/>
          <w:szCs w:val="24"/>
        </w:rPr>
        <w:t xml:space="preserve"> EDS mapping</w:t>
      </w:r>
    </w:p>
    <w:tbl>
      <w:tblPr>
        <w:tblStyle w:val="ad"/>
        <w:tblpPr w:leftFromText="142" w:rightFromText="142" w:vertAnchor="text" w:tblpXSpec="center" w:tblpY="1"/>
        <w:tblOverlap w:val="never"/>
        <w:tblW w:w="0" w:type="auto"/>
        <w:tblLook w:val="04A0" w:firstRow="1" w:lastRow="0" w:firstColumn="1" w:lastColumn="0" w:noHBand="0" w:noVBand="1"/>
      </w:tblPr>
      <w:tblGrid>
        <w:gridCol w:w="1803"/>
        <w:gridCol w:w="1344"/>
        <w:gridCol w:w="1345"/>
      </w:tblGrid>
      <w:tr w:rsidR="00962440" w:rsidRPr="00DD4086" w14:paraId="2BDAA2B0" w14:textId="77777777" w:rsidTr="00FE0CE5">
        <w:trPr>
          <w:trHeight w:val="757"/>
        </w:trPr>
        <w:tc>
          <w:tcPr>
            <w:tcW w:w="1803" w:type="dxa"/>
            <w:tcBorders>
              <w:top w:val="single" w:sz="18" w:space="0" w:color="000000" w:themeColor="text1"/>
              <w:left w:val="nil"/>
              <w:bottom w:val="single" w:sz="18" w:space="0" w:color="000000" w:themeColor="text1"/>
              <w:right w:val="single" w:sz="2" w:space="0" w:color="E7E6E6" w:themeColor="background2"/>
            </w:tcBorders>
            <w:shd w:val="clear" w:color="auto" w:fill="E7E6E6" w:themeFill="background2"/>
            <w:vAlign w:val="center"/>
          </w:tcPr>
          <w:p w14:paraId="79025613" w14:textId="77777777" w:rsidR="00962440" w:rsidRPr="00DD4086" w:rsidRDefault="00962440" w:rsidP="00FE0CE5">
            <w:pPr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b/>
                <w:szCs w:val="20"/>
              </w:rPr>
              <w:t>Materials</w:t>
            </w:r>
          </w:p>
        </w:tc>
        <w:tc>
          <w:tcPr>
            <w:tcW w:w="1344" w:type="dxa"/>
            <w:tcBorders>
              <w:top w:val="single" w:sz="18" w:space="0" w:color="000000" w:themeColor="text1"/>
              <w:left w:val="single" w:sz="2" w:space="0" w:color="E7E6E6" w:themeColor="background2"/>
              <w:bottom w:val="single" w:sz="18" w:space="0" w:color="000000" w:themeColor="text1"/>
              <w:right w:val="single" w:sz="2" w:space="0" w:color="E7E6E6" w:themeColor="background2"/>
            </w:tcBorders>
            <w:shd w:val="clear" w:color="auto" w:fill="E7E6E6" w:themeFill="background2"/>
            <w:vAlign w:val="center"/>
          </w:tcPr>
          <w:p w14:paraId="69AD1B60" w14:textId="77777777" w:rsidR="00962440" w:rsidRPr="00DD4086" w:rsidRDefault="00962440" w:rsidP="00FE0CE5">
            <w:pPr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b/>
                <w:szCs w:val="20"/>
              </w:rPr>
              <w:t>Element</w:t>
            </w:r>
          </w:p>
        </w:tc>
        <w:tc>
          <w:tcPr>
            <w:tcW w:w="1345" w:type="dxa"/>
            <w:tcBorders>
              <w:top w:val="single" w:sz="18" w:space="0" w:color="000000" w:themeColor="text1"/>
              <w:left w:val="single" w:sz="2" w:space="0" w:color="E7E6E6" w:themeColor="background2"/>
              <w:bottom w:val="single" w:sz="18" w:space="0" w:color="000000" w:themeColor="text1"/>
              <w:right w:val="single" w:sz="2" w:space="0" w:color="FFFFFF" w:themeColor="background1"/>
            </w:tcBorders>
            <w:shd w:val="clear" w:color="auto" w:fill="E7E6E6" w:themeFill="background2"/>
            <w:vAlign w:val="center"/>
          </w:tcPr>
          <w:p w14:paraId="6A9D33D7" w14:textId="77777777" w:rsidR="00962440" w:rsidRPr="00DD4086" w:rsidRDefault="00962440" w:rsidP="00FE0CE5">
            <w:pPr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b/>
                <w:szCs w:val="20"/>
              </w:rPr>
              <w:t>Atomic %</w:t>
            </w:r>
          </w:p>
        </w:tc>
      </w:tr>
      <w:tr w:rsidR="00962440" w:rsidRPr="00DD4086" w14:paraId="17C088A5" w14:textId="77777777" w:rsidTr="00FE0CE5">
        <w:trPr>
          <w:trHeight w:val="757"/>
        </w:trPr>
        <w:tc>
          <w:tcPr>
            <w:tcW w:w="1803" w:type="dxa"/>
            <w:vMerge w:val="restart"/>
            <w:tcBorders>
              <w:top w:val="single" w:sz="18" w:space="0" w:color="000000" w:themeColor="text1"/>
              <w:left w:val="nil"/>
              <w:right w:val="single" w:sz="2" w:space="0" w:color="FFFFFF" w:themeColor="background1"/>
            </w:tcBorders>
            <w:vAlign w:val="center"/>
          </w:tcPr>
          <w:p w14:paraId="7D9FFCC5" w14:textId="77777777" w:rsidR="00962440" w:rsidRPr="00DD4086" w:rsidRDefault="00962440" w:rsidP="00FE0CE5">
            <w:pPr>
              <w:spacing w:before="240"/>
              <w:jc w:val="center"/>
              <w:rPr>
                <w:rFonts w:ascii="Times New Roman" w:hAnsi="Times New Roman" w:cs="Times New Roman"/>
                <w:bCs/>
                <w:szCs w:val="20"/>
              </w:rPr>
            </w:pPr>
            <w:r w:rsidRPr="00DD4086">
              <w:rPr>
                <w:rFonts w:ascii="Times New Roman" w:hAnsi="Times New Roman" w:cs="Times New Roman"/>
                <w:bCs/>
                <w:szCs w:val="20"/>
              </w:rPr>
              <w:t>Pr</w:t>
            </w:r>
            <w:r w:rsidRPr="00DD4086">
              <w:rPr>
                <w:rFonts w:ascii="Times New Roman" w:hAnsi="Times New Roman" w:cs="Times New Roman"/>
                <w:bCs/>
                <w:szCs w:val="20"/>
                <w:vertAlign w:val="subscript"/>
              </w:rPr>
              <w:t>2</w:t>
            </w:r>
            <w:r w:rsidRPr="00DD4086">
              <w:rPr>
                <w:rFonts w:ascii="Times New Roman" w:hAnsi="Times New Roman" w:cs="Times New Roman"/>
                <w:bCs/>
                <w:szCs w:val="20"/>
              </w:rPr>
              <w:t>MnCoO</w:t>
            </w:r>
            <w:r w:rsidRPr="00DD4086">
              <w:rPr>
                <w:rFonts w:ascii="Times New Roman" w:hAnsi="Times New Roman" w:cs="Times New Roman"/>
                <w:bCs/>
                <w:szCs w:val="20"/>
                <w:vertAlign w:val="subscript"/>
              </w:rPr>
              <w:t>6</w:t>
            </w:r>
          </w:p>
        </w:tc>
        <w:tc>
          <w:tcPr>
            <w:tcW w:w="1344" w:type="dxa"/>
            <w:tcBorders>
              <w:top w:val="single" w:sz="18" w:space="0" w:color="000000" w:themeColor="text1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7DB112AA" w14:textId="77777777" w:rsidR="00962440" w:rsidRPr="00DD4086" w:rsidRDefault="00962440" w:rsidP="00FE0CE5">
            <w:pPr>
              <w:spacing w:before="240"/>
              <w:jc w:val="center"/>
              <w:rPr>
                <w:rFonts w:ascii="Times New Roman" w:hAnsi="Times New Roman" w:cs="Times New Roman"/>
                <w:bCs/>
                <w:szCs w:val="20"/>
              </w:rPr>
            </w:pPr>
            <w:proofErr w:type="spellStart"/>
            <w:r w:rsidRPr="00DD4086">
              <w:rPr>
                <w:rFonts w:ascii="Times New Roman" w:hAnsi="Times New Roman" w:cs="Times New Roman"/>
                <w:bCs/>
                <w:szCs w:val="20"/>
              </w:rPr>
              <w:t>Pr</w:t>
            </w:r>
            <w:proofErr w:type="spellEnd"/>
          </w:p>
        </w:tc>
        <w:tc>
          <w:tcPr>
            <w:tcW w:w="1345" w:type="dxa"/>
            <w:tcBorders>
              <w:top w:val="single" w:sz="18" w:space="0" w:color="000000" w:themeColor="text1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0644C830" w14:textId="77777777" w:rsidR="00962440" w:rsidRPr="00DD4086" w:rsidRDefault="00962440" w:rsidP="00FE0CE5">
            <w:pPr>
              <w:spacing w:before="24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bCs/>
                <w:szCs w:val="20"/>
              </w:rPr>
              <w:t>24.33</w:t>
            </w:r>
          </w:p>
        </w:tc>
      </w:tr>
      <w:tr w:rsidR="00962440" w:rsidRPr="00DD4086" w14:paraId="54615BF8" w14:textId="77777777" w:rsidTr="00FE0CE5">
        <w:trPr>
          <w:trHeight w:val="758"/>
        </w:trPr>
        <w:tc>
          <w:tcPr>
            <w:tcW w:w="1803" w:type="dxa"/>
            <w:vMerge/>
            <w:tcBorders>
              <w:left w:val="nil"/>
              <w:right w:val="single" w:sz="2" w:space="0" w:color="FFFFFF" w:themeColor="background1"/>
            </w:tcBorders>
            <w:vAlign w:val="center"/>
          </w:tcPr>
          <w:p w14:paraId="5046E60D" w14:textId="77777777" w:rsidR="00962440" w:rsidRPr="00DD4086" w:rsidRDefault="00962440" w:rsidP="00FE0CE5">
            <w:pPr>
              <w:spacing w:before="24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</w:p>
        </w:tc>
        <w:tc>
          <w:tcPr>
            <w:tcW w:w="1344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4AF45ED5" w14:textId="77777777" w:rsidR="00962440" w:rsidRPr="00DD4086" w:rsidRDefault="00962440" w:rsidP="00FE0CE5">
            <w:pPr>
              <w:spacing w:before="240"/>
              <w:jc w:val="center"/>
              <w:rPr>
                <w:rFonts w:ascii="Times New Roman" w:hAnsi="Times New Roman" w:cs="Times New Roman"/>
                <w:bCs/>
                <w:szCs w:val="20"/>
              </w:rPr>
            </w:pPr>
            <w:r w:rsidRPr="00DD4086">
              <w:rPr>
                <w:rFonts w:ascii="Times New Roman" w:hAnsi="Times New Roman" w:cs="Times New Roman"/>
                <w:bCs/>
                <w:szCs w:val="20"/>
              </w:rPr>
              <w:t>Mn</w:t>
            </w:r>
          </w:p>
        </w:tc>
        <w:tc>
          <w:tcPr>
            <w:tcW w:w="1345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05A98BB5" w14:textId="77777777" w:rsidR="00962440" w:rsidRPr="00DD4086" w:rsidRDefault="00962440" w:rsidP="00FE0CE5">
            <w:pPr>
              <w:spacing w:before="24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bCs/>
                <w:szCs w:val="20"/>
              </w:rPr>
              <w:t>11.98</w:t>
            </w:r>
          </w:p>
        </w:tc>
      </w:tr>
      <w:tr w:rsidR="00962440" w:rsidRPr="00DD4086" w14:paraId="16E62335" w14:textId="77777777" w:rsidTr="00FE0CE5">
        <w:trPr>
          <w:trHeight w:val="757"/>
        </w:trPr>
        <w:tc>
          <w:tcPr>
            <w:tcW w:w="1803" w:type="dxa"/>
            <w:vMerge/>
            <w:tcBorders>
              <w:left w:val="nil"/>
              <w:right w:val="single" w:sz="2" w:space="0" w:color="FFFFFF" w:themeColor="background1"/>
            </w:tcBorders>
            <w:vAlign w:val="center"/>
          </w:tcPr>
          <w:p w14:paraId="3612224B" w14:textId="77777777" w:rsidR="00962440" w:rsidRPr="00DD4086" w:rsidRDefault="00962440" w:rsidP="00FE0CE5">
            <w:pPr>
              <w:spacing w:before="24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</w:p>
        </w:tc>
        <w:tc>
          <w:tcPr>
            <w:tcW w:w="1344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70BA71FB" w14:textId="77777777" w:rsidR="00962440" w:rsidRPr="00DD4086" w:rsidRDefault="00962440" w:rsidP="00FE0CE5">
            <w:pPr>
              <w:spacing w:before="240"/>
              <w:jc w:val="center"/>
              <w:rPr>
                <w:rFonts w:ascii="Times New Roman" w:hAnsi="Times New Roman" w:cs="Times New Roman"/>
                <w:bCs/>
                <w:szCs w:val="20"/>
              </w:rPr>
            </w:pPr>
            <w:r w:rsidRPr="00DD4086">
              <w:rPr>
                <w:rFonts w:ascii="Times New Roman" w:hAnsi="Times New Roman" w:cs="Times New Roman"/>
                <w:bCs/>
                <w:szCs w:val="20"/>
              </w:rPr>
              <w:t>Co</w:t>
            </w:r>
          </w:p>
        </w:tc>
        <w:tc>
          <w:tcPr>
            <w:tcW w:w="1345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766B8BFB" w14:textId="77777777" w:rsidR="00962440" w:rsidRPr="00DD4086" w:rsidRDefault="00962440" w:rsidP="00FE0CE5">
            <w:pPr>
              <w:spacing w:before="24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bCs/>
                <w:szCs w:val="20"/>
              </w:rPr>
              <w:t>10.14</w:t>
            </w:r>
          </w:p>
        </w:tc>
      </w:tr>
      <w:tr w:rsidR="00962440" w:rsidRPr="00DD4086" w14:paraId="452267E2" w14:textId="77777777" w:rsidTr="00FE0CE5">
        <w:trPr>
          <w:trHeight w:val="757"/>
        </w:trPr>
        <w:tc>
          <w:tcPr>
            <w:tcW w:w="1803" w:type="dxa"/>
            <w:vMerge/>
            <w:tcBorders>
              <w:left w:val="nil"/>
              <w:right w:val="single" w:sz="2" w:space="0" w:color="FFFFFF" w:themeColor="background1"/>
            </w:tcBorders>
            <w:vAlign w:val="center"/>
          </w:tcPr>
          <w:p w14:paraId="15E16805" w14:textId="77777777" w:rsidR="00962440" w:rsidRPr="00DD4086" w:rsidRDefault="00962440" w:rsidP="00FE0CE5">
            <w:pPr>
              <w:spacing w:before="24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</w:p>
        </w:tc>
        <w:tc>
          <w:tcPr>
            <w:tcW w:w="1344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03605166" w14:textId="77777777" w:rsidR="00962440" w:rsidRPr="00DD4086" w:rsidRDefault="00962440" w:rsidP="00FE0CE5">
            <w:pPr>
              <w:spacing w:before="240"/>
              <w:jc w:val="center"/>
              <w:rPr>
                <w:rFonts w:ascii="Times New Roman" w:hAnsi="Times New Roman" w:cs="Times New Roman"/>
                <w:bCs/>
                <w:szCs w:val="20"/>
              </w:rPr>
            </w:pPr>
            <w:r w:rsidRPr="00DD4086">
              <w:rPr>
                <w:rFonts w:ascii="Times New Roman" w:hAnsi="Times New Roman" w:cs="Times New Roman"/>
                <w:bCs/>
                <w:szCs w:val="20"/>
              </w:rPr>
              <w:t>O</w:t>
            </w:r>
          </w:p>
        </w:tc>
        <w:tc>
          <w:tcPr>
            <w:tcW w:w="1345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4F427F81" w14:textId="77777777" w:rsidR="00962440" w:rsidRPr="00DD4086" w:rsidRDefault="00962440" w:rsidP="00FE0CE5">
            <w:pPr>
              <w:spacing w:before="24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bCs/>
                <w:szCs w:val="20"/>
              </w:rPr>
              <w:t>53.55</w:t>
            </w:r>
          </w:p>
        </w:tc>
      </w:tr>
      <w:tr w:rsidR="00962440" w:rsidRPr="00DD4086" w14:paraId="04B724F5" w14:textId="77777777" w:rsidTr="00FE0CE5">
        <w:trPr>
          <w:trHeight w:val="758"/>
        </w:trPr>
        <w:tc>
          <w:tcPr>
            <w:tcW w:w="1803" w:type="dxa"/>
            <w:vMerge/>
            <w:tcBorders>
              <w:left w:val="nil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53F811C8" w14:textId="77777777" w:rsidR="00962440" w:rsidRPr="00DD4086" w:rsidRDefault="00962440" w:rsidP="00FE0CE5">
            <w:pPr>
              <w:spacing w:before="24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</w:p>
        </w:tc>
        <w:tc>
          <w:tcPr>
            <w:tcW w:w="1344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6ECF06D6" w14:textId="77777777" w:rsidR="00962440" w:rsidRPr="00DD4086" w:rsidRDefault="00962440" w:rsidP="00FE0CE5">
            <w:pPr>
              <w:spacing w:before="240"/>
              <w:jc w:val="center"/>
              <w:rPr>
                <w:rFonts w:ascii="Times New Roman" w:hAnsi="Times New Roman" w:cs="Times New Roman"/>
                <w:bCs/>
                <w:szCs w:val="20"/>
              </w:rPr>
            </w:pPr>
            <w:r w:rsidRPr="00DD4086">
              <w:rPr>
                <w:rFonts w:ascii="Times New Roman" w:hAnsi="Times New Roman" w:cs="Times New Roman"/>
                <w:bCs/>
                <w:szCs w:val="20"/>
              </w:rPr>
              <w:t>Total</w:t>
            </w:r>
          </w:p>
        </w:tc>
        <w:tc>
          <w:tcPr>
            <w:tcW w:w="1345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7AB173DF" w14:textId="77777777" w:rsidR="00962440" w:rsidRPr="00DD4086" w:rsidRDefault="00962440" w:rsidP="00FE0CE5">
            <w:pPr>
              <w:spacing w:before="24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bCs/>
                <w:szCs w:val="20"/>
              </w:rPr>
              <w:t>100.00</w:t>
            </w:r>
          </w:p>
        </w:tc>
      </w:tr>
      <w:tr w:rsidR="00962440" w:rsidRPr="00DD4086" w14:paraId="5C7E7E5E" w14:textId="77777777" w:rsidTr="00FE0CE5">
        <w:trPr>
          <w:trHeight w:val="757"/>
        </w:trPr>
        <w:tc>
          <w:tcPr>
            <w:tcW w:w="1803" w:type="dxa"/>
            <w:vMerge w:val="restart"/>
            <w:tcBorders>
              <w:top w:val="single" w:sz="12" w:space="0" w:color="auto"/>
              <w:left w:val="nil"/>
              <w:right w:val="single" w:sz="2" w:space="0" w:color="FFFFFF" w:themeColor="background1"/>
            </w:tcBorders>
            <w:vAlign w:val="center"/>
          </w:tcPr>
          <w:p w14:paraId="011170B2" w14:textId="77777777" w:rsidR="00962440" w:rsidRPr="00DD4086" w:rsidRDefault="00962440" w:rsidP="00FE0CE5">
            <w:pPr>
              <w:spacing w:before="240"/>
              <w:jc w:val="center"/>
              <w:rPr>
                <w:rFonts w:ascii="Times New Roman" w:hAnsi="Times New Roman" w:cs="Times New Roman"/>
                <w:bCs/>
                <w:szCs w:val="20"/>
              </w:rPr>
            </w:pPr>
            <w:r w:rsidRPr="00DD4086">
              <w:rPr>
                <w:rFonts w:ascii="Times New Roman" w:hAnsi="Times New Roman" w:cs="Times New Roman"/>
                <w:bCs/>
                <w:szCs w:val="20"/>
              </w:rPr>
              <w:t>La</w:t>
            </w:r>
            <w:r w:rsidRPr="00DD4086">
              <w:rPr>
                <w:rFonts w:ascii="Times New Roman" w:hAnsi="Times New Roman" w:cs="Times New Roman"/>
                <w:bCs/>
                <w:szCs w:val="20"/>
                <w:vertAlign w:val="subscript"/>
              </w:rPr>
              <w:t>2</w:t>
            </w:r>
            <w:r w:rsidRPr="00DD4086">
              <w:rPr>
                <w:rFonts w:ascii="Times New Roman" w:hAnsi="Times New Roman" w:cs="Times New Roman"/>
                <w:bCs/>
                <w:szCs w:val="20"/>
              </w:rPr>
              <w:t>MnCoO</w:t>
            </w:r>
            <w:r w:rsidRPr="00DD4086">
              <w:rPr>
                <w:rFonts w:ascii="Times New Roman" w:hAnsi="Times New Roman" w:cs="Times New Roman"/>
                <w:bCs/>
                <w:szCs w:val="20"/>
                <w:vertAlign w:val="subscript"/>
              </w:rPr>
              <w:t>6</w:t>
            </w:r>
          </w:p>
        </w:tc>
        <w:tc>
          <w:tcPr>
            <w:tcW w:w="1344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151D1E28" w14:textId="77777777" w:rsidR="00962440" w:rsidRPr="00DD4086" w:rsidRDefault="00962440" w:rsidP="00FE0CE5">
            <w:pPr>
              <w:spacing w:before="240"/>
              <w:jc w:val="center"/>
              <w:rPr>
                <w:rFonts w:ascii="Times New Roman" w:hAnsi="Times New Roman" w:cs="Times New Roman"/>
                <w:bCs/>
                <w:szCs w:val="20"/>
              </w:rPr>
            </w:pPr>
            <w:r w:rsidRPr="00DD4086">
              <w:rPr>
                <w:rFonts w:ascii="Times New Roman" w:hAnsi="Times New Roman" w:cs="Times New Roman"/>
                <w:bCs/>
                <w:szCs w:val="20"/>
              </w:rPr>
              <w:t>La</w:t>
            </w:r>
          </w:p>
        </w:tc>
        <w:tc>
          <w:tcPr>
            <w:tcW w:w="1345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2ADC3232" w14:textId="77777777" w:rsidR="00962440" w:rsidRPr="00DD4086" w:rsidRDefault="00962440" w:rsidP="00FE0CE5">
            <w:pPr>
              <w:spacing w:before="24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eastAsia="맑은 고딕" w:hAnsi="Times New Roman" w:cs="Times New Roman"/>
                <w:color w:val="000000" w:themeColor="text1"/>
                <w:kern w:val="24"/>
                <w:szCs w:val="20"/>
                <w:lang w:val="en-GB"/>
              </w:rPr>
              <w:t>20.65</w:t>
            </w:r>
          </w:p>
        </w:tc>
      </w:tr>
      <w:tr w:rsidR="00962440" w:rsidRPr="00DD4086" w14:paraId="0A9E16BE" w14:textId="77777777" w:rsidTr="00FE0CE5">
        <w:trPr>
          <w:trHeight w:val="757"/>
        </w:trPr>
        <w:tc>
          <w:tcPr>
            <w:tcW w:w="1803" w:type="dxa"/>
            <w:vMerge/>
            <w:tcBorders>
              <w:left w:val="nil"/>
              <w:right w:val="single" w:sz="2" w:space="0" w:color="FFFFFF" w:themeColor="background1"/>
            </w:tcBorders>
            <w:vAlign w:val="center"/>
          </w:tcPr>
          <w:p w14:paraId="7BC2C84E" w14:textId="77777777" w:rsidR="00962440" w:rsidRPr="00DD4086" w:rsidRDefault="00962440" w:rsidP="00FE0CE5">
            <w:pPr>
              <w:spacing w:before="240"/>
              <w:jc w:val="center"/>
              <w:rPr>
                <w:rFonts w:ascii="Times New Roman" w:hAnsi="Times New Roman" w:cs="Times New Roman"/>
                <w:bCs/>
                <w:szCs w:val="20"/>
              </w:rPr>
            </w:pPr>
          </w:p>
        </w:tc>
        <w:tc>
          <w:tcPr>
            <w:tcW w:w="1344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7A8B4CEC" w14:textId="77777777" w:rsidR="00962440" w:rsidRPr="00DD4086" w:rsidRDefault="00962440" w:rsidP="00FE0CE5">
            <w:pPr>
              <w:spacing w:before="240"/>
              <w:jc w:val="center"/>
              <w:rPr>
                <w:rFonts w:ascii="Times New Roman" w:hAnsi="Times New Roman" w:cs="Times New Roman"/>
                <w:bCs/>
                <w:szCs w:val="20"/>
              </w:rPr>
            </w:pPr>
            <w:r w:rsidRPr="00DD4086">
              <w:rPr>
                <w:rFonts w:ascii="Times New Roman" w:hAnsi="Times New Roman" w:cs="Times New Roman"/>
                <w:bCs/>
                <w:szCs w:val="20"/>
              </w:rPr>
              <w:t>Mn</w:t>
            </w:r>
          </w:p>
        </w:tc>
        <w:tc>
          <w:tcPr>
            <w:tcW w:w="1345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69EED63F" w14:textId="77777777" w:rsidR="00962440" w:rsidRPr="00DD4086" w:rsidRDefault="00962440" w:rsidP="00FE0CE5">
            <w:pPr>
              <w:spacing w:before="24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eastAsia="맑은 고딕" w:hAnsi="Times New Roman" w:cs="Times New Roman"/>
                <w:color w:val="000000" w:themeColor="text1"/>
                <w:kern w:val="24"/>
                <w:szCs w:val="20"/>
                <w:lang w:val="en-GB"/>
              </w:rPr>
              <w:t>8.77</w:t>
            </w:r>
          </w:p>
        </w:tc>
      </w:tr>
      <w:tr w:rsidR="00962440" w:rsidRPr="00DD4086" w14:paraId="4B3180B4" w14:textId="77777777" w:rsidTr="00FE0CE5">
        <w:trPr>
          <w:trHeight w:val="758"/>
        </w:trPr>
        <w:tc>
          <w:tcPr>
            <w:tcW w:w="1803" w:type="dxa"/>
            <w:vMerge/>
            <w:tcBorders>
              <w:left w:val="nil"/>
              <w:right w:val="single" w:sz="2" w:space="0" w:color="FFFFFF" w:themeColor="background1"/>
            </w:tcBorders>
            <w:vAlign w:val="center"/>
          </w:tcPr>
          <w:p w14:paraId="6DDB210E" w14:textId="77777777" w:rsidR="00962440" w:rsidRPr="00DD4086" w:rsidRDefault="00962440" w:rsidP="00FE0CE5">
            <w:pPr>
              <w:spacing w:before="240"/>
              <w:jc w:val="center"/>
              <w:rPr>
                <w:rFonts w:ascii="Times New Roman" w:hAnsi="Times New Roman" w:cs="Times New Roman"/>
                <w:bCs/>
                <w:szCs w:val="20"/>
              </w:rPr>
            </w:pPr>
          </w:p>
        </w:tc>
        <w:tc>
          <w:tcPr>
            <w:tcW w:w="1344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0A901278" w14:textId="77777777" w:rsidR="00962440" w:rsidRPr="00DD4086" w:rsidRDefault="00962440" w:rsidP="00FE0CE5">
            <w:pPr>
              <w:spacing w:before="240"/>
              <w:jc w:val="center"/>
              <w:rPr>
                <w:rFonts w:ascii="Times New Roman" w:hAnsi="Times New Roman" w:cs="Times New Roman"/>
                <w:bCs/>
                <w:szCs w:val="20"/>
              </w:rPr>
            </w:pPr>
            <w:r w:rsidRPr="00DD4086">
              <w:rPr>
                <w:rFonts w:ascii="Times New Roman" w:hAnsi="Times New Roman" w:cs="Times New Roman"/>
                <w:bCs/>
                <w:szCs w:val="20"/>
              </w:rPr>
              <w:t>Co</w:t>
            </w:r>
          </w:p>
        </w:tc>
        <w:tc>
          <w:tcPr>
            <w:tcW w:w="1345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1C99968E" w14:textId="77777777" w:rsidR="00962440" w:rsidRPr="00DD4086" w:rsidRDefault="00962440" w:rsidP="00FE0CE5">
            <w:pPr>
              <w:spacing w:before="24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eastAsia="맑은 고딕" w:hAnsi="Times New Roman" w:cs="Times New Roman"/>
                <w:color w:val="000000" w:themeColor="text1"/>
                <w:kern w:val="24"/>
                <w:szCs w:val="20"/>
                <w:lang w:val="en-GB"/>
              </w:rPr>
              <w:t>9.60</w:t>
            </w:r>
          </w:p>
        </w:tc>
      </w:tr>
      <w:tr w:rsidR="00962440" w:rsidRPr="00DD4086" w14:paraId="00B53105" w14:textId="77777777" w:rsidTr="00FE0CE5">
        <w:trPr>
          <w:trHeight w:val="757"/>
        </w:trPr>
        <w:tc>
          <w:tcPr>
            <w:tcW w:w="1803" w:type="dxa"/>
            <w:vMerge/>
            <w:tcBorders>
              <w:left w:val="nil"/>
              <w:right w:val="single" w:sz="2" w:space="0" w:color="FFFFFF" w:themeColor="background1"/>
            </w:tcBorders>
            <w:vAlign w:val="center"/>
          </w:tcPr>
          <w:p w14:paraId="45235F4B" w14:textId="77777777" w:rsidR="00962440" w:rsidRPr="00DD4086" w:rsidRDefault="00962440" w:rsidP="00FE0CE5">
            <w:pPr>
              <w:spacing w:before="240"/>
              <w:jc w:val="center"/>
              <w:rPr>
                <w:rFonts w:ascii="Times New Roman" w:hAnsi="Times New Roman" w:cs="Times New Roman"/>
                <w:bCs/>
                <w:szCs w:val="20"/>
              </w:rPr>
            </w:pPr>
          </w:p>
        </w:tc>
        <w:tc>
          <w:tcPr>
            <w:tcW w:w="1344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790B9B48" w14:textId="77777777" w:rsidR="00962440" w:rsidRPr="00DD4086" w:rsidRDefault="00962440" w:rsidP="00FE0CE5">
            <w:pPr>
              <w:spacing w:before="240"/>
              <w:jc w:val="center"/>
              <w:rPr>
                <w:rFonts w:ascii="Times New Roman" w:hAnsi="Times New Roman" w:cs="Times New Roman"/>
                <w:bCs/>
                <w:szCs w:val="20"/>
              </w:rPr>
            </w:pPr>
            <w:r w:rsidRPr="00DD4086">
              <w:rPr>
                <w:rFonts w:ascii="Times New Roman" w:hAnsi="Times New Roman" w:cs="Times New Roman"/>
                <w:bCs/>
                <w:szCs w:val="20"/>
              </w:rPr>
              <w:t>O</w:t>
            </w:r>
          </w:p>
        </w:tc>
        <w:tc>
          <w:tcPr>
            <w:tcW w:w="1345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3983648C" w14:textId="77777777" w:rsidR="00962440" w:rsidRPr="00DD4086" w:rsidRDefault="00962440" w:rsidP="00FE0CE5">
            <w:pPr>
              <w:spacing w:before="24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eastAsia="맑은 고딕" w:hAnsi="Times New Roman" w:cs="Times New Roman"/>
                <w:color w:val="000000" w:themeColor="text1"/>
                <w:kern w:val="24"/>
                <w:szCs w:val="20"/>
                <w:lang w:val="en-GB"/>
              </w:rPr>
              <w:t>60.98</w:t>
            </w:r>
          </w:p>
        </w:tc>
      </w:tr>
      <w:tr w:rsidR="00962440" w:rsidRPr="00DD4086" w14:paraId="780C629A" w14:textId="77777777" w:rsidTr="00FE0CE5">
        <w:trPr>
          <w:trHeight w:val="758"/>
        </w:trPr>
        <w:tc>
          <w:tcPr>
            <w:tcW w:w="1803" w:type="dxa"/>
            <w:vMerge/>
            <w:tcBorders>
              <w:left w:val="nil"/>
              <w:bottom w:val="single" w:sz="18" w:space="0" w:color="auto"/>
              <w:right w:val="single" w:sz="2" w:space="0" w:color="FFFFFF" w:themeColor="background1"/>
            </w:tcBorders>
            <w:vAlign w:val="center"/>
          </w:tcPr>
          <w:p w14:paraId="42263E58" w14:textId="77777777" w:rsidR="00962440" w:rsidRPr="00DD4086" w:rsidRDefault="00962440" w:rsidP="00FE0CE5">
            <w:pPr>
              <w:spacing w:before="240"/>
              <w:jc w:val="center"/>
              <w:rPr>
                <w:rFonts w:ascii="Times New Roman" w:hAnsi="Times New Roman" w:cs="Times New Roman"/>
                <w:bCs/>
                <w:szCs w:val="20"/>
              </w:rPr>
            </w:pPr>
          </w:p>
        </w:tc>
        <w:tc>
          <w:tcPr>
            <w:tcW w:w="1344" w:type="dxa"/>
            <w:tcBorders>
              <w:top w:val="single" w:sz="12" w:space="0" w:color="auto"/>
              <w:left w:val="single" w:sz="2" w:space="0" w:color="FFFFFF" w:themeColor="background1"/>
              <w:bottom w:val="single" w:sz="18" w:space="0" w:color="auto"/>
              <w:right w:val="single" w:sz="2" w:space="0" w:color="FFFFFF" w:themeColor="background1"/>
            </w:tcBorders>
            <w:vAlign w:val="center"/>
          </w:tcPr>
          <w:p w14:paraId="50329248" w14:textId="77777777" w:rsidR="00962440" w:rsidRPr="00DD4086" w:rsidRDefault="00962440" w:rsidP="00FE0CE5">
            <w:pPr>
              <w:spacing w:before="240"/>
              <w:jc w:val="center"/>
              <w:rPr>
                <w:rFonts w:ascii="Times New Roman" w:hAnsi="Times New Roman" w:cs="Times New Roman"/>
                <w:bCs/>
                <w:szCs w:val="20"/>
              </w:rPr>
            </w:pPr>
            <w:r w:rsidRPr="00DD4086">
              <w:rPr>
                <w:rFonts w:ascii="Times New Roman" w:hAnsi="Times New Roman" w:cs="Times New Roman"/>
                <w:bCs/>
                <w:szCs w:val="20"/>
              </w:rPr>
              <w:t>Total</w:t>
            </w:r>
          </w:p>
        </w:tc>
        <w:tc>
          <w:tcPr>
            <w:tcW w:w="1345" w:type="dxa"/>
            <w:tcBorders>
              <w:top w:val="single" w:sz="12" w:space="0" w:color="auto"/>
              <w:left w:val="single" w:sz="2" w:space="0" w:color="FFFFFF" w:themeColor="background1"/>
              <w:bottom w:val="single" w:sz="18" w:space="0" w:color="auto"/>
              <w:right w:val="single" w:sz="2" w:space="0" w:color="FFFFFF" w:themeColor="background1"/>
            </w:tcBorders>
            <w:vAlign w:val="center"/>
          </w:tcPr>
          <w:p w14:paraId="30EFBC02" w14:textId="77777777" w:rsidR="00962440" w:rsidRPr="00DD4086" w:rsidRDefault="00962440" w:rsidP="00FE0CE5">
            <w:pPr>
              <w:spacing w:before="24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bCs/>
                <w:szCs w:val="20"/>
              </w:rPr>
              <w:t>100.00</w:t>
            </w:r>
          </w:p>
        </w:tc>
      </w:tr>
    </w:tbl>
    <w:p w14:paraId="569D1F81" w14:textId="7EFE9DD6" w:rsidR="008E7F86" w:rsidRPr="00DD4086" w:rsidRDefault="008E7F86" w:rsidP="00053B84">
      <w:pPr>
        <w:widowControl/>
        <w:wordWrap/>
        <w:autoSpaceDE/>
        <w:autoSpaceDN/>
        <w:spacing w:after="160" w:line="259" w:lineRule="auto"/>
        <w:rPr>
          <w:rFonts w:ascii="Times New Roman" w:hAnsi="Times New Roman" w:cs="Times New Roman"/>
          <w:b/>
          <w:szCs w:val="20"/>
        </w:rPr>
      </w:pPr>
    </w:p>
    <w:p w14:paraId="4B5449D6" w14:textId="77777777" w:rsidR="008E7F86" w:rsidRPr="00DD4086" w:rsidRDefault="008E7F86" w:rsidP="008E7F86">
      <w:pPr>
        <w:widowControl/>
        <w:wordWrap/>
        <w:autoSpaceDE/>
        <w:autoSpaceDN/>
        <w:spacing w:after="160" w:line="259" w:lineRule="auto"/>
        <w:rPr>
          <w:rFonts w:ascii="Times New Roman" w:hAnsi="Times New Roman" w:cs="Times New Roman"/>
          <w:bCs/>
          <w:szCs w:val="20"/>
        </w:rPr>
      </w:pPr>
      <w:r w:rsidRPr="00DD4086">
        <w:rPr>
          <w:rFonts w:ascii="Times New Roman" w:hAnsi="Times New Roman" w:cs="Times New Roman"/>
          <w:bCs/>
          <w:szCs w:val="20"/>
        </w:rPr>
        <w:br w:type="page"/>
      </w:r>
    </w:p>
    <w:p w14:paraId="3626570B" w14:textId="77777777" w:rsidR="00967944" w:rsidRPr="00DD4086" w:rsidRDefault="00890D31" w:rsidP="00967944">
      <w:pPr>
        <w:contextualSpacing/>
        <w:jc w:val="center"/>
        <w:rPr>
          <w:rFonts w:ascii="Times New Roman" w:hAnsi="Times New Roman" w:cs="Times New Roman"/>
          <w:b/>
          <w:bCs/>
          <w:szCs w:val="20"/>
        </w:rPr>
      </w:pPr>
      <w:r w:rsidRPr="00DD4086">
        <w:rPr>
          <w:rFonts w:ascii="Times New Roman" w:hAnsi="Times New Roman" w:cs="Times New Roman"/>
          <w:b/>
          <w:bCs/>
          <w:noProof/>
          <w:szCs w:val="20"/>
        </w:rPr>
        <w:lastRenderedPageBreak/>
        <w:drawing>
          <wp:inline distT="0" distB="0" distL="0" distR="0" wp14:anchorId="519F0989" wp14:editId="3529ADD1">
            <wp:extent cx="4587767" cy="1800000"/>
            <wp:effectExtent l="0" t="0" r="3810" b="0"/>
            <wp:docPr id="5" name="그림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그림 5"/>
                    <pic:cNvPicPr/>
                  </pic:nvPicPr>
                  <pic:blipFill rotWithShape="1"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1531" t="5001" r="22452" b="79784"/>
                    <a:stretch/>
                  </pic:blipFill>
                  <pic:spPr bwMode="auto">
                    <a:xfrm>
                      <a:off x="0" y="0"/>
                      <a:ext cx="4587767" cy="1800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C040ED0" w14:textId="14611A3E" w:rsidR="008E7F86" w:rsidRPr="00C003A6" w:rsidRDefault="008E7F86" w:rsidP="008E7F86">
      <w:pPr>
        <w:contextualSpacing/>
        <w:rPr>
          <w:rFonts w:ascii="Times New Roman" w:hAnsi="Times New Roman" w:cs="Times New Roman"/>
          <w:b/>
          <w:bCs/>
          <w:sz w:val="24"/>
          <w:szCs w:val="24"/>
        </w:rPr>
      </w:pPr>
      <w:r w:rsidRPr="00C003A6">
        <w:rPr>
          <w:rFonts w:ascii="Times New Roman" w:hAnsi="Times New Roman" w:cs="Times New Roman"/>
          <w:b/>
          <w:bCs/>
          <w:sz w:val="24"/>
          <w:szCs w:val="24"/>
        </w:rPr>
        <w:t>Fig</w:t>
      </w:r>
      <w:r w:rsidR="005F7374" w:rsidRPr="00C003A6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Pr="00C003A6">
        <w:rPr>
          <w:rFonts w:ascii="Times New Roman" w:hAnsi="Times New Roman" w:cs="Times New Roman"/>
          <w:b/>
          <w:bCs/>
          <w:sz w:val="24"/>
          <w:szCs w:val="24"/>
        </w:rPr>
        <w:t xml:space="preserve"> S3 </w:t>
      </w:r>
      <w:r w:rsidRPr="00C003A6">
        <w:rPr>
          <w:rFonts w:ascii="Times New Roman" w:hAnsi="Times New Roman" w:cs="Times New Roman"/>
          <w:bCs/>
          <w:sz w:val="24"/>
          <w:szCs w:val="24"/>
        </w:rPr>
        <w:t>XPS survey spectra of (</w:t>
      </w:r>
      <w:r w:rsidRPr="00C003A6">
        <w:rPr>
          <w:rFonts w:ascii="Times New Roman" w:hAnsi="Times New Roman" w:cs="Times New Roman"/>
          <w:b/>
          <w:sz w:val="24"/>
          <w:szCs w:val="24"/>
        </w:rPr>
        <w:t>a</w:t>
      </w:r>
      <w:r w:rsidRPr="00C003A6">
        <w:rPr>
          <w:rFonts w:ascii="Times New Roman" w:hAnsi="Times New Roman" w:cs="Times New Roman"/>
          <w:bCs/>
          <w:sz w:val="24"/>
          <w:szCs w:val="24"/>
        </w:rPr>
        <w:t>) Pr</w:t>
      </w:r>
      <w:r w:rsidRPr="00C003A6">
        <w:rPr>
          <w:rFonts w:ascii="Times New Roman" w:hAnsi="Times New Roman" w:cs="Times New Roman"/>
          <w:bCs/>
          <w:sz w:val="24"/>
          <w:szCs w:val="24"/>
          <w:vertAlign w:val="subscript"/>
        </w:rPr>
        <w:t>2</w:t>
      </w:r>
      <w:r w:rsidRPr="00C003A6">
        <w:rPr>
          <w:rFonts w:ascii="Times New Roman" w:hAnsi="Times New Roman" w:cs="Times New Roman"/>
          <w:bCs/>
          <w:sz w:val="24"/>
          <w:szCs w:val="24"/>
        </w:rPr>
        <w:t>MnCoO</w:t>
      </w:r>
      <w:r w:rsidRPr="00C003A6">
        <w:rPr>
          <w:rFonts w:ascii="Times New Roman" w:hAnsi="Times New Roman" w:cs="Times New Roman"/>
          <w:bCs/>
          <w:sz w:val="24"/>
          <w:szCs w:val="24"/>
          <w:vertAlign w:val="subscript"/>
        </w:rPr>
        <w:t>6</w:t>
      </w:r>
      <w:r w:rsidRPr="00C003A6">
        <w:rPr>
          <w:rFonts w:ascii="Times New Roman" w:hAnsi="Times New Roman" w:cs="Times New Roman"/>
          <w:bCs/>
          <w:sz w:val="24"/>
          <w:szCs w:val="24"/>
        </w:rPr>
        <w:t xml:space="preserve"> and (</w:t>
      </w:r>
      <w:r w:rsidRPr="00C003A6">
        <w:rPr>
          <w:rFonts w:ascii="Times New Roman" w:hAnsi="Times New Roman" w:cs="Times New Roman"/>
          <w:b/>
          <w:sz w:val="24"/>
          <w:szCs w:val="24"/>
        </w:rPr>
        <w:t>b</w:t>
      </w:r>
      <w:r w:rsidRPr="00C003A6">
        <w:rPr>
          <w:rFonts w:ascii="Times New Roman" w:hAnsi="Times New Roman" w:cs="Times New Roman"/>
          <w:bCs/>
          <w:sz w:val="24"/>
          <w:szCs w:val="24"/>
        </w:rPr>
        <w:t>) La</w:t>
      </w:r>
      <w:r w:rsidRPr="00C003A6">
        <w:rPr>
          <w:rFonts w:ascii="Times New Roman" w:hAnsi="Times New Roman" w:cs="Times New Roman"/>
          <w:bCs/>
          <w:sz w:val="24"/>
          <w:szCs w:val="24"/>
          <w:vertAlign w:val="subscript"/>
        </w:rPr>
        <w:t>2</w:t>
      </w:r>
      <w:r w:rsidRPr="00C003A6">
        <w:rPr>
          <w:rFonts w:ascii="Times New Roman" w:hAnsi="Times New Roman" w:cs="Times New Roman"/>
          <w:bCs/>
          <w:sz w:val="24"/>
          <w:szCs w:val="24"/>
        </w:rPr>
        <w:t>MnCoO</w:t>
      </w:r>
      <w:r w:rsidRPr="00C003A6">
        <w:rPr>
          <w:rFonts w:ascii="Times New Roman" w:hAnsi="Times New Roman" w:cs="Times New Roman"/>
          <w:bCs/>
          <w:sz w:val="24"/>
          <w:szCs w:val="24"/>
          <w:vertAlign w:val="subscript"/>
        </w:rPr>
        <w:t>6</w:t>
      </w:r>
      <w:r w:rsidRPr="00C003A6">
        <w:rPr>
          <w:rFonts w:ascii="Times New Roman" w:hAnsi="Times New Roman" w:cs="Times New Roman"/>
          <w:bCs/>
          <w:sz w:val="24"/>
          <w:szCs w:val="24"/>
        </w:rPr>
        <w:t xml:space="preserve">, showing the characteristic peaks of </w:t>
      </w:r>
      <w:proofErr w:type="spellStart"/>
      <w:r w:rsidRPr="00C003A6">
        <w:rPr>
          <w:rFonts w:ascii="Times New Roman" w:hAnsi="Times New Roman" w:cs="Times New Roman"/>
          <w:bCs/>
          <w:sz w:val="24"/>
          <w:szCs w:val="24"/>
        </w:rPr>
        <w:t>Pr</w:t>
      </w:r>
      <w:proofErr w:type="spellEnd"/>
      <w:r w:rsidRPr="00C003A6">
        <w:rPr>
          <w:rFonts w:ascii="Times New Roman" w:hAnsi="Times New Roman" w:cs="Times New Roman"/>
          <w:bCs/>
          <w:sz w:val="24"/>
          <w:szCs w:val="24"/>
        </w:rPr>
        <w:t xml:space="preserve"> 3d (</w:t>
      </w:r>
      <w:r w:rsidR="00ED078A" w:rsidRPr="00C003A6">
        <w:rPr>
          <w:rFonts w:ascii="Times New Roman" w:hAnsi="Times New Roman" w:cs="Times New Roman"/>
          <w:bCs/>
          <w:sz w:val="24"/>
          <w:szCs w:val="24"/>
        </w:rPr>
        <w:t xml:space="preserve">or </w:t>
      </w:r>
      <w:r w:rsidRPr="00C003A6">
        <w:rPr>
          <w:rFonts w:ascii="Times New Roman" w:hAnsi="Times New Roman" w:cs="Times New Roman"/>
          <w:bCs/>
          <w:sz w:val="24"/>
          <w:szCs w:val="24"/>
        </w:rPr>
        <w:t xml:space="preserve">La 3d), </w:t>
      </w:r>
      <w:proofErr w:type="spellStart"/>
      <w:r w:rsidRPr="00C003A6">
        <w:rPr>
          <w:rFonts w:ascii="Times New Roman" w:hAnsi="Times New Roman" w:cs="Times New Roman"/>
          <w:bCs/>
          <w:sz w:val="24"/>
          <w:szCs w:val="24"/>
        </w:rPr>
        <w:t>Pr</w:t>
      </w:r>
      <w:proofErr w:type="spellEnd"/>
      <w:r w:rsidRPr="00C003A6">
        <w:rPr>
          <w:rFonts w:ascii="Times New Roman" w:hAnsi="Times New Roman" w:cs="Times New Roman"/>
          <w:bCs/>
          <w:sz w:val="24"/>
          <w:szCs w:val="24"/>
        </w:rPr>
        <w:t xml:space="preserve"> 4d (</w:t>
      </w:r>
      <w:r w:rsidR="00ED078A" w:rsidRPr="00C003A6">
        <w:rPr>
          <w:rFonts w:ascii="Times New Roman" w:hAnsi="Times New Roman" w:cs="Times New Roman"/>
          <w:bCs/>
          <w:sz w:val="24"/>
          <w:szCs w:val="24"/>
        </w:rPr>
        <w:t xml:space="preserve">or </w:t>
      </w:r>
      <w:r w:rsidRPr="00C003A6">
        <w:rPr>
          <w:rFonts w:ascii="Times New Roman" w:hAnsi="Times New Roman" w:cs="Times New Roman"/>
          <w:bCs/>
          <w:sz w:val="24"/>
          <w:szCs w:val="24"/>
        </w:rPr>
        <w:t>La 4d), Mn 2p, Co 2p, O 1s and C 1s</w:t>
      </w:r>
    </w:p>
    <w:p w14:paraId="42B948F5" w14:textId="77777777" w:rsidR="008E7F86" w:rsidRPr="00DD4086" w:rsidRDefault="008E7F86" w:rsidP="008E7F86">
      <w:pPr>
        <w:widowControl/>
        <w:wordWrap/>
        <w:autoSpaceDE/>
        <w:autoSpaceDN/>
        <w:spacing w:after="160" w:line="259" w:lineRule="auto"/>
        <w:rPr>
          <w:rFonts w:ascii="Times New Roman" w:hAnsi="Times New Roman" w:cs="Times New Roman"/>
          <w:bCs/>
          <w:szCs w:val="20"/>
        </w:rPr>
      </w:pPr>
      <w:r w:rsidRPr="00DD4086">
        <w:rPr>
          <w:rFonts w:ascii="Times New Roman" w:hAnsi="Times New Roman" w:cs="Times New Roman"/>
          <w:bCs/>
          <w:szCs w:val="20"/>
        </w:rPr>
        <w:br w:type="page"/>
      </w:r>
    </w:p>
    <w:p w14:paraId="5373656E" w14:textId="77777777" w:rsidR="00967944" w:rsidRPr="00C003A6" w:rsidRDefault="00890D31" w:rsidP="00967944">
      <w:pPr>
        <w:contextualSpacing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C003A6">
        <w:rPr>
          <w:rFonts w:ascii="Times New Roman" w:hAnsi="Times New Roman" w:cs="Times New Roman"/>
          <w:b/>
          <w:bCs/>
          <w:noProof/>
          <w:sz w:val="24"/>
          <w:szCs w:val="24"/>
        </w:rPr>
        <w:lastRenderedPageBreak/>
        <w:drawing>
          <wp:inline distT="0" distB="0" distL="0" distR="0" wp14:anchorId="218AE0D2" wp14:editId="51AB56E9">
            <wp:extent cx="3107410" cy="2340000"/>
            <wp:effectExtent l="0" t="0" r="0" b="3175"/>
            <wp:docPr id="6" name="그림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그림 6"/>
                    <pic:cNvPicPr/>
                  </pic:nvPicPr>
                  <pic:blipFill rotWithShape="1"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5120" t="1855" r="36909" b="83563"/>
                    <a:stretch/>
                  </pic:blipFill>
                  <pic:spPr bwMode="auto">
                    <a:xfrm>
                      <a:off x="0" y="0"/>
                      <a:ext cx="3107410" cy="2340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E7D7924" w14:textId="6C387D42" w:rsidR="008E7F86" w:rsidRPr="00C003A6" w:rsidRDefault="008E7F86" w:rsidP="008E7F86">
      <w:pPr>
        <w:contextualSpacing/>
        <w:rPr>
          <w:rFonts w:ascii="Times New Roman" w:hAnsi="Times New Roman" w:cs="Times New Roman"/>
          <w:b/>
          <w:bCs/>
          <w:sz w:val="24"/>
          <w:szCs w:val="24"/>
        </w:rPr>
      </w:pPr>
      <w:r w:rsidRPr="00C003A6">
        <w:rPr>
          <w:rFonts w:ascii="Times New Roman" w:hAnsi="Times New Roman" w:cs="Times New Roman"/>
          <w:b/>
          <w:bCs/>
          <w:sz w:val="24"/>
          <w:szCs w:val="24"/>
        </w:rPr>
        <w:t>Fig</w:t>
      </w:r>
      <w:r w:rsidR="005F7374" w:rsidRPr="00C003A6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Pr="00C003A6">
        <w:rPr>
          <w:rFonts w:ascii="Times New Roman" w:hAnsi="Times New Roman" w:cs="Times New Roman"/>
          <w:b/>
          <w:bCs/>
          <w:sz w:val="24"/>
          <w:szCs w:val="24"/>
        </w:rPr>
        <w:t xml:space="preserve"> S4 </w:t>
      </w:r>
      <w:proofErr w:type="spellStart"/>
      <w:r w:rsidRPr="00C003A6">
        <w:rPr>
          <w:rFonts w:ascii="Times New Roman" w:hAnsi="Times New Roman" w:cs="Times New Roman"/>
          <w:bCs/>
          <w:sz w:val="24"/>
          <w:szCs w:val="24"/>
        </w:rPr>
        <w:t>Pr</w:t>
      </w:r>
      <w:proofErr w:type="spellEnd"/>
      <w:r w:rsidRPr="00C003A6">
        <w:rPr>
          <w:rFonts w:ascii="Times New Roman" w:hAnsi="Times New Roman" w:cs="Times New Roman"/>
          <w:bCs/>
          <w:sz w:val="24"/>
          <w:szCs w:val="24"/>
        </w:rPr>
        <w:t xml:space="preserve"> 3d XPS spectrum of Pr</w:t>
      </w:r>
      <w:r w:rsidRPr="00C003A6">
        <w:rPr>
          <w:rFonts w:ascii="Times New Roman" w:hAnsi="Times New Roman" w:cs="Times New Roman"/>
          <w:bCs/>
          <w:sz w:val="24"/>
          <w:szCs w:val="24"/>
          <w:vertAlign w:val="subscript"/>
        </w:rPr>
        <w:t>2</w:t>
      </w:r>
      <w:r w:rsidRPr="00C003A6">
        <w:rPr>
          <w:rFonts w:ascii="Times New Roman" w:hAnsi="Times New Roman" w:cs="Times New Roman"/>
          <w:bCs/>
          <w:sz w:val="24"/>
          <w:szCs w:val="24"/>
        </w:rPr>
        <w:t>MnCoO</w:t>
      </w:r>
      <w:r w:rsidRPr="00C003A6">
        <w:rPr>
          <w:rFonts w:ascii="Times New Roman" w:hAnsi="Times New Roman" w:cs="Times New Roman"/>
          <w:bCs/>
          <w:sz w:val="24"/>
          <w:szCs w:val="24"/>
          <w:vertAlign w:val="subscript"/>
        </w:rPr>
        <w:t>6</w:t>
      </w:r>
    </w:p>
    <w:p w14:paraId="6E9D21C8" w14:textId="77777777" w:rsidR="008E7F86" w:rsidRPr="00DD4086" w:rsidRDefault="008E7F86" w:rsidP="008E7F86">
      <w:pPr>
        <w:widowControl/>
        <w:wordWrap/>
        <w:autoSpaceDE/>
        <w:autoSpaceDN/>
        <w:spacing w:after="160" w:line="259" w:lineRule="auto"/>
        <w:rPr>
          <w:rFonts w:ascii="Times New Roman" w:hAnsi="Times New Roman" w:cs="Times New Roman"/>
          <w:bCs/>
          <w:szCs w:val="20"/>
        </w:rPr>
      </w:pPr>
      <w:r w:rsidRPr="00DD4086">
        <w:rPr>
          <w:rFonts w:ascii="Times New Roman" w:hAnsi="Times New Roman" w:cs="Times New Roman"/>
          <w:bCs/>
          <w:szCs w:val="20"/>
        </w:rPr>
        <w:br w:type="page"/>
      </w:r>
    </w:p>
    <w:p w14:paraId="1444846C" w14:textId="77777777" w:rsidR="00967944" w:rsidRPr="00DD4086" w:rsidRDefault="00890D31" w:rsidP="00967944">
      <w:pPr>
        <w:contextualSpacing/>
        <w:jc w:val="center"/>
        <w:rPr>
          <w:rFonts w:ascii="Times New Roman" w:hAnsi="Times New Roman" w:cs="Times New Roman"/>
          <w:b/>
          <w:bCs/>
          <w:szCs w:val="20"/>
        </w:rPr>
      </w:pPr>
      <w:r w:rsidRPr="00DD4086">
        <w:rPr>
          <w:rFonts w:ascii="Times New Roman" w:hAnsi="Times New Roman" w:cs="Times New Roman"/>
          <w:b/>
          <w:bCs/>
          <w:noProof/>
          <w:szCs w:val="20"/>
        </w:rPr>
        <w:lastRenderedPageBreak/>
        <w:drawing>
          <wp:inline distT="0" distB="0" distL="0" distR="0" wp14:anchorId="5EDB184C" wp14:editId="31C0337E">
            <wp:extent cx="3255396" cy="2340000"/>
            <wp:effectExtent l="0" t="0" r="2540" b="3175"/>
            <wp:docPr id="7" name="그림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그림 7"/>
                    <pic:cNvPicPr/>
                  </pic:nvPicPr>
                  <pic:blipFill rotWithShape="1"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5751" t="2439" r="36738" b="83871"/>
                    <a:stretch/>
                  </pic:blipFill>
                  <pic:spPr bwMode="auto">
                    <a:xfrm>
                      <a:off x="0" y="0"/>
                      <a:ext cx="3255396" cy="2340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35BB5D8" w14:textId="4E2A4AC8" w:rsidR="00053B84" w:rsidRPr="00C003A6" w:rsidRDefault="00145DB1" w:rsidP="008E7F86">
      <w:pPr>
        <w:contextualSpacing/>
        <w:rPr>
          <w:rFonts w:ascii="Times New Roman" w:hAnsi="Times New Roman" w:cs="Times New Roman"/>
          <w:b/>
          <w:bCs/>
          <w:sz w:val="24"/>
          <w:szCs w:val="24"/>
        </w:rPr>
      </w:pPr>
      <w:r w:rsidRPr="00C003A6">
        <w:rPr>
          <w:rFonts w:ascii="Times New Roman" w:hAnsi="Times New Roman" w:cs="Times New Roman"/>
          <w:b/>
          <w:bCs/>
          <w:sz w:val="24"/>
          <w:szCs w:val="24"/>
        </w:rPr>
        <w:t>Fig</w:t>
      </w:r>
      <w:r w:rsidR="005F7374" w:rsidRPr="00C003A6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="008E7F86" w:rsidRPr="00C003A6">
        <w:rPr>
          <w:rFonts w:ascii="Times New Roman" w:hAnsi="Times New Roman" w:cs="Times New Roman"/>
          <w:b/>
          <w:bCs/>
          <w:sz w:val="24"/>
          <w:szCs w:val="24"/>
        </w:rPr>
        <w:t xml:space="preserve"> S5 </w:t>
      </w:r>
      <w:r w:rsidR="008E7F86" w:rsidRPr="00C003A6">
        <w:rPr>
          <w:rFonts w:ascii="Times New Roman" w:hAnsi="Times New Roman" w:cs="Times New Roman"/>
          <w:bCs/>
          <w:sz w:val="24"/>
          <w:szCs w:val="24"/>
        </w:rPr>
        <w:t>La 3d XPS spectrum of La</w:t>
      </w:r>
      <w:r w:rsidR="008E7F86" w:rsidRPr="00C003A6">
        <w:rPr>
          <w:rFonts w:ascii="Times New Roman" w:hAnsi="Times New Roman" w:cs="Times New Roman"/>
          <w:bCs/>
          <w:sz w:val="24"/>
          <w:szCs w:val="24"/>
          <w:vertAlign w:val="subscript"/>
        </w:rPr>
        <w:t>2</w:t>
      </w:r>
      <w:r w:rsidR="008E7F86" w:rsidRPr="00C003A6">
        <w:rPr>
          <w:rFonts w:ascii="Times New Roman" w:hAnsi="Times New Roman" w:cs="Times New Roman"/>
          <w:bCs/>
          <w:sz w:val="24"/>
          <w:szCs w:val="24"/>
        </w:rPr>
        <w:t>MnCoO</w:t>
      </w:r>
      <w:r w:rsidR="008E7F86" w:rsidRPr="00C003A6">
        <w:rPr>
          <w:rFonts w:ascii="Times New Roman" w:hAnsi="Times New Roman" w:cs="Times New Roman"/>
          <w:bCs/>
          <w:sz w:val="24"/>
          <w:szCs w:val="24"/>
          <w:vertAlign w:val="subscript"/>
        </w:rPr>
        <w:t>6</w:t>
      </w:r>
    </w:p>
    <w:p w14:paraId="0028F0A1" w14:textId="4D44CCCB" w:rsidR="004E2F43" w:rsidRPr="00DD4086" w:rsidRDefault="00053B84">
      <w:pPr>
        <w:widowControl/>
        <w:wordWrap/>
        <w:autoSpaceDE/>
        <w:autoSpaceDN/>
        <w:spacing w:after="160" w:line="259" w:lineRule="auto"/>
        <w:rPr>
          <w:rFonts w:ascii="Times New Roman" w:hAnsi="Times New Roman" w:cs="Times New Roman"/>
          <w:bCs/>
          <w:szCs w:val="20"/>
        </w:rPr>
      </w:pPr>
      <w:r w:rsidRPr="00DD4086">
        <w:rPr>
          <w:rFonts w:ascii="Times New Roman" w:hAnsi="Times New Roman" w:cs="Times New Roman"/>
          <w:bCs/>
          <w:szCs w:val="20"/>
        </w:rPr>
        <w:br w:type="page"/>
      </w:r>
    </w:p>
    <w:p w14:paraId="17F91B10" w14:textId="4783B399" w:rsidR="004E2F43" w:rsidRPr="000C6535" w:rsidRDefault="004E2F43" w:rsidP="004E2F43">
      <w:pPr>
        <w:widowControl/>
        <w:wordWrap/>
        <w:autoSpaceDE/>
        <w:autoSpaceDN/>
        <w:spacing w:after="160"/>
        <w:rPr>
          <w:rFonts w:ascii="Times New Roman" w:hAnsi="Times New Roman" w:cs="Times New Roman"/>
          <w:bCs/>
          <w:sz w:val="24"/>
          <w:szCs w:val="24"/>
        </w:rPr>
      </w:pPr>
      <w:r w:rsidRPr="000C6535">
        <w:rPr>
          <w:rFonts w:ascii="Times New Roman" w:hAnsi="Times New Roman" w:cs="Times New Roman"/>
          <w:b/>
          <w:sz w:val="24"/>
          <w:szCs w:val="24"/>
        </w:rPr>
        <w:lastRenderedPageBreak/>
        <w:t xml:space="preserve">Table S3 </w:t>
      </w:r>
      <w:proofErr w:type="gramStart"/>
      <w:r w:rsidRPr="000C6535">
        <w:rPr>
          <w:rFonts w:ascii="Times New Roman" w:hAnsi="Times New Roman" w:cs="Times New Roman"/>
          <w:bCs/>
          <w:sz w:val="24"/>
          <w:szCs w:val="24"/>
        </w:rPr>
        <w:t>The</w:t>
      </w:r>
      <w:proofErr w:type="gramEnd"/>
      <w:r w:rsidRPr="000C6535">
        <w:rPr>
          <w:rFonts w:ascii="Times New Roman" w:hAnsi="Times New Roman" w:cs="Times New Roman"/>
          <w:bCs/>
          <w:sz w:val="24"/>
          <w:szCs w:val="24"/>
        </w:rPr>
        <w:t xml:space="preserve"> relative concentrations and fitting parameters of </w:t>
      </w:r>
      <w:proofErr w:type="spellStart"/>
      <w:r w:rsidRPr="000C6535">
        <w:rPr>
          <w:rFonts w:ascii="Times New Roman" w:hAnsi="Times New Roman" w:cs="Times New Roman"/>
          <w:bCs/>
          <w:sz w:val="24"/>
          <w:szCs w:val="24"/>
        </w:rPr>
        <w:t>Pr</w:t>
      </w:r>
      <w:proofErr w:type="spellEnd"/>
      <w:r w:rsidRPr="000C6535">
        <w:rPr>
          <w:rFonts w:ascii="Times New Roman" w:hAnsi="Times New Roman" w:cs="Times New Roman"/>
          <w:bCs/>
          <w:sz w:val="24"/>
          <w:szCs w:val="24"/>
        </w:rPr>
        <w:t xml:space="preserve"> 3d components for Pr</w:t>
      </w:r>
      <w:r w:rsidRPr="000C6535">
        <w:rPr>
          <w:rFonts w:ascii="Times New Roman" w:hAnsi="Times New Roman" w:cs="Times New Roman"/>
          <w:bCs/>
          <w:sz w:val="24"/>
          <w:szCs w:val="24"/>
          <w:vertAlign w:val="subscript"/>
        </w:rPr>
        <w:t>2</w:t>
      </w:r>
      <w:r w:rsidRPr="000C6535">
        <w:rPr>
          <w:rFonts w:ascii="Times New Roman" w:hAnsi="Times New Roman" w:cs="Times New Roman"/>
          <w:bCs/>
          <w:sz w:val="24"/>
          <w:szCs w:val="24"/>
        </w:rPr>
        <w:t>MnCoO</w:t>
      </w:r>
      <w:r w:rsidRPr="000C6535">
        <w:rPr>
          <w:rFonts w:ascii="Times New Roman" w:hAnsi="Times New Roman" w:cs="Times New Roman"/>
          <w:bCs/>
          <w:sz w:val="24"/>
          <w:szCs w:val="24"/>
          <w:vertAlign w:val="subscript"/>
        </w:rPr>
        <w:t>6</w:t>
      </w:r>
    </w:p>
    <w:tbl>
      <w:tblPr>
        <w:tblStyle w:val="ad"/>
        <w:tblpPr w:leftFromText="142" w:rightFromText="142" w:vertAnchor="text" w:tblpY="1"/>
        <w:tblOverlap w:val="never"/>
        <w:tblW w:w="0" w:type="auto"/>
        <w:tblLook w:val="04A0" w:firstRow="1" w:lastRow="0" w:firstColumn="1" w:lastColumn="0" w:noHBand="0" w:noVBand="1"/>
      </w:tblPr>
      <w:tblGrid>
        <w:gridCol w:w="1558"/>
        <w:gridCol w:w="1558"/>
        <w:gridCol w:w="1559"/>
        <w:gridCol w:w="1558"/>
        <w:gridCol w:w="1559"/>
        <w:gridCol w:w="1224"/>
      </w:tblGrid>
      <w:tr w:rsidR="004123E0" w:rsidRPr="00DD4086" w14:paraId="510E9D43" w14:textId="77777777" w:rsidTr="004123E0">
        <w:trPr>
          <w:trHeight w:val="760"/>
        </w:trPr>
        <w:tc>
          <w:tcPr>
            <w:tcW w:w="1558" w:type="dxa"/>
            <w:tcBorders>
              <w:top w:val="single" w:sz="18" w:space="0" w:color="auto"/>
              <w:left w:val="single" w:sz="2" w:space="0" w:color="FFFFFF" w:themeColor="background1"/>
              <w:bottom w:val="single" w:sz="18" w:space="0" w:color="auto"/>
              <w:right w:val="single" w:sz="2" w:space="0" w:color="E7E6E6" w:themeColor="background2"/>
            </w:tcBorders>
            <w:shd w:val="clear" w:color="auto" w:fill="E7E6E6" w:themeFill="background2"/>
            <w:vAlign w:val="center"/>
          </w:tcPr>
          <w:p w14:paraId="4A8FEB0F" w14:textId="77777777" w:rsidR="004E2F43" w:rsidRPr="00DD4086" w:rsidRDefault="004E2F43" w:rsidP="00B0681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b/>
                <w:szCs w:val="20"/>
              </w:rPr>
              <w:t>Materials</w:t>
            </w:r>
          </w:p>
        </w:tc>
        <w:tc>
          <w:tcPr>
            <w:tcW w:w="1558" w:type="dxa"/>
            <w:tcBorders>
              <w:top w:val="single" w:sz="18" w:space="0" w:color="auto"/>
              <w:left w:val="single" w:sz="2" w:space="0" w:color="E7E6E6" w:themeColor="background2"/>
              <w:bottom w:val="single" w:sz="18" w:space="0" w:color="auto"/>
              <w:right w:val="single" w:sz="2" w:space="0" w:color="E7E6E6" w:themeColor="background2"/>
            </w:tcBorders>
            <w:shd w:val="clear" w:color="auto" w:fill="E7E6E6" w:themeFill="background2"/>
            <w:vAlign w:val="center"/>
          </w:tcPr>
          <w:p w14:paraId="0E398BC6" w14:textId="77777777" w:rsidR="004E2F43" w:rsidRPr="00DD4086" w:rsidRDefault="004E2F43" w:rsidP="00B0681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b/>
                <w:szCs w:val="20"/>
              </w:rPr>
              <w:t>Component</w:t>
            </w:r>
          </w:p>
        </w:tc>
        <w:tc>
          <w:tcPr>
            <w:tcW w:w="1559" w:type="dxa"/>
            <w:tcBorders>
              <w:top w:val="single" w:sz="18" w:space="0" w:color="auto"/>
              <w:left w:val="single" w:sz="2" w:space="0" w:color="E7E6E6" w:themeColor="background2"/>
              <w:bottom w:val="single" w:sz="18" w:space="0" w:color="auto"/>
              <w:right w:val="single" w:sz="2" w:space="0" w:color="E7E6E6" w:themeColor="background2"/>
            </w:tcBorders>
            <w:shd w:val="clear" w:color="auto" w:fill="E7E6E6" w:themeFill="background2"/>
            <w:vAlign w:val="center"/>
          </w:tcPr>
          <w:p w14:paraId="50B3DEEE" w14:textId="77777777" w:rsidR="004E2F43" w:rsidRPr="00DD4086" w:rsidRDefault="004E2F43" w:rsidP="00B0681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b/>
                <w:szCs w:val="20"/>
              </w:rPr>
              <w:t>Area</w:t>
            </w:r>
          </w:p>
        </w:tc>
        <w:tc>
          <w:tcPr>
            <w:tcW w:w="1558" w:type="dxa"/>
            <w:tcBorders>
              <w:top w:val="single" w:sz="18" w:space="0" w:color="auto"/>
              <w:left w:val="single" w:sz="2" w:space="0" w:color="E7E6E6" w:themeColor="background2"/>
              <w:bottom w:val="single" w:sz="18" w:space="0" w:color="auto"/>
              <w:right w:val="single" w:sz="2" w:space="0" w:color="E7E6E6" w:themeColor="background2"/>
            </w:tcBorders>
            <w:shd w:val="clear" w:color="auto" w:fill="E7E6E6" w:themeFill="background2"/>
            <w:vAlign w:val="center"/>
          </w:tcPr>
          <w:p w14:paraId="1F7C2C8D" w14:textId="77777777" w:rsidR="004E2F43" w:rsidRPr="00DD4086" w:rsidRDefault="004E2F43" w:rsidP="00B0681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b/>
                <w:szCs w:val="20"/>
              </w:rPr>
              <w:t>FWHM</w:t>
            </w:r>
          </w:p>
        </w:tc>
        <w:tc>
          <w:tcPr>
            <w:tcW w:w="1559" w:type="dxa"/>
            <w:tcBorders>
              <w:top w:val="single" w:sz="18" w:space="0" w:color="auto"/>
              <w:left w:val="single" w:sz="2" w:space="0" w:color="E7E6E6" w:themeColor="background2"/>
              <w:bottom w:val="single" w:sz="18" w:space="0" w:color="auto"/>
              <w:right w:val="single" w:sz="2" w:space="0" w:color="E7E6E6" w:themeColor="background2"/>
            </w:tcBorders>
            <w:shd w:val="clear" w:color="auto" w:fill="E7E6E6" w:themeFill="background2"/>
            <w:vAlign w:val="center"/>
          </w:tcPr>
          <w:p w14:paraId="79C5D9C3" w14:textId="77777777" w:rsidR="004E2F43" w:rsidRPr="00DD4086" w:rsidRDefault="004E2F43" w:rsidP="00B0681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b/>
                <w:szCs w:val="20"/>
              </w:rPr>
              <w:t>Position (eV)</w:t>
            </w:r>
          </w:p>
        </w:tc>
        <w:tc>
          <w:tcPr>
            <w:tcW w:w="1224" w:type="dxa"/>
            <w:tcBorders>
              <w:top w:val="single" w:sz="18" w:space="0" w:color="auto"/>
              <w:left w:val="single" w:sz="2" w:space="0" w:color="E7E6E6" w:themeColor="background2"/>
              <w:bottom w:val="single" w:sz="18" w:space="0" w:color="auto"/>
              <w:right w:val="single" w:sz="2" w:space="0" w:color="FFFFFF" w:themeColor="background1"/>
            </w:tcBorders>
            <w:shd w:val="clear" w:color="auto" w:fill="E7E6E6" w:themeFill="background2"/>
            <w:vAlign w:val="center"/>
          </w:tcPr>
          <w:p w14:paraId="3640050D" w14:textId="77777777" w:rsidR="004E2F43" w:rsidRPr="00DD4086" w:rsidRDefault="004E2F43" w:rsidP="00B0681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b/>
                <w:szCs w:val="20"/>
              </w:rPr>
              <w:t>% Conc.</w:t>
            </w:r>
          </w:p>
        </w:tc>
      </w:tr>
      <w:tr w:rsidR="00BB3FB7" w:rsidRPr="00DD4086" w14:paraId="2E83D687" w14:textId="77777777" w:rsidTr="00B06818">
        <w:trPr>
          <w:trHeight w:val="760"/>
        </w:trPr>
        <w:tc>
          <w:tcPr>
            <w:tcW w:w="1558" w:type="dxa"/>
            <w:vMerge w:val="restart"/>
            <w:tcBorders>
              <w:top w:val="single" w:sz="18" w:space="0" w:color="auto"/>
              <w:left w:val="single" w:sz="2" w:space="0" w:color="FFFFFF" w:themeColor="background1"/>
              <w:right w:val="single" w:sz="2" w:space="0" w:color="FFFFFF" w:themeColor="background1"/>
            </w:tcBorders>
            <w:vAlign w:val="center"/>
          </w:tcPr>
          <w:p w14:paraId="38B3EF81" w14:textId="77777777" w:rsidR="00BB3FB7" w:rsidRPr="00DD4086" w:rsidRDefault="00BB3FB7" w:rsidP="00B0681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Cs/>
                <w:szCs w:val="20"/>
                <w:vertAlign w:val="subscript"/>
              </w:rPr>
            </w:pPr>
            <w:r w:rsidRPr="00DD4086">
              <w:rPr>
                <w:rFonts w:ascii="Times New Roman" w:hAnsi="Times New Roman" w:cs="Times New Roman"/>
                <w:bCs/>
                <w:szCs w:val="20"/>
              </w:rPr>
              <w:t>Pr</w:t>
            </w:r>
            <w:r w:rsidRPr="00DD4086">
              <w:rPr>
                <w:rFonts w:ascii="Times New Roman" w:hAnsi="Times New Roman" w:cs="Times New Roman"/>
                <w:bCs/>
                <w:szCs w:val="20"/>
                <w:vertAlign w:val="subscript"/>
              </w:rPr>
              <w:t>2</w:t>
            </w:r>
            <w:r w:rsidRPr="00DD4086">
              <w:rPr>
                <w:rFonts w:ascii="Times New Roman" w:hAnsi="Times New Roman" w:cs="Times New Roman"/>
                <w:bCs/>
                <w:szCs w:val="20"/>
              </w:rPr>
              <w:t>MnCoO</w:t>
            </w:r>
            <w:r w:rsidRPr="00DD4086">
              <w:rPr>
                <w:rFonts w:ascii="Times New Roman" w:hAnsi="Times New Roman" w:cs="Times New Roman"/>
                <w:bCs/>
                <w:szCs w:val="20"/>
                <w:vertAlign w:val="subscript"/>
              </w:rPr>
              <w:t>6</w:t>
            </w:r>
          </w:p>
        </w:tc>
        <w:tc>
          <w:tcPr>
            <w:tcW w:w="1558" w:type="dxa"/>
            <w:tcBorders>
              <w:top w:val="single" w:sz="18" w:space="0" w:color="auto"/>
              <w:left w:val="single" w:sz="2" w:space="0" w:color="FFFFFF" w:themeColor="background1"/>
              <w:bottom w:val="single" w:sz="12" w:space="0" w:color="auto"/>
              <w:right w:val="nil"/>
            </w:tcBorders>
            <w:vAlign w:val="center"/>
          </w:tcPr>
          <w:p w14:paraId="69F7EB5F" w14:textId="6F57428A" w:rsidR="00BB3FB7" w:rsidRPr="00DD4086" w:rsidRDefault="00BB3FB7" w:rsidP="00B0681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  <w:vertAlign w:val="subscript"/>
              </w:rPr>
            </w:pPr>
            <w:proofErr w:type="spellStart"/>
            <w:r w:rsidRPr="00DD4086">
              <w:rPr>
                <w:rFonts w:ascii="Times New Roman" w:hAnsi="Times New Roman" w:cs="Times New Roman"/>
                <w:szCs w:val="20"/>
              </w:rPr>
              <w:t>Pr</w:t>
            </w:r>
            <w:proofErr w:type="spellEnd"/>
            <w:r w:rsidRPr="00DD4086">
              <w:rPr>
                <w:rFonts w:ascii="Times New Roman" w:hAnsi="Times New Roman" w:cs="Times New Roman"/>
                <w:szCs w:val="20"/>
              </w:rPr>
              <w:t xml:space="preserve"> 3d</w:t>
            </w:r>
            <w:r w:rsidRPr="00DD4086">
              <w:rPr>
                <w:rFonts w:ascii="Times New Roman" w:hAnsi="Times New Roman" w:cs="Times New Roman"/>
                <w:szCs w:val="20"/>
                <w:vertAlign w:val="subscript"/>
              </w:rPr>
              <w:t>5/2</w:t>
            </w:r>
          </w:p>
        </w:tc>
        <w:tc>
          <w:tcPr>
            <w:tcW w:w="1559" w:type="dxa"/>
            <w:tcBorders>
              <w:top w:val="single" w:sz="18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670D8E99" w14:textId="6AB56B38" w:rsidR="00BB3FB7" w:rsidRPr="00DD4086" w:rsidRDefault="00BB3FB7" w:rsidP="00B0681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eastAsia="Pretendard Light" w:hAnsi="Times New Roman" w:cs="Times New Roman"/>
                <w:bCs/>
                <w:color w:val="000000" w:themeColor="text1"/>
                <w:kern w:val="24"/>
                <w:szCs w:val="20"/>
              </w:rPr>
              <w:t>138040.5</w:t>
            </w:r>
          </w:p>
        </w:tc>
        <w:tc>
          <w:tcPr>
            <w:tcW w:w="1558" w:type="dxa"/>
            <w:tcBorders>
              <w:top w:val="single" w:sz="18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0E2483CA" w14:textId="3A68B63C" w:rsidR="00BB3FB7" w:rsidRPr="00DD4086" w:rsidRDefault="00BB3FB7" w:rsidP="00B0681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eastAsia="Pretendard Light" w:hAnsi="Times New Roman" w:cs="Times New Roman"/>
                <w:bCs/>
                <w:color w:val="000000" w:themeColor="text1"/>
                <w:kern w:val="24"/>
                <w:szCs w:val="20"/>
              </w:rPr>
              <w:t>3.707</w:t>
            </w:r>
          </w:p>
        </w:tc>
        <w:tc>
          <w:tcPr>
            <w:tcW w:w="1559" w:type="dxa"/>
            <w:tcBorders>
              <w:top w:val="single" w:sz="18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29E087B1" w14:textId="23CB7F10" w:rsidR="00BB3FB7" w:rsidRPr="00DD4086" w:rsidRDefault="00BB3FB7" w:rsidP="00B0681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eastAsia="Pretendard Light" w:hAnsi="Times New Roman" w:cs="Times New Roman"/>
                <w:bCs/>
                <w:color w:val="000000" w:themeColor="text1"/>
                <w:kern w:val="24"/>
                <w:szCs w:val="20"/>
              </w:rPr>
              <w:t>932.68</w:t>
            </w:r>
          </w:p>
        </w:tc>
        <w:tc>
          <w:tcPr>
            <w:tcW w:w="1224" w:type="dxa"/>
            <w:tcBorders>
              <w:top w:val="single" w:sz="18" w:space="0" w:color="auto"/>
              <w:left w:val="nil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25C26AB1" w14:textId="74222576" w:rsidR="00BB3FB7" w:rsidRPr="00DD4086" w:rsidRDefault="00BB3FB7" w:rsidP="00B0681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eastAsia="Pretendard Light" w:hAnsi="Times New Roman" w:cs="Times New Roman"/>
                <w:bCs/>
                <w:color w:val="000000" w:themeColor="text1"/>
                <w:kern w:val="24"/>
                <w:szCs w:val="20"/>
              </w:rPr>
              <w:t>41.06</w:t>
            </w:r>
          </w:p>
        </w:tc>
      </w:tr>
      <w:tr w:rsidR="00BB3FB7" w:rsidRPr="00DD4086" w14:paraId="410D2347" w14:textId="77777777" w:rsidTr="00B06818">
        <w:trPr>
          <w:trHeight w:val="760"/>
        </w:trPr>
        <w:tc>
          <w:tcPr>
            <w:tcW w:w="1558" w:type="dxa"/>
            <w:vMerge/>
            <w:tcBorders>
              <w:left w:val="single" w:sz="2" w:space="0" w:color="FFFFFF" w:themeColor="background1"/>
              <w:right w:val="single" w:sz="2" w:space="0" w:color="FFFFFF" w:themeColor="background1"/>
            </w:tcBorders>
            <w:vAlign w:val="center"/>
          </w:tcPr>
          <w:p w14:paraId="12C9C4CC" w14:textId="77777777" w:rsidR="00BB3FB7" w:rsidRPr="00DD4086" w:rsidRDefault="00BB3FB7" w:rsidP="00B0681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Cs/>
                <w:szCs w:val="20"/>
              </w:rPr>
            </w:pPr>
          </w:p>
        </w:tc>
        <w:tc>
          <w:tcPr>
            <w:tcW w:w="1558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618F9216" w14:textId="2CF551B0" w:rsidR="00BB3FB7" w:rsidRPr="00DD4086" w:rsidRDefault="00BB3FB7" w:rsidP="00B0681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proofErr w:type="spellStart"/>
            <w:r w:rsidRPr="00DD4086">
              <w:rPr>
                <w:rFonts w:ascii="Times New Roman" w:hAnsi="Times New Roman" w:cs="Times New Roman"/>
                <w:szCs w:val="20"/>
              </w:rPr>
              <w:t>Pr</w:t>
            </w:r>
            <w:proofErr w:type="spellEnd"/>
            <w:r w:rsidRPr="00DD4086">
              <w:rPr>
                <w:rFonts w:ascii="Times New Roman" w:hAnsi="Times New Roman" w:cs="Times New Roman"/>
                <w:szCs w:val="20"/>
              </w:rPr>
              <w:t xml:space="preserve"> 3d</w:t>
            </w:r>
            <w:r w:rsidRPr="00DD4086">
              <w:rPr>
                <w:rFonts w:ascii="Times New Roman" w:hAnsi="Times New Roman" w:cs="Times New Roman"/>
                <w:szCs w:val="20"/>
                <w:vertAlign w:val="subscript"/>
              </w:rPr>
              <w:t>3/2</w:t>
            </w:r>
          </w:p>
        </w:tc>
        <w:tc>
          <w:tcPr>
            <w:tcW w:w="1559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5BE436E0" w14:textId="332C6927" w:rsidR="00BB3FB7" w:rsidRPr="00DD4086" w:rsidRDefault="00BB3FB7" w:rsidP="00B0681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eastAsia="Pretendard Light" w:hAnsi="Times New Roman" w:cs="Times New Roman"/>
                <w:bCs/>
                <w:color w:val="000000" w:themeColor="text1"/>
                <w:kern w:val="24"/>
                <w:szCs w:val="20"/>
              </w:rPr>
              <w:t>85856.4</w:t>
            </w:r>
          </w:p>
        </w:tc>
        <w:tc>
          <w:tcPr>
            <w:tcW w:w="1558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5D1A03E5" w14:textId="63049121" w:rsidR="00BB3FB7" w:rsidRPr="00DD4086" w:rsidRDefault="00BB3FB7" w:rsidP="00B0681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eastAsia="Pretendard Light" w:hAnsi="Times New Roman" w:cs="Times New Roman"/>
                <w:bCs/>
                <w:color w:val="000000" w:themeColor="text1"/>
                <w:kern w:val="24"/>
                <w:szCs w:val="20"/>
              </w:rPr>
              <w:t>3.9782</w:t>
            </w:r>
          </w:p>
        </w:tc>
        <w:tc>
          <w:tcPr>
            <w:tcW w:w="1559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4A143DD6" w14:textId="41E5847E" w:rsidR="00BB3FB7" w:rsidRPr="00DD4086" w:rsidRDefault="00BB3FB7" w:rsidP="00B0681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eastAsia="Pretendard Light" w:hAnsi="Times New Roman" w:cs="Times New Roman"/>
                <w:bCs/>
                <w:color w:val="000000" w:themeColor="text1"/>
                <w:kern w:val="24"/>
                <w:szCs w:val="20"/>
              </w:rPr>
              <w:t>952.95</w:t>
            </w:r>
          </w:p>
        </w:tc>
        <w:tc>
          <w:tcPr>
            <w:tcW w:w="1224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059505D3" w14:textId="19526D92" w:rsidR="00BB3FB7" w:rsidRPr="00DD4086" w:rsidRDefault="00BB3FB7" w:rsidP="00B0681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eastAsia="Pretendard Light" w:hAnsi="Times New Roman" w:cs="Times New Roman"/>
                <w:bCs/>
                <w:color w:val="000000" w:themeColor="text1"/>
                <w:kern w:val="24"/>
                <w:szCs w:val="20"/>
              </w:rPr>
              <w:t>25.54</w:t>
            </w:r>
          </w:p>
        </w:tc>
      </w:tr>
      <w:tr w:rsidR="00BB3FB7" w:rsidRPr="00DD4086" w14:paraId="2D7A97F6" w14:textId="77777777" w:rsidTr="00B06818">
        <w:trPr>
          <w:trHeight w:val="760"/>
        </w:trPr>
        <w:tc>
          <w:tcPr>
            <w:tcW w:w="1558" w:type="dxa"/>
            <w:vMerge/>
            <w:tcBorders>
              <w:left w:val="single" w:sz="2" w:space="0" w:color="FFFFFF" w:themeColor="background1"/>
              <w:right w:val="single" w:sz="2" w:space="0" w:color="FFFFFF" w:themeColor="background1"/>
            </w:tcBorders>
            <w:vAlign w:val="center"/>
          </w:tcPr>
          <w:p w14:paraId="300F3A67" w14:textId="77777777" w:rsidR="00BB3FB7" w:rsidRPr="00DD4086" w:rsidRDefault="00BB3FB7" w:rsidP="00B0681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Cs/>
                <w:szCs w:val="20"/>
              </w:rPr>
            </w:pPr>
          </w:p>
        </w:tc>
        <w:tc>
          <w:tcPr>
            <w:tcW w:w="1558" w:type="dxa"/>
            <w:vMerge w:val="restart"/>
            <w:tcBorders>
              <w:top w:val="single" w:sz="12" w:space="0" w:color="auto"/>
              <w:left w:val="single" w:sz="2" w:space="0" w:color="FFFFFF" w:themeColor="background1"/>
              <w:right w:val="single" w:sz="2" w:space="0" w:color="FFFFFF" w:themeColor="background1"/>
            </w:tcBorders>
            <w:vAlign w:val="center"/>
          </w:tcPr>
          <w:p w14:paraId="53405291" w14:textId="2827A0CF" w:rsidR="00BB3FB7" w:rsidRPr="00DD4086" w:rsidRDefault="00BB3FB7" w:rsidP="00B06818">
            <w:pPr>
              <w:spacing w:after="0"/>
              <w:jc w:val="center"/>
              <w:rPr>
                <w:rFonts w:ascii="Times New Roman" w:hAnsi="Times New Roman" w:cs="Times New Roman"/>
                <w:bCs/>
                <w:szCs w:val="20"/>
              </w:rPr>
            </w:pPr>
            <w:r w:rsidRPr="00DD4086">
              <w:rPr>
                <w:rFonts w:ascii="Times New Roman" w:hAnsi="Times New Roman" w:cs="Times New Roman"/>
                <w:bCs/>
                <w:szCs w:val="20"/>
              </w:rPr>
              <w:t>Satellite</w:t>
            </w:r>
          </w:p>
        </w:tc>
        <w:tc>
          <w:tcPr>
            <w:tcW w:w="1559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65AC53A6" w14:textId="43ED94DB" w:rsidR="00BB3FB7" w:rsidRPr="00DD4086" w:rsidRDefault="00BB3FB7" w:rsidP="00B0681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eastAsia="Pretendard Light" w:hAnsi="Times New Roman" w:cs="Times New Roman"/>
                <w:bCs/>
                <w:color w:val="000000" w:themeColor="text1"/>
                <w:kern w:val="24"/>
                <w:szCs w:val="20"/>
              </w:rPr>
              <w:t>71063.4</w:t>
            </w:r>
          </w:p>
        </w:tc>
        <w:tc>
          <w:tcPr>
            <w:tcW w:w="1558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1F11F261" w14:textId="06694787" w:rsidR="00BB3FB7" w:rsidRPr="00DD4086" w:rsidRDefault="00BB3FB7" w:rsidP="00B0681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eastAsia="Pretendard Light" w:hAnsi="Times New Roman" w:cs="Times New Roman"/>
                <w:bCs/>
                <w:color w:val="000000" w:themeColor="text1"/>
                <w:kern w:val="24"/>
                <w:szCs w:val="20"/>
              </w:rPr>
              <w:t>3.95182</w:t>
            </w:r>
          </w:p>
        </w:tc>
        <w:tc>
          <w:tcPr>
            <w:tcW w:w="1559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0E8C3C5F" w14:textId="4F6CEF38" w:rsidR="00BB3FB7" w:rsidRPr="00DD4086" w:rsidRDefault="00BB3FB7" w:rsidP="00B0681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eastAsia="Pretendard Light" w:hAnsi="Times New Roman" w:cs="Times New Roman"/>
                <w:bCs/>
                <w:color w:val="000000" w:themeColor="text1"/>
                <w:kern w:val="24"/>
                <w:szCs w:val="20"/>
              </w:rPr>
              <w:t>928.42</w:t>
            </w:r>
          </w:p>
        </w:tc>
        <w:tc>
          <w:tcPr>
            <w:tcW w:w="1224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34F4C6C7" w14:textId="6ADA524A" w:rsidR="00BB3FB7" w:rsidRPr="00DD4086" w:rsidRDefault="00BB3FB7" w:rsidP="00B0681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eastAsia="Pretendard Light" w:hAnsi="Times New Roman" w:cs="Times New Roman"/>
                <w:bCs/>
                <w:color w:val="000000" w:themeColor="text1"/>
                <w:kern w:val="24"/>
                <w:szCs w:val="20"/>
              </w:rPr>
              <w:t>21.14</w:t>
            </w:r>
          </w:p>
        </w:tc>
      </w:tr>
      <w:tr w:rsidR="00BB3FB7" w:rsidRPr="00DD4086" w14:paraId="6CC8B96C" w14:textId="77777777" w:rsidTr="00B06818">
        <w:trPr>
          <w:trHeight w:val="760"/>
        </w:trPr>
        <w:tc>
          <w:tcPr>
            <w:tcW w:w="1558" w:type="dxa"/>
            <w:vMerge/>
            <w:tcBorders>
              <w:left w:val="single" w:sz="2" w:space="0" w:color="FFFFFF" w:themeColor="background1"/>
              <w:right w:val="single" w:sz="2" w:space="0" w:color="FFFFFF" w:themeColor="background1"/>
            </w:tcBorders>
            <w:vAlign w:val="center"/>
          </w:tcPr>
          <w:p w14:paraId="53247FC6" w14:textId="77777777" w:rsidR="00BB3FB7" w:rsidRPr="00DD4086" w:rsidRDefault="00BB3FB7" w:rsidP="00B0681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Cs/>
                <w:szCs w:val="20"/>
              </w:rPr>
            </w:pPr>
          </w:p>
        </w:tc>
        <w:tc>
          <w:tcPr>
            <w:tcW w:w="1558" w:type="dxa"/>
            <w:vMerge/>
            <w:tcBorders>
              <w:left w:val="single" w:sz="2" w:space="0" w:color="FFFFFF" w:themeColor="background1"/>
              <w:right w:val="single" w:sz="2" w:space="0" w:color="FFFFFF" w:themeColor="background1"/>
            </w:tcBorders>
            <w:vAlign w:val="center"/>
          </w:tcPr>
          <w:p w14:paraId="3A46ACBE" w14:textId="7984F2E1" w:rsidR="00BB3FB7" w:rsidRPr="00DD4086" w:rsidRDefault="00BB3FB7" w:rsidP="00B0681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Cs/>
                <w:szCs w:val="20"/>
              </w:rPr>
            </w:pPr>
          </w:p>
        </w:tc>
        <w:tc>
          <w:tcPr>
            <w:tcW w:w="1559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445DB862" w14:textId="5EEFF180" w:rsidR="00BB3FB7" w:rsidRPr="00DD4086" w:rsidRDefault="00BB3FB7" w:rsidP="00B0681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eastAsia="Pretendard Light" w:hAnsi="Times New Roman" w:cs="Times New Roman"/>
                <w:bCs/>
                <w:color w:val="000000" w:themeColor="text1"/>
                <w:kern w:val="24"/>
                <w:szCs w:val="20"/>
              </w:rPr>
            </w:pPr>
            <w:r w:rsidRPr="00DD4086">
              <w:rPr>
                <w:rFonts w:ascii="Times New Roman" w:eastAsia="Pretendard Light" w:hAnsi="Times New Roman" w:cs="Times New Roman"/>
                <w:bCs/>
                <w:color w:val="000000" w:themeColor="text1"/>
                <w:kern w:val="24"/>
                <w:szCs w:val="20"/>
              </w:rPr>
              <w:t>28135.8</w:t>
            </w:r>
          </w:p>
        </w:tc>
        <w:tc>
          <w:tcPr>
            <w:tcW w:w="1558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5A776CC1" w14:textId="3B5239D7" w:rsidR="00BB3FB7" w:rsidRPr="00DD4086" w:rsidRDefault="00BB3FB7" w:rsidP="00B0681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eastAsia="Pretendard Light" w:hAnsi="Times New Roman" w:cs="Times New Roman"/>
                <w:bCs/>
                <w:color w:val="000000" w:themeColor="text1"/>
                <w:kern w:val="24"/>
                <w:szCs w:val="20"/>
              </w:rPr>
            </w:pPr>
            <w:r w:rsidRPr="00DD4086">
              <w:rPr>
                <w:rFonts w:ascii="Times New Roman" w:eastAsia="Pretendard Light" w:hAnsi="Times New Roman" w:cs="Times New Roman"/>
                <w:bCs/>
                <w:color w:val="000000" w:themeColor="text1"/>
                <w:kern w:val="24"/>
                <w:szCs w:val="20"/>
              </w:rPr>
              <w:t>3.3174</w:t>
            </w:r>
          </w:p>
        </w:tc>
        <w:tc>
          <w:tcPr>
            <w:tcW w:w="1559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32940A32" w14:textId="6D1C58E8" w:rsidR="00BB3FB7" w:rsidRPr="00DD4086" w:rsidRDefault="00BB3FB7" w:rsidP="00B0681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eastAsia="Pretendard Light" w:hAnsi="Times New Roman" w:cs="Times New Roman"/>
                <w:bCs/>
                <w:color w:val="000000" w:themeColor="text1"/>
                <w:kern w:val="24"/>
                <w:szCs w:val="20"/>
              </w:rPr>
            </w:pPr>
            <w:r w:rsidRPr="00DD4086">
              <w:rPr>
                <w:rFonts w:ascii="Times New Roman" w:eastAsia="Pretendard Light" w:hAnsi="Times New Roman" w:cs="Times New Roman"/>
                <w:bCs/>
                <w:color w:val="000000" w:themeColor="text1"/>
                <w:kern w:val="24"/>
                <w:szCs w:val="20"/>
              </w:rPr>
              <w:t>948.7</w:t>
            </w:r>
            <w:r w:rsidR="00BB53BA" w:rsidRPr="00DD4086">
              <w:rPr>
                <w:rFonts w:ascii="Times New Roman" w:eastAsia="Pretendard Light" w:hAnsi="Times New Roman" w:cs="Times New Roman"/>
                <w:bCs/>
                <w:color w:val="000000" w:themeColor="text1"/>
                <w:kern w:val="24"/>
                <w:szCs w:val="20"/>
              </w:rPr>
              <w:t>8</w:t>
            </w:r>
          </w:p>
        </w:tc>
        <w:tc>
          <w:tcPr>
            <w:tcW w:w="1224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7457F115" w14:textId="6B758D83" w:rsidR="00BB3FB7" w:rsidRPr="00DD4086" w:rsidRDefault="00BB3FB7" w:rsidP="00B0681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Cs/>
                <w:color w:val="000000" w:themeColor="text1"/>
                <w:kern w:val="24"/>
                <w:szCs w:val="20"/>
              </w:rPr>
            </w:pPr>
            <w:r w:rsidRPr="00DD4086">
              <w:rPr>
                <w:rFonts w:ascii="Times New Roman" w:hAnsi="Times New Roman" w:cs="Times New Roman"/>
                <w:bCs/>
                <w:color w:val="000000" w:themeColor="text1"/>
                <w:kern w:val="24"/>
                <w:szCs w:val="20"/>
              </w:rPr>
              <w:t>8.37</w:t>
            </w:r>
          </w:p>
        </w:tc>
      </w:tr>
      <w:tr w:rsidR="00BB3FB7" w:rsidRPr="00DD4086" w14:paraId="28235272" w14:textId="77777777" w:rsidTr="004123E0">
        <w:trPr>
          <w:trHeight w:val="760"/>
        </w:trPr>
        <w:tc>
          <w:tcPr>
            <w:tcW w:w="1558" w:type="dxa"/>
            <w:vMerge/>
            <w:tcBorders>
              <w:left w:val="single" w:sz="2" w:space="0" w:color="FFFFFF" w:themeColor="background1"/>
              <w:bottom w:val="single" w:sz="18" w:space="0" w:color="auto"/>
              <w:right w:val="single" w:sz="2" w:space="0" w:color="FFFFFF" w:themeColor="background1"/>
            </w:tcBorders>
            <w:vAlign w:val="center"/>
          </w:tcPr>
          <w:p w14:paraId="18EE81B5" w14:textId="77777777" w:rsidR="00BB3FB7" w:rsidRPr="00DD4086" w:rsidRDefault="00BB3FB7" w:rsidP="00B0681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Cs/>
                <w:szCs w:val="20"/>
              </w:rPr>
            </w:pPr>
          </w:p>
        </w:tc>
        <w:tc>
          <w:tcPr>
            <w:tcW w:w="1558" w:type="dxa"/>
            <w:vMerge/>
            <w:tcBorders>
              <w:left w:val="single" w:sz="2" w:space="0" w:color="FFFFFF" w:themeColor="background1"/>
              <w:bottom w:val="single" w:sz="18" w:space="0" w:color="auto"/>
              <w:right w:val="single" w:sz="2" w:space="0" w:color="FFFFFF" w:themeColor="background1"/>
            </w:tcBorders>
            <w:vAlign w:val="center"/>
          </w:tcPr>
          <w:p w14:paraId="10F2B2C8" w14:textId="77777777" w:rsidR="00BB3FB7" w:rsidRPr="00DD4086" w:rsidRDefault="00BB3FB7" w:rsidP="00B0681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eastAsia="맑은 고딕" w:hAnsi="Times New Roman" w:cs="Times New Roman"/>
                <w:bCs/>
                <w:szCs w:val="20"/>
              </w:rPr>
            </w:pPr>
          </w:p>
        </w:tc>
        <w:tc>
          <w:tcPr>
            <w:tcW w:w="1559" w:type="dxa"/>
            <w:tcBorders>
              <w:top w:val="single" w:sz="12" w:space="0" w:color="auto"/>
              <w:left w:val="single" w:sz="2" w:space="0" w:color="FFFFFF" w:themeColor="background1"/>
              <w:bottom w:val="single" w:sz="18" w:space="0" w:color="auto"/>
              <w:right w:val="single" w:sz="2" w:space="0" w:color="FFFFFF" w:themeColor="background1"/>
            </w:tcBorders>
            <w:vAlign w:val="center"/>
          </w:tcPr>
          <w:p w14:paraId="49C154B5" w14:textId="4D339557" w:rsidR="00BB3FB7" w:rsidRPr="00DD4086" w:rsidRDefault="00BB3FB7" w:rsidP="00B0681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eastAsia="Pretendard Light" w:hAnsi="Times New Roman" w:cs="Times New Roman"/>
                <w:bCs/>
                <w:color w:val="000000" w:themeColor="text1"/>
                <w:kern w:val="24"/>
                <w:szCs w:val="20"/>
              </w:rPr>
            </w:pPr>
            <w:r w:rsidRPr="00DD4086">
              <w:rPr>
                <w:rFonts w:ascii="Times New Roman" w:eastAsia="Pretendard Light" w:hAnsi="Times New Roman" w:cs="Times New Roman"/>
                <w:bCs/>
                <w:color w:val="000000" w:themeColor="text1"/>
                <w:kern w:val="24"/>
                <w:szCs w:val="20"/>
              </w:rPr>
              <w:t>13087.2</w:t>
            </w:r>
          </w:p>
        </w:tc>
        <w:tc>
          <w:tcPr>
            <w:tcW w:w="1558" w:type="dxa"/>
            <w:tcBorders>
              <w:top w:val="single" w:sz="12" w:space="0" w:color="auto"/>
              <w:left w:val="single" w:sz="2" w:space="0" w:color="FFFFFF" w:themeColor="background1"/>
              <w:bottom w:val="single" w:sz="18" w:space="0" w:color="auto"/>
              <w:right w:val="single" w:sz="2" w:space="0" w:color="FFFFFF" w:themeColor="background1"/>
            </w:tcBorders>
            <w:vAlign w:val="center"/>
          </w:tcPr>
          <w:p w14:paraId="18DB8A7C" w14:textId="6B489D27" w:rsidR="00BB3FB7" w:rsidRPr="00DD4086" w:rsidRDefault="00BB3FB7" w:rsidP="00B0681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eastAsia="Pretendard Light" w:hAnsi="Times New Roman" w:cs="Times New Roman"/>
                <w:bCs/>
                <w:color w:val="000000" w:themeColor="text1"/>
                <w:kern w:val="24"/>
                <w:szCs w:val="20"/>
              </w:rPr>
            </w:pPr>
            <w:r w:rsidRPr="00DD4086">
              <w:rPr>
                <w:rFonts w:ascii="Times New Roman" w:eastAsia="Pretendard Light" w:hAnsi="Times New Roman" w:cs="Times New Roman"/>
                <w:bCs/>
                <w:color w:val="000000" w:themeColor="text1"/>
                <w:kern w:val="24"/>
                <w:szCs w:val="20"/>
              </w:rPr>
              <w:t>2.88805</w:t>
            </w:r>
          </w:p>
        </w:tc>
        <w:tc>
          <w:tcPr>
            <w:tcW w:w="1559" w:type="dxa"/>
            <w:tcBorders>
              <w:top w:val="single" w:sz="12" w:space="0" w:color="auto"/>
              <w:left w:val="single" w:sz="2" w:space="0" w:color="FFFFFF" w:themeColor="background1"/>
              <w:bottom w:val="single" w:sz="18" w:space="0" w:color="auto"/>
              <w:right w:val="single" w:sz="2" w:space="0" w:color="FFFFFF" w:themeColor="background1"/>
            </w:tcBorders>
            <w:vAlign w:val="center"/>
          </w:tcPr>
          <w:p w14:paraId="395C6BA6" w14:textId="524678BE" w:rsidR="00BB3FB7" w:rsidRPr="00DD4086" w:rsidRDefault="00BB3FB7" w:rsidP="00B0681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eastAsia="Pretendard Light" w:hAnsi="Times New Roman" w:cs="Times New Roman"/>
                <w:bCs/>
                <w:color w:val="000000" w:themeColor="text1"/>
                <w:kern w:val="24"/>
                <w:szCs w:val="20"/>
              </w:rPr>
            </w:pPr>
            <w:r w:rsidRPr="00DD4086">
              <w:rPr>
                <w:rFonts w:ascii="Times New Roman" w:eastAsia="Pretendard Light" w:hAnsi="Times New Roman" w:cs="Times New Roman"/>
                <w:bCs/>
                <w:color w:val="000000" w:themeColor="text1"/>
                <w:kern w:val="24"/>
                <w:szCs w:val="20"/>
              </w:rPr>
              <w:t>956.86</w:t>
            </w:r>
          </w:p>
        </w:tc>
        <w:tc>
          <w:tcPr>
            <w:tcW w:w="1224" w:type="dxa"/>
            <w:tcBorders>
              <w:top w:val="single" w:sz="12" w:space="0" w:color="auto"/>
              <w:left w:val="single" w:sz="2" w:space="0" w:color="FFFFFF" w:themeColor="background1"/>
              <w:bottom w:val="single" w:sz="18" w:space="0" w:color="auto"/>
              <w:right w:val="single" w:sz="2" w:space="0" w:color="FFFFFF" w:themeColor="background1"/>
            </w:tcBorders>
            <w:vAlign w:val="center"/>
          </w:tcPr>
          <w:p w14:paraId="299A866A" w14:textId="1275F3D4" w:rsidR="00BB3FB7" w:rsidRPr="00DD4086" w:rsidRDefault="00BB3FB7" w:rsidP="00B0681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Cs/>
                <w:color w:val="000000" w:themeColor="text1"/>
                <w:kern w:val="24"/>
                <w:szCs w:val="20"/>
              </w:rPr>
            </w:pPr>
            <w:r w:rsidRPr="00DD4086">
              <w:rPr>
                <w:rFonts w:ascii="Times New Roman" w:hAnsi="Times New Roman" w:cs="Times New Roman"/>
                <w:bCs/>
                <w:color w:val="000000" w:themeColor="text1"/>
                <w:kern w:val="24"/>
                <w:szCs w:val="20"/>
              </w:rPr>
              <w:t>3.89</w:t>
            </w:r>
          </w:p>
        </w:tc>
      </w:tr>
    </w:tbl>
    <w:p w14:paraId="0A7F35EF" w14:textId="382E6716" w:rsidR="00BB53BA" w:rsidRPr="00DD4086" w:rsidRDefault="004E2F43">
      <w:pPr>
        <w:widowControl/>
        <w:wordWrap/>
        <w:autoSpaceDE/>
        <w:autoSpaceDN/>
        <w:spacing w:after="160" w:line="259" w:lineRule="auto"/>
        <w:rPr>
          <w:rFonts w:ascii="Times New Roman" w:hAnsi="Times New Roman" w:cs="Times New Roman"/>
          <w:bCs/>
          <w:szCs w:val="20"/>
        </w:rPr>
      </w:pPr>
      <w:r w:rsidRPr="00DD4086">
        <w:rPr>
          <w:rFonts w:ascii="Times New Roman" w:hAnsi="Times New Roman" w:cs="Times New Roman"/>
          <w:bCs/>
          <w:szCs w:val="20"/>
        </w:rPr>
        <w:br w:type="page"/>
      </w:r>
    </w:p>
    <w:p w14:paraId="611AD503" w14:textId="04F6AABA" w:rsidR="00BB53BA" w:rsidRPr="000C6535" w:rsidRDefault="00BB53BA" w:rsidP="00BB53BA">
      <w:pPr>
        <w:widowControl/>
        <w:wordWrap/>
        <w:autoSpaceDE/>
        <w:autoSpaceDN/>
        <w:spacing w:after="160"/>
        <w:rPr>
          <w:rFonts w:ascii="Times New Roman" w:hAnsi="Times New Roman" w:cs="Times New Roman"/>
          <w:bCs/>
          <w:sz w:val="24"/>
          <w:szCs w:val="24"/>
        </w:rPr>
      </w:pPr>
      <w:r w:rsidRPr="000C6535">
        <w:rPr>
          <w:rFonts w:ascii="Times New Roman" w:hAnsi="Times New Roman" w:cs="Times New Roman"/>
          <w:b/>
          <w:sz w:val="24"/>
          <w:szCs w:val="24"/>
        </w:rPr>
        <w:lastRenderedPageBreak/>
        <w:t>Table S</w:t>
      </w:r>
      <w:r w:rsidR="008B0956" w:rsidRPr="000C6535">
        <w:rPr>
          <w:rFonts w:ascii="Times New Roman" w:hAnsi="Times New Roman" w:cs="Times New Roman"/>
          <w:b/>
          <w:sz w:val="24"/>
          <w:szCs w:val="24"/>
        </w:rPr>
        <w:t>4</w:t>
      </w:r>
      <w:r w:rsidRPr="000C6535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gramStart"/>
      <w:r w:rsidRPr="000C6535">
        <w:rPr>
          <w:rFonts w:ascii="Times New Roman" w:hAnsi="Times New Roman" w:cs="Times New Roman"/>
          <w:bCs/>
          <w:sz w:val="24"/>
          <w:szCs w:val="24"/>
        </w:rPr>
        <w:t>The</w:t>
      </w:r>
      <w:proofErr w:type="gramEnd"/>
      <w:r w:rsidRPr="000C6535">
        <w:rPr>
          <w:rFonts w:ascii="Times New Roman" w:hAnsi="Times New Roman" w:cs="Times New Roman"/>
          <w:bCs/>
          <w:sz w:val="24"/>
          <w:szCs w:val="24"/>
        </w:rPr>
        <w:t xml:space="preserve"> relative concentrations and fitting parameters of La 3d components for </w:t>
      </w:r>
      <w:r w:rsidR="004123E0" w:rsidRPr="000C6535">
        <w:rPr>
          <w:rFonts w:ascii="Times New Roman" w:hAnsi="Times New Roman" w:cs="Times New Roman"/>
          <w:bCs/>
          <w:sz w:val="24"/>
          <w:szCs w:val="24"/>
        </w:rPr>
        <w:t>La</w:t>
      </w:r>
      <w:r w:rsidRPr="000C6535">
        <w:rPr>
          <w:rFonts w:ascii="Times New Roman" w:hAnsi="Times New Roman" w:cs="Times New Roman"/>
          <w:bCs/>
          <w:sz w:val="24"/>
          <w:szCs w:val="24"/>
          <w:vertAlign w:val="subscript"/>
        </w:rPr>
        <w:t>2</w:t>
      </w:r>
      <w:r w:rsidRPr="000C6535">
        <w:rPr>
          <w:rFonts w:ascii="Times New Roman" w:hAnsi="Times New Roman" w:cs="Times New Roman"/>
          <w:bCs/>
          <w:sz w:val="24"/>
          <w:szCs w:val="24"/>
        </w:rPr>
        <w:t>MnCoO</w:t>
      </w:r>
      <w:r w:rsidRPr="000C6535">
        <w:rPr>
          <w:rFonts w:ascii="Times New Roman" w:hAnsi="Times New Roman" w:cs="Times New Roman"/>
          <w:bCs/>
          <w:sz w:val="24"/>
          <w:szCs w:val="24"/>
          <w:vertAlign w:val="subscript"/>
        </w:rPr>
        <w:t>6</w:t>
      </w:r>
    </w:p>
    <w:tbl>
      <w:tblPr>
        <w:tblStyle w:val="ad"/>
        <w:tblpPr w:leftFromText="142" w:rightFromText="142" w:vertAnchor="text" w:tblpY="1"/>
        <w:tblOverlap w:val="never"/>
        <w:tblW w:w="0" w:type="auto"/>
        <w:tblLook w:val="04A0" w:firstRow="1" w:lastRow="0" w:firstColumn="1" w:lastColumn="0" w:noHBand="0" w:noVBand="1"/>
      </w:tblPr>
      <w:tblGrid>
        <w:gridCol w:w="1558"/>
        <w:gridCol w:w="1558"/>
        <w:gridCol w:w="1559"/>
        <w:gridCol w:w="1558"/>
        <w:gridCol w:w="1559"/>
        <w:gridCol w:w="1224"/>
      </w:tblGrid>
      <w:tr w:rsidR="004123E0" w:rsidRPr="00DD4086" w14:paraId="02FCC477" w14:textId="77777777" w:rsidTr="004D2BA8">
        <w:trPr>
          <w:trHeight w:val="760"/>
        </w:trPr>
        <w:tc>
          <w:tcPr>
            <w:tcW w:w="1558" w:type="dxa"/>
            <w:tcBorders>
              <w:top w:val="single" w:sz="18" w:space="0" w:color="auto"/>
              <w:left w:val="single" w:sz="2" w:space="0" w:color="FFFFFF" w:themeColor="background1"/>
              <w:bottom w:val="single" w:sz="18" w:space="0" w:color="auto"/>
              <w:right w:val="single" w:sz="2" w:space="0" w:color="E7E6E6" w:themeColor="background2"/>
            </w:tcBorders>
            <w:shd w:val="clear" w:color="auto" w:fill="E7E6E6" w:themeFill="background2"/>
            <w:vAlign w:val="center"/>
          </w:tcPr>
          <w:p w14:paraId="5D6ABD70" w14:textId="77777777" w:rsidR="00BB53BA" w:rsidRPr="00DD4086" w:rsidRDefault="00BB53BA" w:rsidP="00B0681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b/>
                <w:szCs w:val="20"/>
              </w:rPr>
              <w:t>Materials</w:t>
            </w:r>
          </w:p>
        </w:tc>
        <w:tc>
          <w:tcPr>
            <w:tcW w:w="1558" w:type="dxa"/>
            <w:tcBorders>
              <w:top w:val="single" w:sz="18" w:space="0" w:color="auto"/>
              <w:left w:val="single" w:sz="2" w:space="0" w:color="E7E6E6" w:themeColor="background2"/>
              <w:bottom w:val="single" w:sz="18" w:space="0" w:color="auto"/>
              <w:right w:val="single" w:sz="2" w:space="0" w:color="E7E6E6" w:themeColor="background2"/>
            </w:tcBorders>
            <w:shd w:val="clear" w:color="auto" w:fill="E7E6E6" w:themeFill="background2"/>
            <w:vAlign w:val="center"/>
          </w:tcPr>
          <w:p w14:paraId="62F25A5C" w14:textId="77777777" w:rsidR="00BB53BA" w:rsidRPr="00DD4086" w:rsidRDefault="00BB53BA" w:rsidP="00B0681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b/>
                <w:szCs w:val="20"/>
              </w:rPr>
              <w:t>Component</w:t>
            </w:r>
          </w:p>
        </w:tc>
        <w:tc>
          <w:tcPr>
            <w:tcW w:w="1559" w:type="dxa"/>
            <w:tcBorders>
              <w:top w:val="single" w:sz="18" w:space="0" w:color="auto"/>
              <w:left w:val="single" w:sz="2" w:space="0" w:color="E7E6E6" w:themeColor="background2"/>
              <w:bottom w:val="single" w:sz="18" w:space="0" w:color="auto"/>
              <w:right w:val="single" w:sz="2" w:space="0" w:color="E7E6E6" w:themeColor="background2"/>
            </w:tcBorders>
            <w:shd w:val="clear" w:color="auto" w:fill="E7E6E6" w:themeFill="background2"/>
            <w:vAlign w:val="center"/>
          </w:tcPr>
          <w:p w14:paraId="0681721D" w14:textId="77777777" w:rsidR="00BB53BA" w:rsidRPr="00DD4086" w:rsidRDefault="00BB53BA" w:rsidP="00B0681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b/>
                <w:szCs w:val="20"/>
              </w:rPr>
              <w:t>Area</w:t>
            </w:r>
          </w:p>
        </w:tc>
        <w:tc>
          <w:tcPr>
            <w:tcW w:w="1558" w:type="dxa"/>
            <w:tcBorders>
              <w:top w:val="single" w:sz="18" w:space="0" w:color="auto"/>
              <w:left w:val="single" w:sz="2" w:space="0" w:color="E7E6E6" w:themeColor="background2"/>
              <w:bottom w:val="single" w:sz="18" w:space="0" w:color="auto"/>
              <w:right w:val="single" w:sz="2" w:space="0" w:color="E7E6E6" w:themeColor="background2"/>
            </w:tcBorders>
            <w:shd w:val="clear" w:color="auto" w:fill="E7E6E6" w:themeFill="background2"/>
            <w:vAlign w:val="center"/>
          </w:tcPr>
          <w:p w14:paraId="2F036B39" w14:textId="77777777" w:rsidR="00BB53BA" w:rsidRPr="00DD4086" w:rsidRDefault="00BB53BA" w:rsidP="00B0681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b/>
                <w:szCs w:val="20"/>
              </w:rPr>
              <w:t>FWHM</w:t>
            </w:r>
          </w:p>
        </w:tc>
        <w:tc>
          <w:tcPr>
            <w:tcW w:w="1559" w:type="dxa"/>
            <w:tcBorders>
              <w:top w:val="single" w:sz="18" w:space="0" w:color="auto"/>
              <w:left w:val="single" w:sz="2" w:space="0" w:color="E7E6E6" w:themeColor="background2"/>
              <w:bottom w:val="single" w:sz="18" w:space="0" w:color="auto"/>
              <w:right w:val="single" w:sz="2" w:space="0" w:color="E7E6E6" w:themeColor="background2"/>
            </w:tcBorders>
            <w:shd w:val="clear" w:color="auto" w:fill="E7E6E6" w:themeFill="background2"/>
            <w:vAlign w:val="center"/>
          </w:tcPr>
          <w:p w14:paraId="31353563" w14:textId="77777777" w:rsidR="00BB53BA" w:rsidRPr="00DD4086" w:rsidRDefault="00BB53BA" w:rsidP="00B0681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b/>
                <w:szCs w:val="20"/>
              </w:rPr>
              <w:t>Position (eV)</w:t>
            </w:r>
          </w:p>
        </w:tc>
        <w:tc>
          <w:tcPr>
            <w:tcW w:w="1224" w:type="dxa"/>
            <w:tcBorders>
              <w:top w:val="single" w:sz="18" w:space="0" w:color="auto"/>
              <w:left w:val="single" w:sz="2" w:space="0" w:color="E7E6E6" w:themeColor="background2"/>
              <w:bottom w:val="single" w:sz="18" w:space="0" w:color="auto"/>
              <w:right w:val="single" w:sz="2" w:space="0" w:color="FFFFFF" w:themeColor="background1"/>
            </w:tcBorders>
            <w:shd w:val="clear" w:color="auto" w:fill="E7E6E6" w:themeFill="background2"/>
            <w:vAlign w:val="center"/>
          </w:tcPr>
          <w:p w14:paraId="614DDBF9" w14:textId="77777777" w:rsidR="00BB53BA" w:rsidRPr="00DD4086" w:rsidRDefault="00BB53BA" w:rsidP="00B0681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b/>
                <w:szCs w:val="20"/>
              </w:rPr>
              <w:t>% Conc.</w:t>
            </w:r>
          </w:p>
        </w:tc>
      </w:tr>
      <w:tr w:rsidR="00FC5C3D" w:rsidRPr="00DD4086" w14:paraId="0ADBC078" w14:textId="77777777" w:rsidTr="00B06818">
        <w:trPr>
          <w:trHeight w:val="760"/>
        </w:trPr>
        <w:tc>
          <w:tcPr>
            <w:tcW w:w="1558" w:type="dxa"/>
            <w:vMerge w:val="restart"/>
            <w:tcBorders>
              <w:top w:val="single" w:sz="18" w:space="0" w:color="auto"/>
              <w:left w:val="single" w:sz="2" w:space="0" w:color="FFFFFF" w:themeColor="background1"/>
              <w:right w:val="single" w:sz="2" w:space="0" w:color="FFFFFF" w:themeColor="background1"/>
            </w:tcBorders>
            <w:vAlign w:val="center"/>
          </w:tcPr>
          <w:p w14:paraId="3609B703" w14:textId="53DFC507" w:rsidR="00FC5C3D" w:rsidRPr="00DD4086" w:rsidRDefault="00FC5C3D" w:rsidP="00B0681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Cs/>
                <w:szCs w:val="20"/>
                <w:vertAlign w:val="subscript"/>
              </w:rPr>
            </w:pPr>
            <w:r w:rsidRPr="00DD4086">
              <w:rPr>
                <w:rFonts w:ascii="Times New Roman" w:hAnsi="Times New Roman" w:cs="Times New Roman"/>
                <w:bCs/>
                <w:szCs w:val="20"/>
              </w:rPr>
              <w:t>La</w:t>
            </w:r>
            <w:r w:rsidRPr="00DD4086">
              <w:rPr>
                <w:rFonts w:ascii="Times New Roman" w:hAnsi="Times New Roman" w:cs="Times New Roman"/>
                <w:bCs/>
                <w:szCs w:val="20"/>
                <w:vertAlign w:val="subscript"/>
              </w:rPr>
              <w:t>2</w:t>
            </w:r>
            <w:r w:rsidRPr="00DD4086">
              <w:rPr>
                <w:rFonts w:ascii="Times New Roman" w:hAnsi="Times New Roman" w:cs="Times New Roman"/>
                <w:bCs/>
                <w:szCs w:val="20"/>
              </w:rPr>
              <w:t>MnCoO</w:t>
            </w:r>
            <w:r w:rsidRPr="00DD4086">
              <w:rPr>
                <w:rFonts w:ascii="Times New Roman" w:hAnsi="Times New Roman" w:cs="Times New Roman"/>
                <w:bCs/>
                <w:szCs w:val="20"/>
                <w:vertAlign w:val="subscript"/>
              </w:rPr>
              <w:t>6</w:t>
            </w:r>
          </w:p>
        </w:tc>
        <w:tc>
          <w:tcPr>
            <w:tcW w:w="1558" w:type="dxa"/>
            <w:tcBorders>
              <w:top w:val="single" w:sz="18" w:space="0" w:color="auto"/>
              <w:left w:val="single" w:sz="2" w:space="0" w:color="FFFFFF" w:themeColor="background1"/>
              <w:bottom w:val="single" w:sz="12" w:space="0" w:color="auto"/>
              <w:right w:val="nil"/>
            </w:tcBorders>
            <w:vAlign w:val="center"/>
          </w:tcPr>
          <w:p w14:paraId="2DBEC742" w14:textId="021D6A4F" w:rsidR="00FC5C3D" w:rsidRPr="00DD4086" w:rsidRDefault="00FC5C3D" w:rsidP="00B0681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  <w:vertAlign w:val="subscript"/>
              </w:rPr>
            </w:pPr>
            <w:r w:rsidRPr="00DD4086">
              <w:rPr>
                <w:rFonts w:ascii="Times New Roman" w:hAnsi="Times New Roman" w:cs="Times New Roman"/>
                <w:szCs w:val="20"/>
              </w:rPr>
              <w:t>La 3d</w:t>
            </w:r>
            <w:r w:rsidRPr="00DD4086">
              <w:rPr>
                <w:rFonts w:ascii="Times New Roman" w:hAnsi="Times New Roman" w:cs="Times New Roman"/>
                <w:szCs w:val="20"/>
                <w:vertAlign w:val="subscript"/>
              </w:rPr>
              <w:t>5/2</w:t>
            </w:r>
          </w:p>
        </w:tc>
        <w:tc>
          <w:tcPr>
            <w:tcW w:w="1559" w:type="dxa"/>
            <w:tcBorders>
              <w:top w:val="single" w:sz="18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0AEEFF4E" w14:textId="18BE6FF5" w:rsidR="00FC5C3D" w:rsidRPr="00DD4086" w:rsidRDefault="00FC5C3D" w:rsidP="00B0681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</w:rPr>
              <w:t>31636.8</w:t>
            </w:r>
          </w:p>
        </w:tc>
        <w:tc>
          <w:tcPr>
            <w:tcW w:w="1558" w:type="dxa"/>
            <w:tcBorders>
              <w:top w:val="single" w:sz="18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0DC4FC07" w14:textId="75424A4D" w:rsidR="00FC5C3D" w:rsidRPr="00DD4086" w:rsidRDefault="00FC5C3D" w:rsidP="00B0681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</w:rPr>
              <w:t>1.48206</w:t>
            </w:r>
          </w:p>
        </w:tc>
        <w:tc>
          <w:tcPr>
            <w:tcW w:w="1559" w:type="dxa"/>
            <w:tcBorders>
              <w:top w:val="single" w:sz="18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59053DDB" w14:textId="424112EF" w:rsidR="00FC5C3D" w:rsidRPr="00DD4086" w:rsidRDefault="00FC5C3D" w:rsidP="00B0681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</w:rPr>
              <w:t>833.46</w:t>
            </w:r>
          </w:p>
        </w:tc>
        <w:tc>
          <w:tcPr>
            <w:tcW w:w="1224" w:type="dxa"/>
            <w:tcBorders>
              <w:top w:val="single" w:sz="18" w:space="0" w:color="auto"/>
              <w:left w:val="nil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3922E5EE" w14:textId="1F0EC7FC" w:rsidR="00FC5C3D" w:rsidRPr="00DD4086" w:rsidRDefault="00FC5C3D" w:rsidP="00B0681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</w:rPr>
              <w:t>8.67</w:t>
            </w:r>
          </w:p>
        </w:tc>
      </w:tr>
      <w:tr w:rsidR="00FC5C3D" w:rsidRPr="00DD4086" w14:paraId="36887544" w14:textId="77777777" w:rsidTr="00B06818">
        <w:trPr>
          <w:trHeight w:val="760"/>
        </w:trPr>
        <w:tc>
          <w:tcPr>
            <w:tcW w:w="1558" w:type="dxa"/>
            <w:vMerge/>
            <w:tcBorders>
              <w:left w:val="single" w:sz="2" w:space="0" w:color="FFFFFF" w:themeColor="background1"/>
              <w:right w:val="single" w:sz="2" w:space="0" w:color="FFFFFF" w:themeColor="background1"/>
            </w:tcBorders>
            <w:vAlign w:val="center"/>
          </w:tcPr>
          <w:p w14:paraId="2B736960" w14:textId="77777777" w:rsidR="00FC5C3D" w:rsidRPr="00DD4086" w:rsidRDefault="00FC5C3D" w:rsidP="00B0681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Cs/>
                <w:szCs w:val="20"/>
              </w:rPr>
            </w:pPr>
          </w:p>
        </w:tc>
        <w:tc>
          <w:tcPr>
            <w:tcW w:w="1558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059E610B" w14:textId="4C135558" w:rsidR="00FC5C3D" w:rsidRPr="00DD4086" w:rsidRDefault="00FC5C3D" w:rsidP="00B0681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D4086">
              <w:rPr>
                <w:rFonts w:ascii="Times New Roman" w:hAnsi="Times New Roman" w:cs="Times New Roman"/>
                <w:szCs w:val="20"/>
              </w:rPr>
              <w:t>La 3d</w:t>
            </w:r>
            <w:r w:rsidRPr="00DD4086">
              <w:rPr>
                <w:rFonts w:ascii="Times New Roman" w:hAnsi="Times New Roman" w:cs="Times New Roman"/>
                <w:szCs w:val="20"/>
                <w:vertAlign w:val="subscript"/>
              </w:rPr>
              <w:t xml:space="preserve">5/2 </w:t>
            </w:r>
            <w:r w:rsidRPr="00DD4086">
              <w:rPr>
                <w:rFonts w:ascii="Times New Roman" w:hAnsi="Times New Roman" w:cs="Times New Roman"/>
                <w:szCs w:val="20"/>
              </w:rPr>
              <w:t>antibonding satellite</w:t>
            </w:r>
          </w:p>
        </w:tc>
        <w:tc>
          <w:tcPr>
            <w:tcW w:w="1559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27FD9C51" w14:textId="2B5497B0" w:rsidR="00FC5C3D" w:rsidRPr="00DD4086" w:rsidRDefault="00FC5C3D" w:rsidP="00B0681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D4086">
              <w:rPr>
                <w:rFonts w:ascii="Times New Roman" w:hAnsi="Times New Roman" w:cs="Times New Roman"/>
                <w:szCs w:val="20"/>
              </w:rPr>
              <w:t>93604.7</w:t>
            </w:r>
          </w:p>
        </w:tc>
        <w:tc>
          <w:tcPr>
            <w:tcW w:w="1558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4762A78B" w14:textId="4C592412" w:rsidR="00FC5C3D" w:rsidRPr="00DD4086" w:rsidRDefault="00FC5C3D" w:rsidP="00B0681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D4086">
              <w:rPr>
                <w:rFonts w:ascii="Times New Roman" w:hAnsi="Times New Roman" w:cs="Times New Roman"/>
                <w:szCs w:val="20"/>
              </w:rPr>
              <w:t>3.97539</w:t>
            </w:r>
          </w:p>
        </w:tc>
        <w:tc>
          <w:tcPr>
            <w:tcW w:w="1559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2EC24A5A" w14:textId="49244587" w:rsidR="00FC5C3D" w:rsidRPr="00DD4086" w:rsidRDefault="00FC5C3D" w:rsidP="00B0681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D4086">
              <w:rPr>
                <w:rFonts w:ascii="Times New Roman" w:hAnsi="Times New Roman" w:cs="Times New Roman"/>
                <w:szCs w:val="20"/>
              </w:rPr>
              <w:t>834.75</w:t>
            </w:r>
          </w:p>
        </w:tc>
        <w:tc>
          <w:tcPr>
            <w:tcW w:w="1224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6EAB23C7" w14:textId="309D2B7D" w:rsidR="00FC5C3D" w:rsidRPr="00DD4086" w:rsidRDefault="00FC5C3D" w:rsidP="00B0681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D4086">
              <w:rPr>
                <w:rFonts w:ascii="Times New Roman" w:hAnsi="Times New Roman" w:cs="Times New Roman"/>
                <w:szCs w:val="20"/>
              </w:rPr>
              <w:t>25.66</w:t>
            </w:r>
          </w:p>
        </w:tc>
      </w:tr>
      <w:tr w:rsidR="00FC5C3D" w:rsidRPr="00DD4086" w14:paraId="7BC7A40C" w14:textId="77777777" w:rsidTr="00B06818">
        <w:trPr>
          <w:trHeight w:val="760"/>
        </w:trPr>
        <w:tc>
          <w:tcPr>
            <w:tcW w:w="1558" w:type="dxa"/>
            <w:vMerge/>
            <w:tcBorders>
              <w:left w:val="single" w:sz="2" w:space="0" w:color="FFFFFF" w:themeColor="background1"/>
              <w:right w:val="single" w:sz="2" w:space="0" w:color="FFFFFF" w:themeColor="background1"/>
            </w:tcBorders>
            <w:vAlign w:val="center"/>
          </w:tcPr>
          <w:p w14:paraId="0D1F5B91" w14:textId="77777777" w:rsidR="00FC5C3D" w:rsidRPr="00DD4086" w:rsidRDefault="00FC5C3D" w:rsidP="00B0681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Cs/>
                <w:szCs w:val="20"/>
              </w:rPr>
            </w:pPr>
          </w:p>
        </w:tc>
        <w:tc>
          <w:tcPr>
            <w:tcW w:w="1558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07087DD4" w14:textId="21E2DF47" w:rsidR="00FC5C3D" w:rsidRPr="00DD4086" w:rsidRDefault="00FC5C3D" w:rsidP="00B0681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D4086">
              <w:rPr>
                <w:rFonts w:ascii="Times New Roman" w:hAnsi="Times New Roman" w:cs="Times New Roman"/>
                <w:szCs w:val="20"/>
              </w:rPr>
              <w:t>La 3d</w:t>
            </w:r>
            <w:r w:rsidRPr="00DD4086">
              <w:rPr>
                <w:rFonts w:ascii="Times New Roman" w:hAnsi="Times New Roman" w:cs="Times New Roman"/>
                <w:szCs w:val="20"/>
                <w:vertAlign w:val="subscript"/>
              </w:rPr>
              <w:t xml:space="preserve">5/2 </w:t>
            </w:r>
            <w:r w:rsidRPr="00DD4086">
              <w:rPr>
                <w:rFonts w:ascii="Times New Roman" w:hAnsi="Times New Roman" w:cs="Times New Roman"/>
                <w:szCs w:val="20"/>
              </w:rPr>
              <w:t>bonding satellite</w:t>
            </w:r>
          </w:p>
        </w:tc>
        <w:tc>
          <w:tcPr>
            <w:tcW w:w="1559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6BCFF1AC" w14:textId="5F2A73C5" w:rsidR="00FC5C3D" w:rsidRPr="00DD4086" w:rsidRDefault="00FC5C3D" w:rsidP="00B0681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</w:rPr>
            </w:pP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</w:rPr>
              <w:t>58452.9</w:t>
            </w:r>
          </w:p>
        </w:tc>
        <w:tc>
          <w:tcPr>
            <w:tcW w:w="1558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23775483" w14:textId="7B9B44CE" w:rsidR="00FC5C3D" w:rsidRPr="00DD4086" w:rsidRDefault="00FC5C3D" w:rsidP="00B0681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</w:rPr>
            </w:pP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</w:rPr>
              <w:t>2.1619</w:t>
            </w:r>
          </w:p>
        </w:tc>
        <w:tc>
          <w:tcPr>
            <w:tcW w:w="1559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33F1F756" w14:textId="134EABCD" w:rsidR="00FC5C3D" w:rsidRPr="00DD4086" w:rsidRDefault="00FC5C3D" w:rsidP="00B0681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</w:rPr>
            </w:pP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</w:rPr>
              <w:t>837.9</w:t>
            </w:r>
            <w:r w:rsidR="004D2BA8"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</w:rPr>
              <w:t>4</w:t>
            </w:r>
          </w:p>
        </w:tc>
        <w:tc>
          <w:tcPr>
            <w:tcW w:w="1224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64AA7E99" w14:textId="1B2417D8" w:rsidR="00FC5C3D" w:rsidRPr="00DD4086" w:rsidRDefault="00FC5C3D" w:rsidP="00B0681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</w:pP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16.02</w:t>
            </w:r>
          </w:p>
        </w:tc>
      </w:tr>
      <w:tr w:rsidR="00FC5C3D" w:rsidRPr="00DD4086" w14:paraId="24711A1F" w14:textId="77777777" w:rsidTr="00B06818">
        <w:trPr>
          <w:trHeight w:val="760"/>
        </w:trPr>
        <w:tc>
          <w:tcPr>
            <w:tcW w:w="1558" w:type="dxa"/>
            <w:vMerge/>
            <w:tcBorders>
              <w:left w:val="single" w:sz="2" w:space="0" w:color="FFFFFF" w:themeColor="background1"/>
              <w:right w:val="single" w:sz="2" w:space="0" w:color="FFFFFF" w:themeColor="background1"/>
            </w:tcBorders>
            <w:vAlign w:val="center"/>
          </w:tcPr>
          <w:p w14:paraId="34ED52DA" w14:textId="77777777" w:rsidR="00FC5C3D" w:rsidRPr="00DD4086" w:rsidRDefault="00FC5C3D" w:rsidP="00B0681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Cs/>
                <w:szCs w:val="20"/>
              </w:rPr>
            </w:pPr>
          </w:p>
        </w:tc>
        <w:tc>
          <w:tcPr>
            <w:tcW w:w="1558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0F903DA7" w14:textId="2687B915" w:rsidR="00FC5C3D" w:rsidRPr="00DD4086" w:rsidRDefault="00FC5C3D" w:rsidP="00B0681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D4086">
              <w:rPr>
                <w:rFonts w:ascii="Times New Roman" w:hAnsi="Times New Roman" w:cs="Times New Roman"/>
                <w:szCs w:val="20"/>
              </w:rPr>
              <w:t>La 3d</w:t>
            </w:r>
            <w:r w:rsidRPr="00DD4086">
              <w:rPr>
                <w:rFonts w:ascii="Times New Roman" w:hAnsi="Times New Roman" w:cs="Times New Roman"/>
                <w:szCs w:val="20"/>
                <w:vertAlign w:val="subscript"/>
              </w:rPr>
              <w:t xml:space="preserve">5/2 </w:t>
            </w:r>
            <w:r w:rsidRPr="00DD4086">
              <w:rPr>
                <w:rFonts w:ascii="Times New Roman" w:hAnsi="Times New Roman" w:cs="Times New Roman"/>
                <w:szCs w:val="20"/>
              </w:rPr>
              <w:t>plasmons</w:t>
            </w:r>
          </w:p>
        </w:tc>
        <w:tc>
          <w:tcPr>
            <w:tcW w:w="1559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2B99FBF2" w14:textId="71F79F25" w:rsidR="00FC5C3D" w:rsidRPr="00DD4086" w:rsidRDefault="00FC5C3D" w:rsidP="00B0681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</w:rPr>
            </w:pP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</w:rPr>
              <w:t>26539.7</w:t>
            </w:r>
          </w:p>
        </w:tc>
        <w:tc>
          <w:tcPr>
            <w:tcW w:w="1558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4D63494E" w14:textId="28643791" w:rsidR="00FC5C3D" w:rsidRPr="00DD4086" w:rsidRDefault="00FC5C3D" w:rsidP="00B0681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</w:rPr>
            </w:pP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</w:rPr>
              <w:t>4.66623</w:t>
            </w:r>
          </w:p>
        </w:tc>
        <w:tc>
          <w:tcPr>
            <w:tcW w:w="1559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75001FBB" w14:textId="20786518" w:rsidR="00FC5C3D" w:rsidRPr="00DD4086" w:rsidRDefault="00FC5C3D" w:rsidP="00B0681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</w:rPr>
            </w:pP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</w:rPr>
              <w:t>847.0</w:t>
            </w:r>
            <w:r w:rsidR="004D2BA8"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</w:rPr>
              <w:t>7</w:t>
            </w:r>
          </w:p>
        </w:tc>
        <w:tc>
          <w:tcPr>
            <w:tcW w:w="1224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20CE4671" w14:textId="26460AA6" w:rsidR="00FC5C3D" w:rsidRPr="00DD4086" w:rsidRDefault="00FC5C3D" w:rsidP="00B0681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</w:pP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7.27</w:t>
            </w:r>
          </w:p>
        </w:tc>
      </w:tr>
      <w:tr w:rsidR="00FC5C3D" w:rsidRPr="00DD4086" w14:paraId="5860E500" w14:textId="77777777" w:rsidTr="00B06818">
        <w:trPr>
          <w:trHeight w:val="760"/>
        </w:trPr>
        <w:tc>
          <w:tcPr>
            <w:tcW w:w="1558" w:type="dxa"/>
            <w:vMerge/>
            <w:tcBorders>
              <w:left w:val="single" w:sz="2" w:space="0" w:color="FFFFFF" w:themeColor="background1"/>
              <w:right w:val="single" w:sz="2" w:space="0" w:color="FFFFFF" w:themeColor="background1"/>
            </w:tcBorders>
            <w:vAlign w:val="center"/>
          </w:tcPr>
          <w:p w14:paraId="03FA4D14" w14:textId="77777777" w:rsidR="00FC5C3D" w:rsidRPr="00DD4086" w:rsidRDefault="00FC5C3D" w:rsidP="00FC5C3D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Cs/>
                <w:szCs w:val="20"/>
              </w:rPr>
            </w:pPr>
          </w:p>
        </w:tc>
        <w:tc>
          <w:tcPr>
            <w:tcW w:w="1558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346BA141" w14:textId="0A7C38B1" w:rsidR="00FC5C3D" w:rsidRPr="00DD4086" w:rsidRDefault="00FC5C3D" w:rsidP="00FC5C3D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D4086">
              <w:rPr>
                <w:rFonts w:ascii="Times New Roman" w:hAnsi="Times New Roman" w:cs="Times New Roman"/>
                <w:szCs w:val="20"/>
              </w:rPr>
              <w:t>La 3d</w:t>
            </w:r>
            <w:r w:rsidRPr="00DD4086">
              <w:rPr>
                <w:rFonts w:ascii="Times New Roman" w:hAnsi="Times New Roman" w:cs="Times New Roman"/>
                <w:szCs w:val="20"/>
                <w:vertAlign w:val="subscript"/>
              </w:rPr>
              <w:t>3/2</w:t>
            </w:r>
          </w:p>
        </w:tc>
        <w:tc>
          <w:tcPr>
            <w:tcW w:w="1559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2015FBCE" w14:textId="14201E8F" w:rsidR="00FC5C3D" w:rsidRPr="00DD4086" w:rsidRDefault="00FC5C3D" w:rsidP="00FC5C3D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</w:rPr>
            </w:pP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</w:rPr>
              <w:t>26290.7</w:t>
            </w:r>
          </w:p>
        </w:tc>
        <w:tc>
          <w:tcPr>
            <w:tcW w:w="1558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0669C25D" w14:textId="50D89B9D" w:rsidR="00FC5C3D" w:rsidRPr="00DD4086" w:rsidRDefault="00FC5C3D" w:rsidP="00FC5C3D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</w:rPr>
            </w:pP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</w:rPr>
              <w:t>1.53986</w:t>
            </w:r>
          </w:p>
        </w:tc>
        <w:tc>
          <w:tcPr>
            <w:tcW w:w="1559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225229ED" w14:textId="1BC9E603" w:rsidR="00FC5C3D" w:rsidRPr="00DD4086" w:rsidRDefault="00FC5C3D" w:rsidP="00FC5C3D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</w:rPr>
            </w:pP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</w:rPr>
              <w:t>850.28</w:t>
            </w:r>
          </w:p>
        </w:tc>
        <w:tc>
          <w:tcPr>
            <w:tcW w:w="1224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451F2F28" w14:textId="251E316A" w:rsidR="00FC5C3D" w:rsidRPr="00DD4086" w:rsidRDefault="00FC5C3D" w:rsidP="00FC5C3D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</w:pP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7.21</w:t>
            </w:r>
          </w:p>
        </w:tc>
      </w:tr>
      <w:tr w:rsidR="00FC5C3D" w:rsidRPr="00DD4086" w14:paraId="7CD162BB" w14:textId="77777777" w:rsidTr="00B06818">
        <w:trPr>
          <w:trHeight w:val="760"/>
        </w:trPr>
        <w:tc>
          <w:tcPr>
            <w:tcW w:w="1558" w:type="dxa"/>
            <w:vMerge/>
            <w:tcBorders>
              <w:left w:val="single" w:sz="2" w:space="0" w:color="FFFFFF" w:themeColor="background1"/>
              <w:right w:val="single" w:sz="2" w:space="0" w:color="FFFFFF" w:themeColor="background1"/>
            </w:tcBorders>
            <w:vAlign w:val="center"/>
          </w:tcPr>
          <w:p w14:paraId="183E182E" w14:textId="77777777" w:rsidR="00FC5C3D" w:rsidRPr="00DD4086" w:rsidRDefault="00FC5C3D" w:rsidP="00FC5C3D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Cs/>
                <w:szCs w:val="20"/>
              </w:rPr>
            </w:pPr>
          </w:p>
        </w:tc>
        <w:tc>
          <w:tcPr>
            <w:tcW w:w="1558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213254C2" w14:textId="69A84A8F" w:rsidR="00FC5C3D" w:rsidRPr="00DD4086" w:rsidRDefault="00FC5C3D" w:rsidP="00FC5C3D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D4086">
              <w:rPr>
                <w:rFonts w:ascii="Times New Roman" w:hAnsi="Times New Roman" w:cs="Times New Roman"/>
                <w:szCs w:val="20"/>
              </w:rPr>
              <w:t>La 3d</w:t>
            </w:r>
            <w:r w:rsidRPr="00DD4086">
              <w:rPr>
                <w:rFonts w:ascii="Times New Roman" w:hAnsi="Times New Roman" w:cs="Times New Roman"/>
                <w:szCs w:val="20"/>
                <w:vertAlign w:val="subscript"/>
              </w:rPr>
              <w:t xml:space="preserve">3/2 </w:t>
            </w:r>
            <w:r w:rsidRPr="00DD4086">
              <w:rPr>
                <w:rFonts w:ascii="Times New Roman" w:hAnsi="Times New Roman" w:cs="Times New Roman"/>
                <w:szCs w:val="20"/>
              </w:rPr>
              <w:t>antibonding satellite</w:t>
            </w:r>
          </w:p>
        </w:tc>
        <w:tc>
          <w:tcPr>
            <w:tcW w:w="1559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22EA6B39" w14:textId="296409A5" w:rsidR="00FC5C3D" w:rsidRPr="00DD4086" w:rsidRDefault="00FC5C3D" w:rsidP="00FC5C3D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</w:rPr>
            </w:pP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</w:rPr>
              <w:t>60274.0</w:t>
            </w:r>
          </w:p>
        </w:tc>
        <w:tc>
          <w:tcPr>
            <w:tcW w:w="1558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16202DE5" w14:textId="7A5E014A" w:rsidR="00FC5C3D" w:rsidRPr="00DD4086" w:rsidRDefault="00FC5C3D" w:rsidP="00FC5C3D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</w:rPr>
            </w:pP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</w:rPr>
              <w:t>3.85453</w:t>
            </w:r>
          </w:p>
        </w:tc>
        <w:tc>
          <w:tcPr>
            <w:tcW w:w="1559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6B8D68E7" w14:textId="61505D43" w:rsidR="00FC5C3D" w:rsidRPr="00DD4086" w:rsidRDefault="00FC5C3D" w:rsidP="00FC5C3D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</w:rPr>
            </w:pP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</w:rPr>
              <w:t>851.58</w:t>
            </w:r>
          </w:p>
        </w:tc>
        <w:tc>
          <w:tcPr>
            <w:tcW w:w="1224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2AFE6765" w14:textId="4888244A" w:rsidR="00FC5C3D" w:rsidRPr="00DD4086" w:rsidRDefault="00FC5C3D" w:rsidP="00FC5C3D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</w:pP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16.52</w:t>
            </w:r>
          </w:p>
        </w:tc>
      </w:tr>
      <w:tr w:rsidR="00FC5C3D" w:rsidRPr="00DD4086" w14:paraId="0EF1EE4D" w14:textId="77777777" w:rsidTr="00B06818">
        <w:trPr>
          <w:trHeight w:val="760"/>
        </w:trPr>
        <w:tc>
          <w:tcPr>
            <w:tcW w:w="1558" w:type="dxa"/>
            <w:vMerge/>
            <w:tcBorders>
              <w:left w:val="single" w:sz="2" w:space="0" w:color="FFFFFF" w:themeColor="background1"/>
              <w:right w:val="single" w:sz="2" w:space="0" w:color="FFFFFF" w:themeColor="background1"/>
            </w:tcBorders>
            <w:vAlign w:val="center"/>
          </w:tcPr>
          <w:p w14:paraId="07C5A65C" w14:textId="77777777" w:rsidR="00FC5C3D" w:rsidRPr="00DD4086" w:rsidRDefault="00FC5C3D" w:rsidP="00FC5C3D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Cs/>
                <w:szCs w:val="20"/>
              </w:rPr>
            </w:pPr>
          </w:p>
        </w:tc>
        <w:tc>
          <w:tcPr>
            <w:tcW w:w="1558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448BC5CD" w14:textId="13804C6D" w:rsidR="00FC5C3D" w:rsidRPr="00DD4086" w:rsidRDefault="00FC5C3D" w:rsidP="00FC5C3D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D4086">
              <w:rPr>
                <w:rFonts w:ascii="Times New Roman" w:hAnsi="Times New Roman" w:cs="Times New Roman"/>
                <w:szCs w:val="20"/>
              </w:rPr>
              <w:t>La 3d</w:t>
            </w:r>
            <w:r w:rsidRPr="00DD4086">
              <w:rPr>
                <w:rFonts w:ascii="Times New Roman" w:hAnsi="Times New Roman" w:cs="Times New Roman"/>
                <w:szCs w:val="20"/>
                <w:vertAlign w:val="subscript"/>
              </w:rPr>
              <w:t xml:space="preserve">3/2 </w:t>
            </w:r>
            <w:r w:rsidRPr="00DD4086">
              <w:rPr>
                <w:rFonts w:ascii="Times New Roman" w:hAnsi="Times New Roman" w:cs="Times New Roman"/>
                <w:szCs w:val="20"/>
              </w:rPr>
              <w:t>bonding satellite</w:t>
            </w:r>
          </w:p>
        </w:tc>
        <w:tc>
          <w:tcPr>
            <w:tcW w:w="1559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41303405" w14:textId="641DEC0A" w:rsidR="00FC5C3D" w:rsidRPr="00DD4086" w:rsidRDefault="00FC5C3D" w:rsidP="00FC5C3D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</w:rPr>
            </w:pP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</w:rPr>
              <w:t>34362.9</w:t>
            </w:r>
          </w:p>
        </w:tc>
        <w:tc>
          <w:tcPr>
            <w:tcW w:w="1558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714888E4" w14:textId="0BB74171" w:rsidR="00FC5C3D" w:rsidRPr="00DD4086" w:rsidRDefault="00FC5C3D" w:rsidP="00FC5C3D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</w:rPr>
            </w:pP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</w:rPr>
              <w:t>2.07153</w:t>
            </w:r>
          </w:p>
        </w:tc>
        <w:tc>
          <w:tcPr>
            <w:tcW w:w="1559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06B8944F" w14:textId="0DC9D771" w:rsidR="00FC5C3D" w:rsidRPr="00DD4086" w:rsidRDefault="00FC5C3D" w:rsidP="00FC5C3D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</w:rPr>
            </w:pP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</w:rPr>
              <w:t>854.7</w:t>
            </w:r>
            <w:r w:rsidR="004D2BA8"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</w:rPr>
              <w:t>3</w:t>
            </w:r>
          </w:p>
        </w:tc>
        <w:tc>
          <w:tcPr>
            <w:tcW w:w="1224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721E4960" w14:textId="684BB49D" w:rsidR="00FC5C3D" w:rsidRPr="00DD4086" w:rsidRDefault="00FC5C3D" w:rsidP="00FC5C3D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</w:pP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9.42</w:t>
            </w:r>
          </w:p>
        </w:tc>
      </w:tr>
      <w:tr w:rsidR="00FC5C3D" w:rsidRPr="00DD4086" w14:paraId="5532F2EA" w14:textId="77777777" w:rsidTr="004D2BA8">
        <w:trPr>
          <w:trHeight w:val="760"/>
        </w:trPr>
        <w:tc>
          <w:tcPr>
            <w:tcW w:w="1558" w:type="dxa"/>
            <w:vMerge/>
            <w:tcBorders>
              <w:left w:val="single" w:sz="2" w:space="0" w:color="FFFFFF" w:themeColor="background1"/>
              <w:bottom w:val="single" w:sz="18" w:space="0" w:color="auto"/>
              <w:right w:val="single" w:sz="2" w:space="0" w:color="FFFFFF" w:themeColor="background1"/>
            </w:tcBorders>
            <w:vAlign w:val="center"/>
          </w:tcPr>
          <w:p w14:paraId="724FAE5A" w14:textId="77777777" w:rsidR="00FC5C3D" w:rsidRPr="00DD4086" w:rsidRDefault="00FC5C3D" w:rsidP="00FC5C3D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Cs/>
                <w:szCs w:val="20"/>
              </w:rPr>
            </w:pPr>
          </w:p>
        </w:tc>
        <w:tc>
          <w:tcPr>
            <w:tcW w:w="1558" w:type="dxa"/>
            <w:tcBorders>
              <w:top w:val="single" w:sz="12" w:space="0" w:color="auto"/>
              <w:left w:val="single" w:sz="2" w:space="0" w:color="FFFFFF" w:themeColor="background1"/>
              <w:bottom w:val="single" w:sz="18" w:space="0" w:color="auto"/>
              <w:right w:val="single" w:sz="2" w:space="0" w:color="FFFFFF" w:themeColor="background1"/>
            </w:tcBorders>
            <w:vAlign w:val="center"/>
          </w:tcPr>
          <w:p w14:paraId="75E09D3E" w14:textId="0275BCCC" w:rsidR="00FC5C3D" w:rsidRPr="00DD4086" w:rsidRDefault="00FC5C3D" w:rsidP="00FC5C3D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D4086">
              <w:rPr>
                <w:rFonts w:ascii="Times New Roman" w:hAnsi="Times New Roman" w:cs="Times New Roman"/>
                <w:szCs w:val="20"/>
              </w:rPr>
              <w:t>La 3d</w:t>
            </w:r>
            <w:r w:rsidRPr="00DD4086">
              <w:rPr>
                <w:rFonts w:ascii="Times New Roman" w:hAnsi="Times New Roman" w:cs="Times New Roman"/>
                <w:szCs w:val="20"/>
                <w:vertAlign w:val="subscript"/>
              </w:rPr>
              <w:t xml:space="preserve">3/2 </w:t>
            </w:r>
            <w:r w:rsidRPr="00DD4086">
              <w:rPr>
                <w:rFonts w:ascii="Times New Roman" w:hAnsi="Times New Roman" w:cs="Times New Roman"/>
                <w:szCs w:val="20"/>
              </w:rPr>
              <w:t>plasmons</w:t>
            </w:r>
          </w:p>
        </w:tc>
        <w:tc>
          <w:tcPr>
            <w:tcW w:w="1559" w:type="dxa"/>
            <w:tcBorders>
              <w:top w:val="single" w:sz="12" w:space="0" w:color="auto"/>
              <w:left w:val="single" w:sz="2" w:space="0" w:color="FFFFFF" w:themeColor="background1"/>
              <w:bottom w:val="single" w:sz="18" w:space="0" w:color="auto"/>
              <w:right w:val="single" w:sz="2" w:space="0" w:color="FFFFFF" w:themeColor="background1"/>
            </w:tcBorders>
            <w:vAlign w:val="center"/>
          </w:tcPr>
          <w:p w14:paraId="44FD38C0" w14:textId="3981D6CB" w:rsidR="00FC5C3D" w:rsidRPr="00DD4086" w:rsidRDefault="00FC5C3D" w:rsidP="00FC5C3D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</w:rPr>
            </w:pP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</w:rPr>
              <w:t>33670.3</w:t>
            </w:r>
          </w:p>
        </w:tc>
        <w:tc>
          <w:tcPr>
            <w:tcW w:w="1558" w:type="dxa"/>
            <w:tcBorders>
              <w:top w:val="single" w:sz="12" w:space="0" w:color="auto"/>
              <w:left w:val="single" w:sz="2" w:space="0" w:color="FFFFFF" w:themeColor="background1"/>
              <w:bottom w:val="single" w:sz="18" w:space="0" w:color="auto"/>
              <w:right w:val="single" w:sz="2" w:space="0" w:color="FFFFFF" w:themeColor="background1"/>
            </w:tcBorders>
            <w:vAlign w:val="center"/>
          </w:tcPr>
          <w:p w14:paraId="417706E0" w14:textId="0ECCBEA3" w:rsidR="00FC5C3D" w:rsidRPr="00DD4086" w:rsidRDefault="00FC5C3D" w:rsidP="00FC5C3D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</w:rPr>
            </w:pP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</w:rPr>
              <w:t>7.05614</w:t>
            </w:r>
          </w:p>
        </w:tc>
        <w:tc>
          <w:tcPr>
            <w:tcW w:w="1559" w:type="dxa"/>
            <w:tcBorders>
              <w:top w:val="single" w:sz="12" w:space="0" w:color="auto"/>
              <w:left w:val="single" w:sz="2" w:space="0" w:color="FFFFFF" w:themeColor="background1"/>
              <w:bottom w:val="single" w:sz="18" w:space="0" w:color="auto"/>
              <w:right w:val="single" w:sz="2" w:space="0" w:color="FFFFFF" w:themeColor="background1"/>
            </w:tcBorders>
            <w:vAlign w:val="center"/>
          </w:tcPr>
          <w:p w14:paraId="0E4F9326" w14:textId="0CF2C601" w:rsidR="00FC5C3D" w:rsidRPr="00DD4086" w:rsidRDefault="00FC5C3D" w:rsidP="00FC5C3D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</w:rPr>
            </w:pP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</w:rPr>
              <w:t>864.1</w:t>
            </w:r>
            <w:r w:rsidR="004D2BA8"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</w:rPr>
              <w:t>5</w:t>
            </w:r>
          </w:p>
        </w:tc>
        <w:tc>
          <w:tcPr>
            <w:tcW w:w="1224" w:type="dxa"/>
            <w:tcBorders>
              <w:top w:val="single" w:sz="12" w:space="0" w:color="auto"/>
              <w:left w:val="single" w:sz="2" w:space="0" w:color="FFFFFF" w:themeColor="background1"/>
              <w:bottom w:val="single" w:sz="18" w:space="0" w:color="auto"/>
              <w:right w:val="single" w:sz="2" w:space="0" w:color="FFFFFF" w:themeColor="background1"/>
            </w:tcBorders>
            <w:vAlign w:val="center"/>
          </w:tcPr>
          <w:p w14:paraId="1DCCCF21" w14:textId="376BF6AE" w:rsidR="00FC5C3D" w:rsidRPr="00DD4086" w:rsidRDefault="00FC5C3D" w:rsidP="00FC5C3D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</w:pP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9.23</w:t>
            </w:r>
          </w:p>
        </w:tc>
      </w:tr>
    </w:tbl>
    <w:p w14:paraId="67357ABA" w14:textId="77777777" w:rsidR="00BB53BA" w:rsidRPr="00DD4086" w:rsidRDefault="00BB53BA">
      <w:pPr>
        <w:widowControl/>
        <w:wordWrap/>
        <w:autoSpaceDE/>
        <w:autoSpaceDN/>
        <w:spacing w:after="160" w:line="259" w:lineRule="auto"/>
        <w:rPr>
          <w:rFonts w:ascii="Times New Roman" w:hAnsi="Times New Roman" w:cs="Times New Roman"/>
          <w:bCs/>
          <w:szCs w:val="20"/>
        </w:rPr>
      </w:pPr>
      <w:r w:rsidRPr="00DD4086">
        <w:rPr>
          <w:rFonts w:ascii="Times New Roman" w:hAnsi="Times New Roman" w:cs="Times New Roman"/>
          <w:bCs/>
          <w:szCs w:val="20"/>
        </w:rPr>
        <w:br w:type="page"/>
      </w:r>
    </w:p>
    <w:p w14:paraId="58B19E00" w14:textId="06004910" w:rsidR="00053B84" w:rsidRPr="000C6535" w:rsidRDefault="00053B84" w:rsidP="00053B84">
      <w:pPr>
        <w:widowControl/>
        <w:wordWrap/>
        <w:autoSpaceDE/>
        <w:autoSpaceDN/>
        <w:spacing w:after="160"/>
        <w:rPr>
          <w:rFonts w:ascii="Times New Roman" w:hAnsi="Times New Roman" w:cs="Times New Roman"/>
          <w:bCs/>
          <w:sz w:val="24"/>
          <w:szCs w:val="24"/>
        </w:rPr>
      </w:pPr>
      <w:r w:rsidRPr="000C6535">
        <w:rPr>
          <w:rFonts w:ascii="Times New Roman" w:hAnsi="Times New Roman" w:cs="Times New Roman"/>
          <w:b/>
          <w:sz w:val="24"/>
          <w:szCs w:val="24"/>
        </w:rPr>
        <w:lastRenderedPageBreak/>
        <w:t>Table S</w:t>
      </w:r>
      <w:r w:rsidR="008B0956" w:rsidRPr="000C6535">
        <w:rPr>
          <w:rFonts w:ascii="Times New Roman" w:hAnsi="Times New Roman" w:cs="Times New Roman"/>
          <w:b/>
          <w:sz w:val="24"/>
          <w:szCs w:val="24"/>
        </w:rPr>
        <w:t>5</w:t>
      </w:r>
      <w:r w:rsidR="002D1F92" w:rsidRPr="000C6535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gramStart"/>
      <w:r w:rsidR="002D1F92" w:rsidRPr="000C6535">
        <w:rPr>
          <w:rFonts w:ascii="Times New Roman" w:hAnsi="Times New Roman" w:cs="Times New Roman"/>
          <w:bCs/>
          <w:sz w:val="24"/>
          <w:szCs w:val="24"/>
        </w:rPr>
        <w:t>The</w:t>
      </w:r>
      <w:proofErr w:type="gramEnd"/>
      <w:r w:rsidR="002D1F92" w:rsidRPr="000C6535">
        <w:rPr>
          <w:rFonts w:ascii="Times New Roman" w:hAnsi="Times New Roman" w:cs="Times New Roman"/>
          <w:bCs/>
          <w:sz w:val="24"/>
          <w:szCs w:val="24"/>
        </w:rPr>
        <w:t xml:space="preserve"> relative concentration</w:t>
      </w:r>
      <w:r w:rsidR="006E74DD" w:rsidRPr="000C6535">
        <w:rPr>
          <w:rFonts w:ascii="Times New Roman" w:hAnsi="Times New Roman" w:cs="Times New Roman"/>
          <w:bCs/>
          <w:sz w:val="24"/>
          <w:szCs w:val="24"/>
        </w:rPr>
        <w:t>s</w:t>
      </w:r>
      <w:r w:rsidR="002D1F92" w:rsidRPr="000C6535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6E74DD" w:rsidRPr="000C6535">
        <w:rPr>
          <w:rFonts w:ascii="Times New Roman" w:hAnsi="Times New Roman" w:cs="Times New Roman"/>
          <w:bCs/>
          <w:sz w:val="24"/>
          <w:szCs w:val="24"/>
        </w:rPr>
        <w:t xml:space="preserve">and fitting parameters </w:t>
      </w:r>
      <w:r w:rsidR="001A7FB6" w:rsidRPr="000C6535">
        <w:rPr>
          <w:rFonts w:ascii="Times New Roman" w:hAnsi="Times New Roman" w:cs="Times New Roman"/>
          <w:bCs/>
          <w:sz w:val="24"/>
          <w:szCs w:val="24"/>
        </w:rPr>
        <w:t>of</w:t>
      </w:r>
      <w:r w:rsidR="006E74DD" w:rsidRPr="000C6535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E207C1" w:rsidRPr="000C6535">
        <w:rPr>
          <w:rFonts w:ascii="Times New Roman" w:hAnsi="Times New Roman" w:cs="Times New Roman"/>
          <w:bCs/>
          <w:sz w:val="24"/>
          <w:szCs w:val="24"/>
        </w:rPr>
        <w:t xml:space="preserve">O 1s components </w:t>
      </w:r>
      <w:r w:rsidR="000855E0" w:rsidRPr="000C6535">
        <w:rPr>
          <w:rFonts w:ascii="Times New Roman" w:hAnsi="Times New Roman" w:cs="Times New Roman"/>
          <w:bCs/>
          <w:sz w:val="24"/>
          <w:szCs w:val="24"/>
        </w:rPr>
        <w:t xml:space="preserve">for </w:t>
      </w:r>
      <w:r w:rsidR="00E207C1" w:rsidRPr="000C6535">
        <w:rPr>
          <w:rFonts w:ascii="Times New Roman" w:hAnsi="Times New Roman" w:cs="Times New Roman"/>
          <w:bCs/>
          <w:sz w:val="24"/>
          <w:szCs w:val="24"/>
        </w:rPr>
        <w:t>Pr</w:t>
      </w:r>
      <w:r w:rsidR="00E207C1" w:rsidRPr="000C6535">
        <w:rPr>
          <w:rFonts w:ascii="Times New Roman" w:hAnsi="Times New Roman" w:cs="Times New Roman"/>
          <w:bCs/>
          <w:sz w:val="24"/>
          <w:szCs w:val="24"/>
          <w:vertAlign w:val="subscript"/>
        </w:rPr>
        <w:t>2</w:t>
      </w:r>
      <w:r w:rsidR="00E207C1" w:rsidRPr="000C6535">
        <w:rPr>
          <w:rFonts w:ascii="Times New Roman" w:hAnsi="Times New Roman" w:cs="Times New Roman"/>
          <w:bCs/>
          <w:sz w:val="24"/>
          <w:szCs w:val="24"/>
        </w:rPr>
        <w:t>MnCoO</w:t>
      </w:r>
      <w:r w:rsidR="00E207C1" w:rsidRPr="000C6535">
        <w:rPr>
          <w:rFonts w:ascii="Times New Roman" w:hAnsi="Times New Roman" w:cs="Times New Roman"/>
          <w:bCs/>
          <w:sz w:val="24"/>
          <w:szCs w:val="24"/>
          <w:vertAlign w:val="subscript"/>
        </w:rPr>
        <w:t>6</w:t>
      </w:r>
      <w:r w:rsidR="00E207C1" w:rsidRPr="000C6535">
        <w:rPr>
          <w:rFonts w:ascii="Times New Roman" w:hAnsi="Times New Roman" w:cs="Times New Roman"/>
          <w:bCs/>
          <w:sz w:val="24"/>
          <w:szCs w:val="24"/>
        </w:rPr>
        <w:t xml:space="preserve"> and La</w:t>
      </w:r>
      <w:r w:rsidR="00E207C1" w:rsidRPr="000C6535">
        <w:rPr>
          <w:rFonts w:ascii="Times New Roman" w:hAnsi="Times New Roman" w:cs="Times New Roman"/>
          <w:bCs/>
          <w:sz w:val="24"/>
          <w:szCs w:val="24"/>
          <w:vertAlign w:val="subscript"/>
        </w:rPr>
        <w:t>2</w:t>
      </w:r>
      <w:r w:rsidR="00E207C1" w:rsidRPr="000C6535">
        <w:rPr>
          <w:rFonts w:ascii="Times New Roman" w:hAnsi="Times New Roman" w:cs="Times New Roman"/>
          <w:bCs/>
          <w:sz w:val="24"/>
          <w:szCs w:val="24"/>
        </w:rPr>
        <w:t>MnCoO</w:t>
      </w:r>
      <w:r w:rsidR="00E207C1" w:rsidRPr="000C6535">
        <w:rPr>
          <w:rFonts w:ascii="Times New Roman" w:hAnsi="Times New Roman" w:cs="Times New Roman"/>
          <w:bCs/>
          <w:sz w:val="24"/>
          <w:szCs w:val="24"/>
          <w:vertAlign w:val="subscript"/>
        </w:rPr>
        <w:t>6</w:t>
      </w:r>
    </w:p>
    <w:tbl>
      <w:tblPr>
        <w:tblStyle w:val="ad"/>
        <w:tblpPr w:leftFromText="142" w:rightFromText="142" w:vertAnchor="text" w:tblpY="1"/>
        <w:tblOverlap w:val="never"/>
        <w:tblW w:w="0" w:type="auto"/>
        <w:tblLook w:val="04A0" w:firstRow="1" w:lastRow="0" w:firstColumn="1" w:lastColumn="0" w:noHBand="0" w:noVBand="1"/>
      </w:tblPr>
      <w:tblGrid>
        <w:gridCol w:w="1558"/>
        <w:gridCol w:w="1558"/>
        <w:gridCol w:w="1559"/>
        <w:gridCol w:w="1558"/>
        <w:gridCol w:w="1559"/>
        <w:gridCol w:w="1224"/>
      </w:tblGrid>
      <w:tr w:rsidR="00053B84" w:rsidRPr="00DD4086" w14:paraId="21C72DE9" w14:textId="77777777" w:rsidTr="00FE0CE5">
        <w:trPr>
          <w:trHeight w:val="760"/>
        </w:trPr>
        <w:tc>
          <w:tcPr>
            <w:tcW w:w="1558" w:type="dxa"/>
            <w:tcBorders>
              <w:top w:val="single" w:sz="18" w:space="0" w:color="auto"/>
              <w:left w:val="single" w:sz="2" w:space="0" w:color="FFFFFF" w:themeColor="background1"/>
              <w:bottom w:val="single" w:sz="18" w:space="0" w:color="auto"/>
              <w:right w:val="single" w:sz="2" w:space="0" w:color="E7E6E6" w:themeColor="background2"/>
            </w:tcBorders>
            <w:shd w:val="clear" w:color="auto" w:fill="E7E6E6" w:themeFill="background2"/>
            <w:vAlign w:val="center"/>
          </w:tcPr>
          <w:p w14:paraId="31073CC5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b/>
                <w:szCs w:val="20"/>
              </w:rPr>
              <w:t>Materials</w:t>
            </w:r>
          </w:p>
        </w:tc>
        <w:tc>
          <w:tcPr>
            <w:tcW w:w="1558" w:type="dxa"/>
            <w:tcBorders>
              <w:top w:val="single" w:sz="18" w:space="0" w:color="auto"/>
              <w:left w:val="single" w:sz="2" w:space="0" w:color="E7E6E6" w:themeColor="background2"/>
              <w:bottom w:val="single" w:sz="18" w:space="0" w:color="auto"/>
              <w:right w:val="single" w:sz="2" w:space="0" w:color="E7E6E6" w:themeColor="background2"/>
            </w:tcBorders>
            <w:shd w:val="clear" w:color="auto" w:fill="E7E6E6" w:themeFill="background2"/>
            <w:vAlign w:val="center"/>
          </w:tcPr>
          <w:p w14:paraId="7DB31214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b/>
                <w:szCs w:val="20"/>
              </w:rPr>
              <w:t>Component</w:t>
            </w:r>
          </w:p>
        </w:tc>
        <w:tc>
          <w:tcPr>
            <w:tcW w:w="1559" w:type="dxa"/>
            <w:tcBorders>
              <w:top w:val="single" w:sz="18" w:space="0" w:color="auto"/>
              <w:left w:val="single" w:sz="2" w:space="0" w:color="E7E6E6" w:themeColor="background2"/>
              <w:bottom w:val="single" w:sz="18" w:space="0" w:color="auto"/>
              <w:right w:val="single" w:sz="2" w:space="0" w:color="E7E6E6" w:themeColor="background2"/>
            </w:tcBorders>
            <w:shd w:val="clear" w:color="auto" w:fill="E7E6E6" w:themeFill="background2"/>
            <w:vAlign w:val="center"/>
          </w:tcPr>
          <w:p w14:paraId="59C9722A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b/>
                <w:szCs w:val="20"/>
              </w:rPr>
              <w:t>Area</w:t>
            </w:r>
          </w:p>
        </w:tc>
        <w:tc>
          <w:tcPr>
            <w:tcW w:w="1558" w:type="dxa"/>
            <w:tcBorders>
              <w:top w:val="single" w:sz="18" w:space="0" w:color="auto"/>
              <w:left w:val="single" w:sz="2" w:space="0" w:color="E7E6E6" w:themeColor="background2"/>
              <w:bottom w:val="single" w:sz="18" w:space="0" w:color="auto"/>
              <w:right w:val="single" w:sz="2" w:space="0" w:color="E7E6E6" w:themeColor="background2"/>
            </w:tcBorders>
            <w:shd w:val="clear" w:color="auto" w:fill="E7E6E6" w:themeFill="background2"/>
            <w:vAlign w:val="center"/>
          </w:tcPr>
          <w:p w14:paraId="202D9A7D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b/>
                <w:szCs w:val="20"/>
              </w:rPr>
              <w:t>FWHM</w:t>
            </w:r>
          </w:p>
        </w:tc>
        <w:tc>
          <w:tcPr>
            <w:tcW w:w="1559" w:type="dxa"/>
            <w:tcBorders>
              <w:top w:val="single" w:sz="18" w:space="0" w:color="auto"/>
              <w:left w:val="single" w:sz="2" w:space="0" w:color="E7E6E6" w:themeColor="background2"/>
              <w:bottom w:val="single" w:sz="18" w:space="0" w:color="auto"/>
              <w:right w:val="single" w:sz="2" w:space="0" w:color="E7E6E6" w:themeColor="background2"/>
            </w:tcBorders>
            <w:shd w:val="clear" w:color="auto" w:fill="E7E6E6" w:themeFill="background2"/>
            <w:vAlign w:val="center"/>
          </w:tcPr>
          <w:p w14:paraId="108C7019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b/>
                <w:szCs w:val="20"/>
              </w:rPr>
              <w:t>Position (eV)</w:t>
            </w:r>
          </w:p>
        </w:tc>
        <w:tc>
          <w:tcPr>
            <w:tcW w:w="1224" w:type="dxa"/>
            <w:tcBorders>
              <w:top w:val="single" w:sz="18" w:space="0" w:color="auto"/>
              <w:left w:val="single" w:sz="2" w:space="0" w:color="E7E6E6" w:themeColor="background2"/>
              <w:bottom w:val="single" w:sz="18" w:space="0" w:color="auto"/>
              <w:right w:val="single" w:sz="2" w:space="0" w:color="FFFFFF" w:themeColor="background1"/>
            </w:tcBorders>
            <w:shd w:val="clear" w:color="auto" w:fill="E7E6E6" w:themeFill="background2"/>
            <w:vAlign w:val="center"/>
          </w:tcPr>
          <w:p w14:paraId="76B53BE1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b/>
                <w:szCs w:val="20"/>
              </w:rPr>
              <w:t>% Conc.</w:t>
            </w:r>
          </w:p>
        </w:tc>
      </w:tr>
      <w:tr w:rsidR="00680F6F" w:rsidRPr="00DD4086" w14:paraId="77BE3EC2" w14:textId="77777777" w:rsidTr="00FE0CE5">
        <w:trPr>
          <w:trHeight w:val="760"/>
        </w:trPr>
        <w:tc>
          <w:tcPr>
            <w:tcW w:w="1558" w:type="dxa"/>
            <w:vMerge w:val="restart"/>
            <w:tcBorders>
              <w:top w:val="single" w:sz="18" w:space="0" w:color="auto"/>
              <w:left w:val="single" w:sz="2" w:space="0" w:color="FFFFFF" w:themeColor="background1"/>
              <w:right w:val="single" w:sz="2" w:space="0" w:color="FFFFFF" w:themeColor="background1"/>
            </w:tcBorders>
            <w:vAlign w:val="center"/>
          </w:tcPr>
          <w:p w14:paraId="71391131" w14:textId="77777777" w:rsidR="00680F6F" w:rsidRPr="00DD4086" w:rsidRDefault="00680F6F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Cs/>
                <w:szCs w:val="20"/>
                <w:vertAlign w:val="subscript"/>
              </w:rPr>
            </w:pPr>
            <w:r w:rsidRPr="00DD4086">
              <w:rPr>
                <w:rFonts w:ascii="Times New Roman" w:hAnsi="Times New Roman" w:cs="Times New Roman"/>
                <w:bCs/>
                <w:szCs w:val="20"/>
              </w:rPr>
              <w:t>Pr</w:t>
            </w:r>
            <w:r w:rsidRPr="00DD4086">
              <w:rPr>
                <w:rFonts w:ascii="Times New Roman" w:hAnsi="Times New Roman" w:cs="Times New Roman"/>
                <w:bCs/>
                <w:szCs w:val="20"/>
                <w:vertAlign w:val="subscript"/>
              </w:rPr>
              <w:t>2</w:t>
            </w:r>
            <w:r w:rsidRPr="00DD4086">
              <w:rPr>
                <w:rFonts w:ascii="Times New Roman" w:hAnsi="Times New Roman" w:cs="Times New Roman"/>
                <w:bCs/>
                <w:szCs w:val="20"/>
              </w:rPr>
              <w:t>MnCoO</w:t>
            </w:r>
            <w:r w:rsidRPr="00DD4086">
              <w:rPr>
                <w:rFonts w:ascii="Times New Roman" w:hAnsi="Times New Roman" w:cs="Times New Roman"/>
                <w:bCs/>
                <w:szCs w:val="20"/>
                <w:vertAlign w:val="subscript"/>
              </w:rPr>
              <w:t>6</w:t>
            </w:r>
          </w:p>
        </w:tc>
        <w:tc>
          <w:tcPr>
            <w:tcW w:w="1558" w:type="dxa"/>
            <w:tcBorders>
              <w:top w:val="single" w:sz="18" w:space="0" w:color="auto"/>
              <w:left w:val="single" w:sz="2" w:space="0" w:color="FFFFFF" w:themeColor="background1"/>
              <w:bottom w:val="single" w:sz="12" w:space="0" w:color="auto"/>
              <w:right w:val="nil"/>
            </w:tcBorders>
            <w:vAlign w:val="center"/>
          </w:tcPr>
          <w:p w14:paraId="355584EE" w14:textId="3912AE59" w:rsidR="00680F6F" w:rsidRPr="00DD4086" w:rsidRDefault="00680F6F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szCs w:val="20"/>
              </w:rPr>
              <w:t>O</w:t>
            </w:r>
            <w:r w:rsidRPr="00DD4086">
              <w:rPr>
                <w:rFonts w:ascii="Times New Roman" w:hAnsi="Times New Roman" w:cs="Times New Roman"/>
                <w:szCs w:val="20"/>
                <w:vertAlign w:val="superscript"/>
              </w:rPr>
              <w:t>2</w:t>
            </w:r>
            <w:r w:rsidRPr="00DD4086">
              <w:rPr>
                <w:rFonts w:ascii="Times New Roman" w:eastAsia="맑은 고딕" w:hAnsi="Times New Roman" w:cs="Times New Roman"/>
                <w:bCs/>
                <w:szCs w:val="20"/>
                <w:vertAlign w:val="superscript"/>
              </w:rPr>
              <w:t>–</w:t>
            </w:r>
          </w:p>
        </w:tc>
        <w:tc>
          <w:tcPr>
            <w:tcW w:w="1559" w:type="dxa"/>
            <w:tcBorders>
              <w:top w:val="single" w:sz="18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2CD96951" w14:textId="5DBE14FA" w:rsidR="00680F6F" w:rsidRPr="00DD4086" w:rsidRDefault="00680F6F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eastAsia="Pretendard Light" w:hAnsi="Times New Roman" w:cs="Times New Roman"/>
                <w:bCs/>
                <w:color w:val="000000" w:themeColor="text1"/>
                <w:kern w:val="24"/>
                <w:szCs w:val="20"/>
              </w:rPr>
              <w:t>35107.0</w:t>
            </w:r>
          </w:p>
        </w:tc>
        <w:tc>
          <w:tcPr>
            <w:tcW w:w="1558" w:type="dxa"/>
            <w:tcBorders>
              <w:top w:val="single" w:sz="18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2BAA0D83" w14:textId="2F678A31" w:rsidR="00680F6F" w:rsidRPr="00DD4086" w:rsidRDefault="00680F6F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eastAsia="Pretendard Light" w:hAnsi="Times New Roman" w:cs="Times New Roman"/>
                <w:bCs/>
                <w:color w:val="000000" w:themeColor="text1"/>
                <w:kern w:val="24"/>
                <w:szCs w:val="20"/>
              </w:rPr>
              <w:t>0.9782</w:t>
            </w:r>
          </w:p>
        </w:tc>
        <w:tc>
          <w:tcPr>
            <w:tcW w:w="1559" w:type="dxa"/>
            <w:tcBorders>
              <w:top w:val="single" w:sz="18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35D52033" w14:textId="784F449C" w:rsidR="00680F6F" w:rsidRPr="00DD4086" w:rsidRDefault="00680F6F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eastAsia="Pretendard Light" w:hAnsi="Times New Roman" w:cs="Times New Roman"/>
                <w:bCs/>
                <w:color w:val="000000" w:themeColor="text1"/>
                <w:kern w:val="24"/>
                <w:szCs w:val="20"/>
              </w:rPr>
              <w:t>528.9883</w:t>
            </w:r>
          </w:p>
        </w:tc>
        <w:tc>
          <w:tcPr>
            <w:tcW w:w="1224" w:type="dxa"/>
            <w:tcBorders>
              <w:top w:val="single" w:sz="18" w:space="0" w:color="auto"/>
              <w:left w:val="nil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4C41148D" w14:textId="22DCA5E6" w:rsidR="00680F6F" w:rsidRPr="00DD4086" w:rsidRDefault="00680F6F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eastAsia="Pretendard Light" w:hAnsi="Times New Roman" w:cs="Times New Roman"/>
                <w:bCs/>
                <w:color w:val="000000" w:themeColor="text1"/>
                <w:kern w:val="24"/>
                <w:szCs w:val="20"/>
              </w:rPr>
              <w:t>39.34</w:t>
            </w:r>
          </w:p>
        </w:tc>
      </w:tr>
      <w:tr w:rsidR="00680F6F" w:rsidRPr="00DD4086" w14:paraId="536E2622" w14:textId="77777777" w:rsidTr="00FE0CE5">
        <w:trPr>
          <w:trHeight w:val="760"/>
        </w:trPr>
        <w:tc>
          <w:tcPr>
            <w:tcW w:w="1558" w:type="dxa"/>
            <w:vMerge/>
            <w:tcBorders>
              <w:left w:val="single" w:sz="2" w:space="0" w:color="FFFFFF" w:themeColor="background1"/>
              <w:right w:val="single" w:sz="2" w:space="0" w:color="FFFFFF" w:themeColor="background1"/>
            </w:tcBorders>
            <w:vAlign w:val="center"/>
          </w:tcPr>
          <w:p w14:paraId="587A9B00" w14:textId="77777777" w:rsidR="00680F6F" w:rsidRPr="00DD4086" w:rsidRDefault="00680F6F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Cs/>
                <w:szCs w:val="20"/>
              </w:rPr>
            </w:pPr>
          </w:p>
        </w:tc>
        <w:tc>
          <w:tcPr>
            <w:tcW w:w="1558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72993905" w14:textId="587692E7" w:rsidR="00680F6F" w:rsidRPr="00DD4086" w:rsidRDefault="00680F6F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szCs w:val="20"/>
              </w:rPr>
              <w:t>O</w:t>
            </w:r>
            <w:r w:rsidRPr="00DD4086">
              <w:rPr>
                <w:rFonts w:ascii="Times New Roman" w:hAnsi="Times New Roman" w:cs="Times New Roman"/>
                <w:szCs w:val="20"/>
                <w:vertAlign w:val="subscript"/>
              </w:rPr>
              <w:t>2</w:t>
            </w:r>
            <w:r w:rsidRPr="00DD4086">
              <w:rPr>
                <w:rFonts w:ascii="Times New Roman" w:hAnsi="Times New Roman" w:cs="Times New Roman"/>
                <w:szCs w:val="20"/>
                <w:vertAlign w:val="superscript"/>
              </w:rPr>
              <w:t>2</w:t>
            </w:r>
            <w:r w:rsidRPr="00DD4086">
              <w:rPr>
                <w:rFonts w:ascii="Times New Roman" w:eastAsia="맑은 고딕" w:hAnsi="Times New Roman" w:cs="Times New Roman"/>
                <w:bCs/>
                <w:szCs w:val="20"/>
                <w:vertAlign w:val="superscript"/>
              </w:rPr>
              <w:t>–</w:t>
            </w:r>
            <w:r w:rsidRPr="00DD4086">
              <w:rPr>
                <w:rFonts w:ascii="Times New Roman" w:eastAsia="맑은 고딕" w:hAnsi="Times New Roman" w:cs="Times New Roman"/>
                <w:bCs/>
                <w:szCs w:val="20"/>
              </w:rPr>
              <w:t>/O</w:t>
            </w:r>
            <w:r w:rsidRPr="00DD4086">
              <w:rPr>
                <w:rFonts w:ascii="Times New Roman" w:eastAsia="맑은 고딕" w:hAnsi="Times New Roman" w:cs="Times New Roman"/>
                <w:bCs/>
                <w:szCs w:val="20"/>
                <w:vertAlign w:val="superscript"/>
              </w:rPr>
              <w:t>–</w:t>
            </w:r>
          </w:p>
        </w:tc>
        <w:tc>
          <w:tcPr>
            <w:tcW w:w="1559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7B2D75D7" w14:textId="03D537AB" w:rsidR="00680F6F" w:rsidRPr="00DD4086" w:rsidRDefault="00680F6F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eastAsia="Pretendard Light" w:hAnsi="Times New Roman" w:cs="Times New Roman"/>
                <w:bCs/>
                <w:color w:val="000000" w:themeColor="text1"/>
                <w:kern w:val="24"/>
                <w:szCs w:val="20"/>
              </w:rPr>
              <w:t>19138.9</w:t>
            </w:r>
          </w:p>
        </w:tc>
        <w:tc>
          <w:tcPr>
            <w:tcW w:w="1558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1A0EB138" w14:textId="140872B1" w:rsidR="00680F6F" w:rsidRPr="00DD4086" w:rsidRDefault="00680F6F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eastAsia="Pretendard Light" w:hAnsi="Times New Roman" w:cs="Times New Roman"/>
                <w:bCs/>
                <w:color w:val="000000" w:themeColor="text1"/>
                <w:kern w:val="24"/>
                <w:szCs w:val="20"/>
              </w:rPr>
              <w:t>1.87936</w:t>
            </w:r>
          </w:p>
        </w:tc>
        <w:tc>
          <w:tcPr>
            <w:tcW w:w="1559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40B16B6A" w14:textId="198D7794" w:rsidR="00680F6F" w:rsidRPr="00DD4086" w:rsidRDefault="00680F6F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eastAsia="Pretendard Light" w:hAnsi="Times New Roman" w:cs="Times New Roman"/>
                <w:bCs/>
                <w:color w:val="000000" w:themeColor="text1"/>
                <w:kern w:val="24"/>
                <w:szCs w:val="20"/>
              </w:rPr>
              <w:t>529.9894</w:t>
            </w:r>
          </w:p>
        </w:tc>
        <w:tc>
          <w:tcPr>
            <w:tcW w:w="1224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71729294" w14:textId="1935AD62" w:rsidR="00680F6F" w:rsidRPr="00DD4086" w:rsidRDefault="00680F6F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eastAsia="Pretendard Light" w:hAnsi="Times New Roman" w:cs="Times New Roman"/>
                <w:bCs/>
                <w:color w:val="000000" w:themeColor="text1"/>
                <w:kern w:val="24"/>
                <w:szCs w:val="20"/>
              </w:rPr>
              <w:t>21.45</w:t>
            </w:r>
          </w:p>
        </w:tc>
      </w:tr>
      <w:tr w:rsidR="00680F6F" w:rsidRPr="00DD4086" w14:paraId="1BC24935" w14:textId="77777777" w:rsidTr="00B06818">
        <w:trPr>
          <w:trHeight w:val="760"/>
        </w:trPr>
        <w:tc>
          <w:tcPr>
            <w:tcW w:w="1558" w:type="dxa"/>
            <w:vMerge/>
            <w:tcBorders>
              <w:left w:val="single" w:sz="2" w:space="0" w:color="FFFFFF" w:themeColor="background1"/>
              <w:right w:val="single" w:sz="2" w:space="0" w:color="FFFFFF" w:themeColor="background1"/>
            </w:tcBorders>
            <w:vAlign w:val="center"/>
          </w:tcPr>
          <w:p w14:paraId="43B9D59F" w14:textId="77777777" w:rsidR="00680F6F" w:rsidRPr="00DD4086" w:rsidRDefault="00680F6F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Cs/>
                <w:szCs w:val="20"/>
              </w:rPr>
            </w:pPr>
          </w:p>
        </w:tc>
        <w:tc>
          <w:tcPr>
            <w:tcW w:w="1558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4B45047C" w14:textId="236D459B" w:rsidR="00680F6F" w:rsidRPr="00DD4086" w:rsidRDefault="00680F6F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eastAsia="맑은 고딕" w:hAnsi="Times New Roman" w:cs="Times New Roman"/>
                <w:bCs/>
                <w:szCs w:val="20"/>
              </w:rPr>
              <w:t>O</w:t>
            </w:r>
            <w:r w:rsidRPr="00DD4086">
              <w:rPr>
                <w:rFonts w:ascii="Times New Roman" w:eastAsia="맑은 고딕" w:hAnsi="Times New Roman" w:cs="Times New Roman"/>
                <w:bCs/>
                <w:szCs w:val="20"/>
                <w:vertAlign w:val="subscript"/>
              </w:rPr>
              <w:t>2</w:t>
            </w:r>
            <w:r w:rsidRPr="00DD4086">
              <w:rPr>
                <w:rFonts w:ascii="Times New Roman" w:eastAsia="맑은 고딕" w:hAnsi="Times New Roman" w:cs="Times New Roman"/>
                <w:bCs/>
                <w:szCs w:val="20"/>
              </w:rPr>
              <w:t>/OH</w:t>
            </w:r>
            <w:r w:rsidRPr="00DD4086">
              <w:rPr>
                <w:rFonts w:ascii="Times New Roman" w:eastAsia="맑은 고딕" w:hAnsi="Times New Roman" w:cs="Times New Roman"/>
                <w:bCs/>
                <w:szCs w:val="20"/>
                <w:vertAlign w:val="superscript"/>
              </w:rPr>
              <w:t>–</w:t>
            </w:r>
          </w:p>
        </w:tc>
        <w:tc>
          <w:tcPr>
            <w:tcW w:w="1559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31C9ED14" w14:textId="646E0267" w:rsidR="00680F6F" w:rsidRPr="00DD4086" w:rsidRDefault="00680F6F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eastAsia="Pretendard Light" w:hAnsi="Times New Roman" w:cs="Times New Roman"/>
                <w:bCs/>
                <w:color w:val="000000" w:themeColor="text1"/>
                <w:kern w:val="24"/>
                <w:szCs w:val="20"/>
              </w:rPr>
              <w:t>27965.2</w:t>
            </w:r>
          </w:p>
        </w:tc>
        <w:tc>
          <w:tcPr>
            <w:tcW w:w="1558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2A98DE8D" w14:textId="29F80DB3" w:rsidR="00680F6F" w:rsidRPr="00DD4086" w:rsidRDefault="00680F6F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eastAsia="Pretendard Light" w:hAnsi="Times New Roman" w:cs="Times New Roman"/>
                <w:bCs/>
                <w:color w:val="000000" w:themeColor="text1"/>
                <w:kern w:val="24"/>
                <w:szCs w:val="20"/>
              </w:rPr>
              <w:t>1.71679</w:t>
            </w:r>
          </w:p>
        </w:tc>
        <w:tc>
          <w:tcPr>
            <w:tcW w:w="1559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459E893C" w14:textId="14B65497" w:rsidR="00680F6F" w:rsidRPr="00DD4086" w:rsidRDefault="00680F6F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eastAsia="Pretendard Light" w:hAnsi="Times New Roman" w:cs="Times New Roman"/>
                <w:bCs/>
                <w:color w:val="000000" w:themeColor="text1"/>
                <w:kern w:val="24"/>
                <w:szCs w:val="20"/>
              </w:rPr>
              <w:t>531.1593</w:t>
            </w:r>
          </w:p>
        </w:tc>
        <w:tc>
          <w:tcPr>
            <w:tcW w:w="1224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6E039D9C" w14:textId="1F139C4E" w:rsidR="00680F6F" w:rsidRPr="00DD4086" w:rsidRDefault="00680F6F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eastAsia="Pretendard Light" w:hAnsi="Times New Roman" w:cs="Times New Roman"/>
                <w:bCs/>
                <w:color w:val="000000" w:themeColor="text1"/>
                <w:kern w:val="24"/>
                <w:szCs w:val="20"/>
              </w:rPr>
              <w:t>31.34</w:t>
            </w:r>
          </w:p>
        </w:tc>
      </w:tr>
      <w:tr w:rsidR="00680F6F" w:rsidRPr="00DD4086" w14:paraId="42150224" w14:textId="77777777" w:rsidTr="00FE0CE5">
        <w:trPr>
          <w:trHeight w:val="760"/>
        </w:trPr>
        <w:tc>
          <w:tcPr>
            <w:tcW w:w="1558" w:type="dxa"/>
            <w:vMerge/>
            <w:tcBorders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0B221CA1" w14:textId="77777777" w:rsidR="00680F6F" w:rsidRPr="00DD4086" w:rsidRDefault="00680F6F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Cs/>
                <w:szCs w:val="20"/>
              </w:rPr>
            </w:pPr>
          </w:p>
        </w:tc>
        <w:tc>
          <w:tcPr>
            <w:tcW w:w="1558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36B0FF97" w14:textId="3808E2DF" w:rsidR="00680F6F" w:rsidRPr="00DD4086" w:rsidRDefault="00680F6F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Cs/>
                <w:szCs w:val="20"/>
              </w:rPr>
            </w:pPr>
            <w:r w:rsidRPr="00DD4086">
              <w:rPr>
                <w:rFonts w:ascii="Times New Roman" w:eastAsia="맑은 고딕" w:hAnsi="Times New Roman" w:cs="Times New Roman"/>
                <w:bCs/>
                <w:szCs w:val="20"/>
              </w:rPr>
              <w:t>H</w:t>
            </w:r>
            <w:r w:rsidRPr="00DD4086">
              <w:rPr>
                <w:rFonts w:ascii="Times New Roman" w:eastAsia="맑은 고딕" w:hAnsi="Times New Roman" w:cs="Times New Roman"/>
                <w:bCs/>
                <w:szCs w:val="20"/>
                <w:vertAlign w:val="subscript"/>
              </w:rPr>
              <w:t>2</w:t>
            </w:r>
            <w:r w:rsidRPr="00DD4086">
              <w:rPr>
                <w:rFonts w:ascii="Times New Roman" w:eastAsia="맑은 고딕" w:hAnsi="Times New Roman" w:cs="Times New Roman"/>
                <w:bCs/>
                <w:szCs w:val="20"/>
              </w:rPr>
              <w:t>O</w:t>
            </w:r>
          </w:p>
        </w:tc>
        <w:tc>
          <w:tcPr>
            <w:tcW w:w="1559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3F4A190D" w14:textId="0108C844" w:rsidR="00680F6F" w:rsidRPr="00DD4086" w:rsidRDefault="00680F6F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eastAsia="Pretendard Light" w:hAnsi="Times New Roman" w:cs="Times New Roman"/>
                <w:bCs/>
                <w:color w:val="000000" w:themeColor="text1"/>
                <w:kern w:val="24"/>
                <w:szCs w:val="20"/>
              </w:rPr>
            </w:pPr>
            <w:r w:rsidRPr="00DD4086">
              <w:rPr>
                <w:rFonts w:ascii="Times New Roman" w:eastAsia="Pretendard Light" w:hAnsi="Times New Roman" w:cs="Times New Roman"/>
                <w:bCs/>
                <w:color w:val="000000" w:themeColor="text1"/>
                <w:kern w:val="24"/>
                <w:szCs w:val="20"/>
              </w:rPr>
              <w:t>7026.0</w:t>
            </w:r>
          </w:p>
        </w:tc>
        <w:tc>
          <w:tcPr>
            <w:tcW w:w="1558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18AFCF5B" w14:textId="357C6EBA" w:rsidR="00680F6F" w:rsidRPr="00DD4086" w:rsidRDefault="00680F6F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eastAsia="Pretendard Light" w:hAnsi="Times New Roman" w:cs="Times New Roman"/>
                <w:bCs/>
                <w:color w:val="000000" w:themeColor="text1"/>
                <w:kern w:val="24"/>
                <w:szCs w:val="20"/>
              </w:rPr>
            </w:pPr>
            <w:r w:rsidRPr="00DD4086">
              <w:rPr>
                <w:rFonts w:ascii="Times New Roman" w:eastAsia="Pretendard Light" w:hAnsi="Times New Roman" w:cs="Times New Roman"/>
                <w:bCs/>
                <w:color w:val="000000" w:themeColor="text1"/>
                <w:kern w:val="24"/>
                <w:szCs w:val="20"/>
              </w:rPr>
              <w:t>1.89044</w:t>
            </w:r>
          </w:p>
        </w:tc>
        <w:tc>
          <w:tcPr>
            <w:tcW w:w="1559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2BB2A269" w14:textId="4EE7B54A" w:rsidR="00680F6F" w:rsidRPr="00DD4086" w:rsidRDefault="00680F6F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eastAsia="Pretendard Light" w:hAnsi="Times New Roman" w:cs="Times New Roman"/>
                <w:bCs/>
                <w:color w:val="000000" w:themeColor="text1"/>
                <w:kern w:val="24"/>
                <w:szCs w:val="20"/>
              </w:rPr>
            </w:pPr>
            <w:r w:rsidRPr="00DD4086">
              <w:rPr>
                <w:rFonts w:ascii="Times New Roman" w:eastAsia="Pretendard Light" w:hAnsi="Times New Roman" w:cs="Times New Roman"/>
                <w:bCs/>
                <w:color w:val="000000" w:themeColor="text1"/>
                <w:kern w:val="24"/>
                <w:szCs w:val="20"/>
              </w:rPr>
              <w:t>532.4922</w:t>
            </w:r>
          </w:p>
        </w:tc>
        <w:tc>
          <w:tcPr>
            <w:tcW w:w="1224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7F0D7380" w14:textId="7C4C0522" w:rsidR="00680F6F" w:rsidRPr="00DD4086" w:rsidRDefault="00680F6F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Cs/>
                <w:color w:val="000000" w:themeColor="text1"/>
                <w:kern w:val="24"/>
                <w:szCs w:val="20"/>
              </w:rPr>
            </w:pPr>
            <w:r w:rsidRPr="00DD4086">
              <w:rPr>
                <w:rFonts w:ascii="Times New Roman" w:hAnsi="Times New Roman" w:cs="Times New Roman"/>
                <w:bCs/>
                <w:color w:val="000000" w:themeColor="text1"/>
                <w:kern w:val="24"/>
                <w:szCs w:val="20"/>
              </w:rPr>
              <w:t>7.87</w:t>
            </w:r>
          </w:p>
        </w:tc>
      </w:tr>
      <w:tr w:rsidR="00680F6F" w:rsidRPr="00DD4086" w14:paraId="13F13A77" w14:textId="77777777" w:rsidTr="00FE0CE5">
        <w:trPr>
          <w:trHeight w:val="760"/>
        </w:trPr>
        <w:tc>
          <w:tcPr>
            <w:tcW w:w="1558" w:type="dxa"/>
            <w:vMerge w:val="restart"/>
            <w:tcBorders>
              <w:top w:val="single" w:sz="12" w:space="0" w:color="auto"/>
              <w:left w:val="single" w:sz="2" w:space="0" w:color="FFFFFF" w:themeColor="background1"/>
              <w:right w:val="single" w:sz="2" w:space="0" w:color="FFFFFF" w:themeColor="background1"/>
            </w:tcBorders>
            <w:vAlign w:val="center"/>
          </w:tcPr>
          <w:p w14:paraId="077F4083" w14:textId="77777777" w:rsidR="00680F6F" w:rsidRPr="00DD4086" w:rsidRDefault="00680F6F" w:rsidP="00680F6F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Cs/>
                <w:szCs w:val="20"/>
                <w:vertAlign w:val="subscript"/>
              </w:rPr>
            </w:pPr>
            <w:r w:rsidRPr="00DD4086">
              <w:rPr>
                <w:rFonts w:ascii="Times New Roman" w:hAnsi="Times New Roman" w:cs="Times New Roman"/>
                <w:bCs/>
                <w:szCs w:val="20"/>
              </w:rPr>
              <w:t>La</w:t>
            </w:r>
            <w:r w:rsidRPr="00DD4086">
              <w:rPr>
                <w:rFonts w:ascii="Times New Roman" w:hAnsi="Times New Roman" w:cs="Times New Roman"/>
                <w:bCs/>
                <w:szCs w:val="20"/>
                <w:vertAlign w:val="subscript"/>
              </w:rPr>
              <w:t>2</w:t>
            </w:r>
            <w:r w:rsidRPr="00DD4086">
              <w:rPr>
                <w:rFonts w:ascii="Times New Roman" w:hAnsi="Times New Roman" w:cs="Times New Roman"/>
                <w:bCs/>
                <w:szCs w:val="20"/>
              </w:rPr>
              <w:t>MnCoO</w:t>
            </w:r>
            <w:r w:rsidRPr="00DD4086">
              <w:rPr>
                <w:rFonts w:ascii="Times New Roman" w:hAnsi="Times New Roman" w:cs="Times New Roman"/>
                <w:bCs/>
                <w:szCs w:val="20"/>
                <w:vertAlign w:val="subscript"/>
              </w:rPr>
              <w:t>6</w:t>
            </w:r>
          </w:p>
        </w:tc>
        <w:tc>
          <w:tcPr>
            <w:tcW w:w="1558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37DA954B" w14:textId="3F543384" w:rsidR="00680F6F" w:rsidRPr="00DD4086" w:rsidRDefault="00680F6F" w:rsidP="00680F6F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szCs w:val="20"/>
              </w:rPr>
              <w:t>O</w:t>
            </w:r>
            <w:r w:rsidRPr="00DD4086">
              <w:rPr>
                <w:rFonts w:ascii="Times New Roman" w:hAnsi="Times New Roman" w:cs="Times New Roman"/>
                <w:szCs w:val="20"/>
                <w:vertAlign w:val="superscript"/>
              </w:rPr>
              <w:t>2</w:t>
            </w:r>
            <w:r w:rsidRPr="00DD4086">
              <w:rPr>
                <w:rFonts w:ascii="Times New Roman" w:eastAsia="맑은 고딕" w:hAnsi="Times New Roman" w:cs="Times New Roman"/>
                <w:bCs/>
                <w:szCs w:val="20"/>
                <w:vertAlign w:val="superscript"/>
              </w:rPr>
              <w:t>–</w:t>
            </w:r>
          </w:p>
        </w:tc>
        <w:tc>
          <w:tcPr>
            <w:tcW w:w="1559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579E1E75" w14:textId="5618FB16" w:rsidR="00680F6F" w:rsidRPr="00DD4086" w:rsidRDefault="00680F6F" w:rsidP="00680F6F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eastAsia="Pretendard Light" w:hAnsi="Times New Roman" w:cs="Times New Roman"/>
                <w:bCs/>
                <w:color w:val="000000" w:themeColor="text1"/>
                <w:kern w:val="24"/>
                <w:szCs w:val="20"/>
              </w:rPr>
              <w:t>40090.1</w:t>
            </w:r>
          </w:p>
        </w:tc>
        <w:tc>
          <w:tcPr>
            <w:tcW w:w="1558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680361E4" w14:textId="385F6834" w:rsidR="00680F6F" w:rsidRPr="00DD4086" w:rsidRDefault="00680F6F" w:rsidP="00680F6F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eastAsia="Pretendard Light" w:hAnsi="Times New Roman" w:cs="Times New Roman"/>
                <w:bCs/>
                <w:color w:val="000000" w:themeColor="text1"/>
                <w:kern w:val="24"/>
                <w:szCs w:val="20"/>
              </w:rPr>
              <w:t>0.983187</w:t>
            </w:r>
          </w:p>
        </w:tc>
        <w:tc>
          <w:tcPr>
            <w:tcW w:w="1559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64CF5D8A" w14:textId="1C0385E4" w:rsidR="00680F6F" w:rsidRPr="00DD4086" w:rsidRDefault="00680F6F" w:rsidP="00680F6F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eastAsia="Pretendard Light" w:hAnsi="Times New Roman" w:cs="Times New Roman"/>
                <w:bCs/>
                <w:color w:val="000000" w:themeColor="text1"/>
                <w:kern w:val="24"/>
                <w:szCs w:val="20"/>
              </w:rPr>
              <w:t>529.0655</w:t>
            </w:r>
          </w:p>
        </w:tc>
        <w:tc>
          <w:tcPr>
            <w:tcW w:w="1224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02445EB0" w14:textId="1BD09AB9" w:rsidR="00680F6F" w:rsidRPr="00DD4086" w:rsidRDefault="00680F6F" w:rsidP="00680F6F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eastAsia="Pretendard Light" w:hAnsi="Times New Roman" w:cs="Times New Roman"/>
                <w:bCs/>
                <w:color w:val="000000" w:themeColor="text1"/>
                <w:kern w:val="24"/>
                <w:szCs w:val="20"/>
              </w:rPr>
              <w:t>47.38</w:t>
            </w:r>
          </w:p>
        </w:tc>
      </w:tr>
      <w:tr w:rsidR="00680F6F" w:rsidRPr="00DD4086" w14:paraId="09EF4A4E" w14:textId="77777777" w:rsidTr="00FE0CE5">
        <w:trPr>
          <w:trHeight w:val="760"/>
        </w:trPr>
        <w:tc>
          <w:tcPr>
            <w:tcW w:w="1558" w:type="dxa"/>
            <w:vMerge/>
            <w:tcBorders>
              <w:left w:val="single" w:sz="2" w:space="0" w:color="FFFFFF" w:themeColor="background1"/>
              <w:right w:val="single" w:sz="2" w:space="0" w:color="FFFFFF" w:themeColor="background1"/>
            </w:tcBorders>
            <w:vAlign w:val="center"/>
          </w:tcPr>
          <w:p w14:paraId="285CA760" w14:textId="77777777" w:rsidR="00680F6F" w:rsidRPr="00DD4086" w:rsidRDefault="00680F6F" w:rsidP="00680F6F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</w:p>
        </w:tc>
        <w:tc>
          <w:tcPr>
            <w:tcW w:w="1558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058DC494" w14:textId="3DFF41CC" w:rsidR="00680F6F" w:rsidRPr="00DD4086" w:rsidRDefault="00680F6F" w:rsidP="00680F6F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szCs w:val="20"/>
              </w:rPr>
              <w:t>O</w:t>
            </w:r>
            <w:r w:rsidRPr="00DD4086">
              <w:rPr>
                <w:rFonts w:ascii="Times New Roman" w:hAnsi="Times New Roman" w:cs="Times New Roman"/>
                <w:szCs w:val="20"/>
                <w:vertAlign w:val="subscript"/>
              </w:rPr>
              <w:t>2</w:t>
            </w:r>
            <w:r w:rsidRPr="00DD4086">
              <w:rPr>
                <w:rFonts w:ascii="Times New Roman" w:hAnsi="Times New Roman" w:cs="Times New Roman"/>
                <w:szCs w:val="20"/>
                <w:vertAlign w:val="superscript"/>
              </w:rPr>
              <w:t>2</w:t>
            </w:r>
            <w:r w:rsidRPr="00DD4086">
              <w:rPr>
                <w:rFonts w:ascii="Times New Roman" w:eastAsia="맑은 고딕" w:hAnsi="Times New Roman" w:cs="Times New Roman"/>
                <w:bCs/>
                <w:szCs w:val="20"/>
                <w:vertAlign w:val="superscript"/>
              </w:rPr>
              <w:t>–</w:t>
            </w:r>
            <w:r w:rsidRPr="00DD4086">
              <w:rPr>
                <w:rFonts w:ascii="Times New Roman" w:eastAsia="맑은 고딕" w:hAnsi="Times New Roman" w:cs="Times New Roman"/>
                <w:bCs/>
                <w:szCs w:val="20"/>
              </w:rPr>
              <w:t>/O</w:t>
            </w:r>
            <w:r w:rsidRPr="00DD4086">
              <w:rPr>
                <w:rFonts w:ascii="Times New Roman" w:eastAsia="맑은 고딕" w:hAnsi="Times New Roman" w:cs="Times New Roman"/>
                <w:bCs/>
                <w:szCs w:val="20"/>
                <w:vertAlign w:val="superscript"/>
              </w:rPr>
              <w:t>–</w:t>
            </w:r>
          </w:p>
        </w:tc>
        <w:tc>
          <w:tcPr>
            <w:tcW w:w="1559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2ABB05CF" w14:textId="4D7D83AE" w:rsidR="00680F6F" w:rsidRPr="00DD4086" w:rsidRDefault="00680F6F" w:rsidP="00680F6F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eastAsia="Pretendard Light" w:hAnsi="Times New Roman" w:cs="Times New Roman"/>
                <w:bCs/>
                <w:color w:val="000000" w:themeColor="text1"/>
                <w:kern w:val="24"/>
                <w:szCs w:val="20"/>
              </w:rPr>
              <w:t>6889.8</w:t>
            </w:r>
          </w:p>
        </w:tc>
        <w:tc>
          <w:tcPr>
            <w:tcW w:w="1558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63DA97D6" w14:textId="750C0013" w:rsidR="00680F6F" w:rsidRPr="00DD4086" w:rsidRDefault="00680F6F" w:rsidP="00680F6F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eastAsia="Pretendard Light" w:hAnsi="Times New Roman" w:cs="Times New Roman"/>
                <w:bCs/>
                <w:color w:val="000000" w:themeColor="text1"/>
                <w:kern w:val="24"/>
                <w:szCs w:val="20"/>
              </w:rPr>
              <w:t>1.19224</w:t>
            </w:r>
          </w:p>
        </w:tc>
        <w:tc>
          <w:tcPr>
            <w:tcW w:w="1559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53FFCB13" w14:textId="518D6F65" w:rsidR="00680F6F" w:rsidRPr="00DD4086" w:rsidRDefault="00680F6F" w:rsidP="00680F6F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eastAsia="Pretendard Light" w:hAnsi="Times New Roman" w:cs="Times New Roman"/>
                <w:bCs/>
                <w:color w:val="000000" w:themeColor="text1"/>
                <w:kern w:val="24"/>
                <w:szCs w:val="20"/>
              </w:rPr>
              <w:t>529.8463</w:t>
            </w:r>
          </w:p>
        </w:tc>
        <w:tc>
          <w:tcPr>
            <w:tcW w:w="1224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171E8C0B" w14:textId="26DEA89E" w:rsidR="00680F6F" w:rsidRPr="00DD4086" w:rsidRDefault="00680F6F" w:rsidP="00680F6F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eastAsia="Pretendard Light" w:hAnsi="Times New Roman" w:cs="Times New Roman"/>
                <w:bCs/>
                <w:color w:val="000000" w:themeColor="text1"/>
                <w:kern w:val="24"/>
                <w:szCs w:val="20"/>
              </w:rPr>
              <w:t>8.14</w:t>
            </w:r>
          </w:p>
        </w:tc>
      </w:tr>
      <w:tr w:rsidR="00680F6F" w:rsidRPr="00DD4086" w14:paraId="1C95B008" w14:textId="77777777" w:rsidTr="00680F6F">
        <w:trPr>
          <w:trHeight w:val="760"/>
        </w:trPr>
        <w:tc>
          <w:tcPr>
            <w:tcW w:w="1558" w:type="dxa"/>
            <w:vMerge/>
            <w:tcBorders>
              <w:left w:val="single" w:sz="2" w:space="0" w:color="FFFFFF" w:themeColor="background1"/>
              <w:right w:val="single" w:sz="2" w:space="0" w:color="FFFFFF" w:themeColor="background1"/>
            </w:tcBorders>
            <w:vAlign w:val="center"/>
          </w:tcPr>
          <w:p w14:paraId="3C0250AD" w14:textId="77777777" w:rsidR="00680F6F" w:rsidRPr="00DD4086" w:rsidRDefault="00680F6F" w:rsidP="00680F6F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</w:p>
        </w:tc>
        <w:tc>
          <w:tcPr>
            <w:tcW w:w="1558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3FDDDB7C" w14:textId="0B23653F" w:rsidR="00680F6F" w:rsidRPr="00DD4086" w:rsidRDefault="00680F6F" w:rsidP="00680F6F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eastAsia="맑은 고딕" w:hAnsi="Times New Roman" w:cs="Times New Roman"/>
                <w:bCs/>
                <w:szCs w:val="20"/>
              </w:rPr>
              <w:t>O</w:t>
            </w:r>
            <w:r w:rsidRPr="00DD4086">
              <w:rPr>
                <w:rFonts w:ascii="Times New Roman" w:eastAsia="맑은 고딕" w:hAnsi="Times New Roman" w:cs="Times New Roman"/>
                <w:bCs/>
                <w:szCs w:val="20"/>
                <w:vertAlign w:val="subscript"/>
              </w:rPr>
              <w:t>2</w:t>
            </w:r>
            <w:r w:rsidRPr="00DD4086">
              <w:rPr>
                <w:rFonts w:ascii="Times New Roman" w:eastAsia="맑은 고딕" w:hAnsi="Times New Roman" w:cs="Times New Roman"/>
                <w:bCs/>
                <w:szCs w:val="20"/>
              </w:rPr>
              <w:t>/OH</w:t>
            </w:r>
            <w:r w:rsidRPr="00DD4086">
              <w:rPr>
                <w:rFonts w:ascii="Times New Roman" w:eastAsia="맑은 고딕" w:hAnsi="Times New Roman" w:cs="Times New Roman"/>
                <w:bCs/>
                <w:szCs w:val="20"/>
                <w:vertAlign w:val="superscript"/>
              </w:rPr>
              <w:t>–</w:t>
            </w:r>
          </w:p>
        </w:tc>
        <w:tc>
          <w:tcPr>
            <w:tcW w:w="1559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3D39E755" w14:textId="1395C0C5" w:rsidR="00680F6F" w:rsidRPr="00DD4086" w:rsidRDefault="00680F6F" w:rsidP="00680F6F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eastAsia="Pretendard Light" w:hAnsi="Times New Roman" w:cs="Times New Roman"/>
                <w:bCs/>
                <w:color w:val="000000" w:themeColor="text1"/>
                <w:kern w:val="24"/>
                <w:szCs w:val="20"/>
              </w:rPr>
              <w:t>27663.6</w:t>
            </w:r>
          </w:p>
        </w:tc>
        <w:tc>
          <w:tcPr>
            <w:tcW w:w="1558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716C8610" w14:textId="1BE67732" w:rsidR="00680F6F" w:rsidRPr="00DD4086" w:rsidRDefault="00680F6F" w:rsidP="00680F6F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eastAsia="Pretendard Light" w:hAnsi="Times New Roman" w:cs="Times New Roman"/>
                <w:bCs/>
                <w:color w:val="000000" w:themeColor="text1"/>
                <w:kern w:val="24"/>
                <w:szCs w:val="20"/>
              </w:rPr>
              <w:t>1.71109</w:t>
            </w:r>
          </w:p>
        </w:tc>
        <w:tc>
          <w:tcPr>
            <w:tcW w:w="1559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6B5FFA03" w14:textId="706E4E99" w:rsidR="00680F6F" w:rsidRPr="00DD4086" w:rsidRDefault="00680F6F" w:rsidP="00680F6F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eastAsia="Pretendard Light" w:hAnsi="Times New Roman" w:cs="Times New Roman"/>
                <w:bCs/>
                <w:color w:val="000000" w:themeColor="text1"/>
                <w:kern w:val="24"/>
                <w:szCs w:val="20"/>
              </w:rPr>
              <w:t>531.0116</w:t>
            </w:r>
          </w:p>
        </w:tc>
        <w:tc>
          <w:tcPr>
            <w:tcW w:w="1224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5C073C00" w14:textId="604CD84F" w:rsidR="00680F6F" w:rsidRPr="00DD4086" w:rsidRDefault="00680F6F" w:rsidP="00680F6F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eastAsia="Pretendard Light" w:hAnsi="Times New Roman" w:cs="Times New Roman"/>
                <w:bCs/>
                <w:color w:val="000000" w:themeColor="text1"/>
                <w:kern w:val="24"/>
                <w:szCs w:val="20"/>
              </w:rPr>
              <w:t>32.69</w:t>
            </w:r>
          </w:p>
        </w:tc>
      </w:tr>
      <w:tr w:rsidR="00680F6F" w:rsidRPr="00DD4086" w14:paraId="26336FFF" w14:textId="77777777" w:rsidTr="00FE0CE5">
        <w:trPr>
          <w:trHeight w:val="760"/>
        </w:trPr>
        <w:tc>
          <w:tcPr>
            <w:tcW w:w="1558" w:type="dxa"/>
            <w:vMerge/>
            <w:tcBorders>
              <w:left w:val="single" w:sz="2" w:space="0" w:color="FFFFFF" w:themeColor="background1"/>
              <w:bottom w:val="single" w:sz="18" w:space="0" w:color="auto"/>
              <w:right w:val="single" w:sz="2" w:space="0" w:color="FFFFFF" w:themeColor="background1"/>
            </w:tcBorders>
            <w:vAlign w:val="center"/>
          </w:tcPr>
          <w:p w14:paraId="12B9C290" w14:textId="77777777" w:rsidR="00680F6F" w:rsidRPr="00DD4086" w:rsidRDefault="00680F6F" w:rsidP="00680F6F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</w:p>
        </w:tc>
        <w:tc>
          <w:tcPr>
            <w:tcW w:w="1558" w:type="dxa"/>
            <w:tcBorders>
              <w:top w:val="single" w:sz="12" w:space="0" w:color="auto"/>
              <w:left w:val="single" w:sz="2" w:space="0" w:color="FFFFFF" w:themeColor="background1"/>
              <w:bottom w:val="single" w:sz="18" w:space="0" w:color="auto"/>
              <w:right w:val="single" w:sz="2" w:space="0" w:color="FFFFFF" w:themeColor="background1"/>
            </w:tcBorders>
            <w:vAlign w:val="center"/>
          </w:tcPr>
          <w:p w14:paraId="7B69D9FD" w14:textId="67EFD7C2" w:rsidR="00680F6F" w:rsidRPr="00DD4086" w:rsidRDefault="00680F6F" w:rsidP="00680F6F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Cs/>
                <w:szCs w:val="20"/>
              </w:rPr>
            </w:pPr>
            <w:r w:rsidRPr="00DD4086">
              <w:rPr>
                <w:rFonts w:ascii="Times New Roman" w:eastAsia="맑은 고딕" w:hAnsi="Times New Roman" w:cs="Times New Roman"/>
                <w:bCs/>
                <w:szCs w:val="20"/>
              </w:rPr>
              <w:t>H</w:t>
            </w:r>
            <w:r w:rsidRPr="00DD4086">
              <w:rPr>
                <w:rFonts w:ascii="Times New Roman" w:eastAsia="맑은 고딕" w:hAnsi="Times New Roman" w:cs="Times New Roman"/>
                <w:bCs/>
                <w:szCs w:val="20"/>
                <w:vertAlign w:val="subscript"/>
              </w:rPr>
              <w:t>2</w:t>
            </w:r>
            <w:r w:rsidRPr="00DD4086">
              <w:rPr>
                <w:rFonts w:ascii="Times New Roman" w:eastAsia="맑은 고딕" w:hAnsi="Times New Roman" w:cs="Times New Roman"/>
                <w:bCs/>
                <w:szCs w:val="20"/>
              </w:rPr>
              <w:t>O</w:t>
            </w:r>
          </w:p>
        </w:tc>
        <w:tc>
          <w:tcPr>
            <w:tcW w:w="1559" w:type="dxa"/>
            <w:tcBorders>
              <w:top w:val="single" w:sz="12" w:space="0" w:color="auto"/>
              <w:left w:val="single" w:sz="2" w:space="0" w:color="FFFFFF" w:themeColor="background1"/>
              <w:bottom w:val="single" w:sz="18" w:space="0" w:color="auto"/>
              <w:right w:val="single" w:sz="2" w:space="0" w:color="FFFFFF" w:themeColor="background1"/>
            </w:tcBorders>
            <w:vAlign w:val="center"/>
          </w:tcPr>
          <w:p w14:paraId="26DCAA49" w14:textId="51498A49" w:rsidR="00680F6F" w:rsidRPr="00DD4086" w:rsidRDefault="00680F6F" w:rsidP="00680F6F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eastAsia="Pretendard Light" w:hAnsi="Times New Roman" w:cs="Times New Roman"/>
                <w:bCs/>
                <w:color w:val="000000" w:themeColor="text1"/>
                <w:kern w:val="24"/>
                <w:szCs w:val="20"/>
              </w:rPr>
            </w:pPr>
            <w:r w:rsidRPr="00DD4086">
              <w:rPr>
                <w:rFonts w:ascii="Times New Roman" w:eastAsia="Pretendard Light" w:hAnsi="Times New Roman" w:cs="Times New Roman"/>
                <w:bCs/>
                <w:color w:val="000000" w:themeColor="text1"/>
                <w:kern w:val="24"/>
                <w:szCs w:val="20"/>
              </w:rPr>
              <w:t>9967.9</w:t>
            </w:r>
          </w:p>
        </w:tc>
        <w:tc>
          <w:tcPr>
            <w:tcW w:w="1558" w:type="dxa"/>
            <w:tcBorders>
              <w:top w:val="single" w:sz="12" w:space="0" w:color="auto"/>
              <w:left w:val="single" w:sz="2" w:space="0" w:color="FFFFFF" w:themeColor="background1"/>
              <w:bottom w:val="single" w:sz="18" w:space="0" w:color="auto"/>
              <w:right w:val="single" w:sz="2" w:space="0" w:color="FFFFFF" w:themeColor="background1"/>
            </w:tcBorders>
            <w:vAlign w:val="center"/>
          </w:tcPr>
          <w:p w14:paraId="7A7D713B" w14:textId="235DCACF" w:rsidR="00680F6F" w:rsidRPr="00DD4086" w:rsidRDefault="00680F6F" w:rsidP="00680F6F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eastAsia="Pretendard Light" w:hAnsi="Times New Roman" w:cs="Times New Roman"/>
                <w:bCs/>
                <w:color w:val="000000" w:themeColor="text1"/>
                <w:kern w:val="24"/>
                <w:szCs w:val="20"/>
              </w:rPr>
            </w:pPr>
            <w:r w:rsidRPr="00DD4086">
              <w:rPr>
                <w:rFonts w:ascii="Times New Roman" w:eastAsia="Pretendard Light" w:hAnsi="Times New Roman" w:cs="Times New Roman"/>
                <w:bCs/>
                <w:color w:val="000000" w:themeColor="text1"/>
                <w:kern w:val="24"/>
                <w:szCs w:val="20"/>
              </w:rPr>
              <w:t>2.22063</w:t>
            </w:r>
          </w:p>
        </w:tc>
        <w:tc>
          <w:tcPr>
            <w:tcW w:w="1559" w:type="dxa"/>
            <w:tcBorders>
              <w:top w:val="single" w:sz="12" w:space="0" w:color="auto"/>
              <w:left w:val="single" w:sz="2" w:space="0" w:color="FFFFFF" w:themeColor="background1"/>
              <w:bottom w:val="single" w:sz="18" w:space="0" w:color="auto"/>
              <w:right w:val="single" w:sz="2" w:space="0" w:color="FFFFFF" w:themeColor="background1"/>
            </w:tcBorders>
            <w:vAlign w:val="center"/>
          </w:tcPr>
          <w:p w14:paraId="396DE5E9" w14:textId="71165F2F" w:rsidR="00680F6F" w:rsidRPr="00DD4086" w:rsidRDefault="00680F6F" w:rsidP="00680F6F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eastAsia="Pretendard Light" w:hAnsi="Times New Roman" w:cs="Times New Roman"/>
                <w:bCs/>
                <w:color w:val="000000" w:themeColor="text1"/>
                <w:kern w:val="24"/>
                <w:szCs w:val="20"/>
              </w:rPr>
            </w:pPr>
            <w:r w:rsidRPr="00DD4086">
              <w:rPr>
                <w:rFonts w:ascii="Times New Roman" w:eastAsia="Pretendard Light" w:hAnsi="Times New Roman" w:cs="Times New Roman"/>
                <w:bCs/>
                <w:color w:val="000000" w:themeColor="text1"/>
                <w:kern w:val="24"/>
                <w:szCs w:val="20"/>
              </w:rPr>
              <w:t>532.3073</w:t>
            </w:r>
          </w:p>
        </w:tc>
        <w:tc>
          <w:tcPr>
            <w:tcW w:w="1224" w:type="dxa"/>
            <w:tcBorders>
              <w:top w:val="single" w:sz="12" w:space="0" w:color="auto"/>
              <w:left w:val="single" w:sz="2" w:space="0" w:color="FFFFFF" w:themeColor="background1"/>
              <w:bottom w:val="single" w:sz="18" w:space="0" w:color="auto"/>
              <w:right w:val="single" w:sz="2" w:space="0" w:color="FFFFFF" w:themeColor="background1"/>
            </w:tcBorders>
            <w:vAlign w:val="center"/>
          </w:tcPr>
          <w:p w14:paraId="4819F0B0" w14:textId="30EE759E" w:rsidR="00680F6F" w:rsidRPr="00DD4086" w:rsidRDefault="00680F6F" w:rsidP="00680F6F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Cs/>
                <w:color w:val="000000" w:themeColor="text1"/>
                <w:kern w:val="24"/>
                <w:szCs w:val="20"/>
              </w:rPr>
            </w:pPr>
            <w:r w:rsidRPr="00DD4086">
              <w:rPr>
                <w:rFonts w:ascii="Times New Roman" w:hAnsi="Times New Roman" w:cs="Times New Roman"/>
                <w:bCs/>
                <w:color w:val="000000" w:themeColor="text1"/>
                <w:kern w:val="24"/>
                <w:szCs w:val="20"/>
              </w:rPr>
              <w:t>11.78</w:t>
            </w:r>
          </w:p>
        </w:tc>
      </w:tr>
    </w:tbl>
    <w:p w14:paraId="358EE931" w14:textId="77777777" w:rsidR="00053B84" w:rsidRPr="00DD4086" w:rsidRDefault="00053B84" w:rsidP="00053B84">
      <w:pPr>
        <w:widowControl/>
        <w:wordWrap/>
        <w:autoSpaceDE/>
        <w:autoSpaceDN/>
        <w:spacing w:after="160" w:line="259" w:lineRule="auto"/>
        <w:rPr>
          <w:rFonts w:ascii="Times New Roman" w:hAnsi="Times New Roman" w:cs="Times New Roman"/>
          <w:b/>
          <w:szCs w:val="20"/>
        </w:rPr>
      </w:pPr>
      <w:r w:rsidRPr="00DD4086">
        <w:rPr>
          <w:rFonts w:ascii="Times New Roman" w:hAnsi="Times New Roman" w:cs="Times New Roman"/>
          <w:b/>
          <w:szCs w:val="20"/>
        </w:rPr>
        <w:br w:type="page"/>
      </w:r>
    </w:p>
    <w:p w14:paraId="4D2DDDB5" w14:textId="53FF93B9" w:rsidR="00053B84" w:rsidRPr="000C6535" w:rsidRDefault="00053B84" w:rsidP="00053B84">
      <w:pPr>
        <w:widowControl/>
        <w:wordWrap/>
        <w:autoSpaceDE/>
        <w:autoSpaceDN/>
        <w:spacing w:after="160"/>
        <w:rPr>
          <w:rFonts w:ascii="Times New Roman" w:hAnsi="Times New Roman" w:cs="Times New Roman"/>
          <w:b/>
          <w:sz w:val="24"/>
          <w:szCs w:val="24"/>
        </w:rPr>
      </w:pPr>
      <w:r w:rsidRPr="000C6535">
        <w:rPr>
          <w:rFonts w:ascii="Times New Roman" w:hAnsi="Times New Roman" w:cs="Times New Roman"/>
          <w:b/>
          <w:sz w:val="24"/>
          <w:szCs w:val="24"/>
        </w:rPr>
        <w:lastRenderedPageBreak/>
        <w:t>Table S</w:t>
      </w:r>
      <w:r w:rsidR="008B0956" w:rsidRPr="000C6535">
        <w:rPr>
          <w:rFonts w:ascii="Times New Roman" w:hAnsi="Times New Roman" w:cs="Times New Roman"/>
          <w:b/>
          <w:sz w:val="24"/>
          <w:szCs w:val="24"/>
        </w:rPr>
        <w:t>6</w:t>
      </w:r>
      <w:r w:rsidR="006E74DD" w:rsidRPr="000C6535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gramStart"/>
      <w:r w:rsidR="006E74DD" w:rsidRPr="000C6535">
        <w:rPr>
          <w:rFonts w:ascii="Times New Roman" w:hAnsi="Times New Roman" w:cs="Times New Roman"/>
          <w:bCs/>
          <w:sz w:val="24"/>
          <w:szCs w:val="24"/>
        </w:rPr>
        <w:t>The</w:t>
      </w:r>
      <w:proofErr w:type="gramEnd"/>
      <w:r w:rsidR="006E74DD" w:rsidRPr="000C6535">
        <w:rPr>
          <w:rFonts w:ascii="Times New Roman" w:hAnsi="Times New Roman" w:cs="Times New Roman"/>
          <w:bCs/>
          <w:sz w:val="24"/>
          <w:szCs w:val="24"/>
        </w:rPr>
        <w:t xml:space="preserve"> relative concentrations and fitting parameters </w:t>
      </w:r>
      <w:r w:rsidR="001A7FB6" w:rsidRPr="000C6535">
        <w:rPr>
          <w:rFonts w:ascii="Times New Roman" w:hAnsi="Times New Roman" w:cs="Times New Roman"/>
          <w:bCs/>
          <w:sz w:val="24"/>
          <w:szCs w:val="24"/>
        </w:rPr>
        <w:t>of</w:t>
      </w:r>
      <w:r w:rsidR="006E74DD" w:rsidRPr="000C6535">
        <w:rPr>
          <w:rFonts w:ascii="Times New Roman" w:hAnsi="Times New Roman" w:cs="Times New Roman"/>
          <w:bCs/>
          <w:sz w:val="24"/>
          <w:szCs w:val="24"/>
        </w:rPr>
        <w:t xml:space="preserve"> Mn 2p components </w:t>
      </w:r>
      <w:r w:rsidR="000855E0" w:rsidRPr="000C6535">
        <w:rPr>
          <w:rFonts w:ascii="Times New Roman" w:hAnsi="Times New Roman" w:cs="Times New Roman"/>
          <w:bCs/>
          <w:sz w:val="24"/>
          <w:szCs w:val="24"/>
        </w:rPr>
        <w:t xml:space="preserve">for </w:t>
      </w:r>
      <w:r w:rsidR="006E74DD" w:rsidRPr="000C6535">
        <w:rPr>
          <w:rFonts w:ascii="Times New Roman" w:hAnsi="Times New Roman" w:cs="Times New Roman"/>
          <w:bCs/>
          <w:sz w:val="24"/>
          <w:szCs w:val="24"/>
        </w:rPr>
        <w:t>Pr</w:t>
      </w:r>
      <w:r w:rsidR="006E74DD" w:rsidRPr="000C6535">
        <w:rPr>
          <w:rFonts w:ascii="Times New Roman" w:hAnsi="Times New Roman" w:cs="Times New Roman"/>
          <w:bCs/>
          <w:sz w:val="24"/>
          <w:szCs w:val="24"/>
          <w:vertAlign w:val="subscript"/>
        </w:rPr>
        <w:t>2</w:t>
      </w:r>
      <w:r w:rsidR="006E74DD" w:rsidRPr="000C6535">
        <w:rPr>
          <w:rFonts w:ascii="Times New Roman" w:hAnsi="Times New Roman" w:cs="Times New Roman"/>
          <w:bCs/>
          <w:sz w:val="24"/>
          <w:szCs w:val="24"/>
        </w:rPr>
        <w:t>MnCoO</w:t>
      </w:r>
      <w:r w:rsidR="006E74DD" w:rsidRPr="000C6535">
        <w:rPr>
          <w:rFonts w:ascii="Times New Roman" w:hAnsi="Times New Roman" w:cs="Times New Roman"/>
          <w:bCs/>
          <w:sz w:val="24"/>
          <w:szCs w:val="24"/>
          <w:vertAlign w:val="subscript"/>
        </w:rPr>
        <w:t>6</w:t>
      </w:r>
      <w:r w:rsidR="006E74DD" w:rsidRPr="000C6535">
        <w:rPr>
          <w:rFonts w:ascii="Times New Roman" w:hAnsi="Times New Roman" w:cs="Times New Roman"/>
          <w:bCs/>
          <w:sz w:val="24"/>
          <w:szCs w:val="24"/>
        </w:rPr>
        <w:t xml:space="preserve"> and La</w:t>
      </w:r>
      <w:r w:rsidR="006E74DD" w:rsidRPr="000C6535">
        <w:rPr>
          <w:rFonts w:ascii="Times New Roman" w:hAnsi="Times New Roman" w:cs="Times New Roman"/>
          <w:bCs/>
          <w:sz w:val="24"/>
          <w:szCs w:val="24"/>
          <w:vertAlign w:val="subscript"/>
        </w:rPr>
        <w:t>2</w:t>
      </w:r>
      <w:r w:rsidR="006E74DD" w:rsidRPr="000C6535">
        <w:rPr>
          <w:rFonts w:ascii="Times New Roman" w:hAnsi="Times New Roman" w:cs="Times New Roman"/>
          <w:bCs/>
          <w:sz w:val="24"/>
          <w:szCs w:val="24"/>
        </w:rPr>
        <w:t>MnCoO</w:t>
      </w:r>
      <w:r w:rsidR="006E74DD" w:rsidRPr="000C6535">
        <w:rPr>
          <w:rFonts w:ascii="Times New Roman" w:hAnsi="Times New Roman" w:cs="Times New Roman"/>
          <w:bCs/>
          <w:sz w:val="24"/>
          <w:szCs w:val="24"/>
          <w:vertAlign w:val="subscript"/>
        </w:rPr>
        <w:t>6</w:t>
      </w:r>
    </w:p>
    <w:tbl>
      <w:tblPr>
        <w:tblStyle w:val="ad"/>
        <w:tblpPr w:leftFromText="142" w:rightFromText="142" w:vertAnchor="text" w:tblpY="1"/>
        <w:tblOverlap w:val="never"/>
        <w:tblW w:w="0" w:type="auto"/>
        <w:tblLook w:val="04A0" w:firstRow="1" w:lastRow="0" w:firstColumn="1" w:lastColumn="0" w:noHBand="0" w:noVBand="1"/>
      </w:tblPr>
      <w:tblGrid>
        <w:gridCol w:w="1558"/>
        <w:gridCol w:w="1558"/>
        <w:gridCol w:w="1559"/>
        <w:gridCol w:w="1558"/>
        <w:gridCol w:w="1559"/>
        <w:gridCol w:w="1224"/>
      </w:tblGrid>
      <w:tr w:rsidR="00053B84" w:rsidRPr="00DD4086" w14:paraId="2094B8F9" w14:textId="77777777" w:rsidTr="00FE0CE5">
        <w:trPr>
          <w:trHeight w:val="760"/>
        </w:trPr>
        <w:tc>
          <w:tcPr>
            <w:tcW w:w="1558" w:type="dxa"/>
            <w:tcBorders>
              <w:top w:val="single" w:sz="18" w:space="0" w:color="auto"/>
              <w:left w:val="single" w:sz="2" w:space="0" w:color="FFFFFF" w:themeColor="background1"/>
              <w:bottom w:val="single" w:sz="18" w:space="0" w:color="auto"/>
              <w:right w:val="single" w:sz="2" w:space="0" w:color="E7E6E6" w:themeColor="background2"/>
            </w:tcBorders>
            <w:shd w:val="clear" w:color="auto" w:fill="E7E6E6" w:themeFill="background2"/>
            <w:vAlign w:val="center"/>
          </w:tcPr>
          <w:p w14:paraId="739F59D1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b/>
                <w:szCs w:val="20"/>
              </w:rPr>
              <w:t>Materials</w:t>
            </w:r>
          </w:p>
        </w:tc>
        <w:tc>
          <w:tcPr>
            <w:tcW w:w="1558" w:type="dxa"/>
            <w:tcBorders>
              <w:top w:val="single" w:sz="18" w:space="0" w:color="auto"/>
              <w:left w:val="single" w:sz="2" w:space="0" w:color="E7E6E6" w:themeColor="background2"/>
              <w:bottom w:val="single" w:sz="18" w:space="0" w:color="auto"/>
              <w:right w:val="single" w:sz="2" w:space="0" w:color="E7E6E6" w:themeColor="background2"/>
            </w:tcBorders>
            <w:shd w:val="clear" w:color="auto" w:fill="E7E6E6" w:themeFill="background2"/>
            <w:vAlign w:val="center"/>
          </w:tcPr>
          <w:p w14:paraId="4345AACD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b/>
                <w:szCs w:val="20"/>
              </w:rPr>
              <w:t>Component</w:t>
            </w:r>
          </w:p>
        </w:tc>
        <w:tc>
          <w:tcPr>
            <w:tcW w:w="1559" w:type="dxa"/>
            <w:tcBorders>
              <w:top w:val="single" w:sz="18" w:space="0" w:color="auto"/>
              <w:left w:val="single" w:sz="2" w:space="0" w:color="E7E6E6" w:themeColor="background2"/>
              <w:bottom w:val="single" w:sz="18" w:space="0" w:color="auto"/>
              <w:right w:val="single" w:sz="2" w:space="0" w:color="E7E6E6" w:themeColor="background2"/>
            </w:tcBorders>
            <w:shd w:val="clear" w:color="auto" w:fill="E7E6E6" w:themeFill="background2"/>
            <w:vAlign w:val="center"/>
          </w:tcPr>
          <w:p w14:paraId="62B64852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b/>
                <w:szCs w:val="20"/>
              </w:rPr>
              <w:t>Area</w:t>
            </w:r>
          </w:p>
        </w:tc>
        <w:tc>
          <w:tcPr>
            <w:tcW w:w="1558" w:type="dxa"/>
            <w:tcBorders>
              <w:top w:val="single" w:sz="18" w:space="0" w:color="auto"/>
              <w:left w:val="single" w:sz="2" w:space="0" w:color="E7E6E6" w:themeColor="background2"/>
              <w:bottom w:val="single" w:sz="18" w:space="0" w:color="auto"/>
              <w:right w:val="single" w:sz="2" w:space="0" w:color="E7E6E6" w:themeColor="background2"/>
            </w:tcBorders>
            <w:shd w:val="clear" w:color="auto" w:fill="E7E6E6" w:themeFill="background2"/>
            <w:vAlign w:val="center"/>
          </w:tcPr>
          <w:p w14:paraId="0601676E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b/>
                <w:szCs w:val="20"/>
              </w:rPr>
              <w:t>FWHM</w:t>
            </w:r>
          </w:p>
        </w:tc>
        <w:tc>
          <w:tcPr>
            <w:tcW w:w="1559" w:type="dxa"/>
            <w:tcBorders>
              <w:top w:val="single" w:sz="18" w:space="0" w:color="auto"/>
              <w:left w:val="single" w:sz="2" w:space="0" w:color="E7E6E6" w:themeColor="background2"/>
              <w:bottom w:val="single" w:sz="18" w:space="0" w:color="auto"/>
              <w:right w:val="single" w:sz="2" w:space="0" w:color="E7E6E6" w:themeColor="background2"/>
            </w:tcBorders>
            <w:shd w:val="clear" w:color="auto" w:fill="E7E6E6" w:themeFill="background2"/>
            <w:vAlign w:val="center"/>
          </w:tcPr>
          <w:p w14:paraId="7EE9A12D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b/>
                <w:szCs w:val="20"/>
              </w:rPr>
              <w:t>Position (eV)</w:t>
            </w:r>
          </w:p>
        </w:tc>
        <w:tc>
          <w:tcPr>
            <w:tcW w:w="1224" w:type="dxa"/>
            <w:tcBorders>
              <w:top w:val="single" w:sz="18" w:space="0" w:color="auto"/>
              <w:left w:val="single" w:sz="2" w:space="0" w:color="E7E6E6" w:themeColor="background2"/>
              <w:bottom w:val="single" w:sz="18" w:space="0" w:color="auto"/>
              <w:right w:val="single" w:sz="2" w:space="0" w:color="FFFFFF" w:themeColor="background1"/>
            </w:tcBorders>
            <w:shd w:val="clear" w:color="auto" w:fill="E7E6E6" w:themeFill="background2"/>
            <w:vAlign w:val="center"/>
          </w:tcPr>
          <w:p w14:paraId="63D940B8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b/>
                <w:szCs w:val="20"/>
              </w:rPr>
              <w:t>% Conc.</w:t>
            </w:r>
          </w:p>
        </w:tc>
      </w:tr>
      <w:tr w:rsidR="00053B84" w:rsidRPr="00DD4086" w14:paraId="5BF72026" w14:textId="77777777" w:rsidTr="00FE0CE5">
        <w:trPr>
          <w:trHeight w:val="760"/>
        </w:trPr>
        <w:tc>
          <w:tcPr>
            <w:tcW w:w="1558" w:type="dxa"/>
            <w:vMerge w:val="restart"/>
            <w:tcBorders>
              <w:top w:val="single" w:sz="18" w:space="0" w:color="auto"/>
              <w:left w:val="single" w:sz="2" w:space="0" w:color="FFFFFF" w:themeColor="background1"/>
              <w:right w:val="single" w:sz="2" w:space="0" w:color="FFFFFF" w:themeColor="background1"/>
            </w:tcBorders>
            <w:vAlign w:val="center"/>
          </w:tcPr>
          <w:p w14:paraId="0488F20A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Cs/>
                <w:szCs w:val="20"/>
                <w:vertAlign w:val="subscript"/>
              </w:rPr>
            </w:pPr>
            <w:r w:rsidRPr="00DD4086">
              <w:rPr>
                <w:rFonts w:ascii="Times New Roman" w:hAnsi="Times New Roman" w:cs="Times New Roman"/>
                <w:bCs/>
                <w:szCs w:val="20"/>
              </w:rPr>
              <w:t>Pr</w:t>
            </w:r>
            <w:r w:rsidRPr="00DD4086">
              <w:rPr>
                <w:rFonts w:ascii="Times New Roman" w:hAnsi="Times New Roman" w:cs="Times New Roman"/>
                <w:bCs/>
                <w:szCs w:val="20"/>
                <w:vertAlign w:val="subscript"/>
              </w:rPr>
              <w:t>2</w:t>
            </w:r>
            <w:r w:rsidRPr="00DD4086">
              <w:rPr>
                <w:rFonts w:ascii="Times New Roman" w:hAnsi="Times New Roman" w:cs="Times New Roman"/>
                <w:bCs/>
                <w:szCs w:val="20"/>
              </w:rPr>
              <w:t>MnCoO</w:t>
            </w:r>
            <w:r w:rsidRPr="00DD4086">
              <w:rPr>
                <w:rFonts w:ascii="Times New Roman" w:hAnsi="Times New Roman" w:cs="Times New Roman"/>
                <w:bCs/>
                <w:szCs w:val="20"/>
                <w:vertAlign w:val="subscript"/>
              </w:rPr>
              <w:t>6</w:t>
            </w:r>
          </w:p>
        </w:tc>
        <w:tc>
          <w:tcPr>
            <w:tcW w:w="1558" w:type="dxa"/>
            <w:tcBorders>
              <w:top w:val="single" w:sz="18" w:space="0" w:color="auto"/>
              <w:left w:val="single" w:sz="2" w:space="0" w:color="FFFFFF" w:themeColor="background1"/>
              <w:bottom w:val="single" w:sz="12" w:space="0" w:color="auto"/>
              <w:right w:val="nil"/>
            </w:tcBorders>
            <w:vAlign w:val="center"/>
          </w:tcPr>
          <w:p w14:paraId="14BA2B59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2p</w:t>
            </w: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position w:val="-4"/>
                <w:szCs w:val="20"/>
                <w:vertAlign w:val="subscript"/>
              </w:rPr>
              <w:t>3/2</w:t>
            </w: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 xml:space="preserve"> Mn</w:t>
            </w: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position w:val="5"/>
                <w:szCs w:val="20"/>
                <w:vertAlign w:val="superscript"/>
              </w:rPr>
              <w:t>3+</w:t>
            </w:r>
          </w:p>
        </w:tc>
        <w:tc>
          <w:tcPr>
            <w:tcW w:w="1559" w:type="dxa"/>
            <w:tcBorders>
              <w:top w:val="single" w:sz="18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451DB446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14034.5</w:t>
            </w:r>
          </w:p>
        </w:tc>
        <w:tc>
          <w:tcPr>
            <w:tcW w:w="1558" w:type="dxa"/>
            <w:tcBorders>
              <w:top w:val="single" w:sz="18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1F99AB16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2.31052</w:t>
            </w:r>
          </w:p>
        </w:tc>
        <w:tc>
          <w:tcPr>
            <w:tcW w:w="1559" w:type="dxa"/>
            <w:tcBorders>
              <w:top w:val="single" w:sz="18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654533AC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641.4126</w:t>
            </w:r>
          </w:p>
        </w:tc>
        <w:tc>
          <w:tcPr>
            <w:tcW w:w="1224" w:type="dxa"/>
            <w:tcBorders>
              <w:top w:val="single" w:sz="18" w:space="0" w:color="auto"/>
              <w:left w:val="nil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2ADC2EAB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32.96</w:t>
            </w:r>
          </w:p>
        </w:tc>
      </w:tr>
      <w:tr w:rsidR="00053B84" w:rsidRPr="00DD4086" w14:paraId="30187FF6" w14:textId="77777777" w:rsidTr="00FE0CE5">
        <w:trPr>
          <w:trHeight w:val="760"/>
        </w:trPr>
        <w:tc>
          <w:tcPr>
            <w:tcW w:w="1558" w:type="dxa"/>
            <w:vMerge/>
            <w:tcBorders>
              <w:left w:val="single" w:sz="2" w:space="0" w:color="FFFFFF" w:themeColor="background1"/>
              <w:right w:val="single" w:sz="2" w:space="0" w:color="FFFFFF" w:themeColor="background1"/>
            </w:tcBorders>
            <w:vAlign w:val="center"/>
          </w:tcPr>
          <w:p w14:paraId="32993D54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Cs/>
                <w:szCs w:val="20"/>
              </w:rPr>
            </w:pPr>
          </w:p>
        </w:tc>
        <w:tc>
          <w:tcPr>
            <w:tcW w:w="1558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3BD28C18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2p</w:t>
            </w: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position w:val="-4"/>
                <w:szCs w:val="20"/>
                <w:vertAlign w:val="subscript"/>
              </w:rPr>
              <w:t>3/2</w:t>
            </w: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 xml:space="preserve"> Mn</w:t>
            </w: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position w:val="5"/>
                <w:szCs w:val="20"/>
                <w:vertAlign w:val="superscript"/>
              </w:rPr>
              <w:t>4+</w:t>
            </w:r>
          </w:p>
        </w:tc>
        <w:tc>
          <w:tcPr>
            <w:tcW w:w="1559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175540A0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12559.7</w:t>
            </w:r>
          </w:p>
        </w:tc>
        <w:tc>
          <w:tcPr>
            <w:tcW w:w="1558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3C9CEDAD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3.46861</w:t>
            </w:r>
          </w:p>
        </w:tc>
        <w:tc>
          <w:tcPr>
            <w:tcW w:w="1559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6B56DE7C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642.9254</w:t>
            </w:r>
          </w:p>
        </w:tc>
        <w:tc>
          <w:tcPr>
            <w:tcW w:w="1224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7EA236AD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29.49</w:t>
            </w:r>
          </w:p>
        </w:tc>
      </w:tr>
      <w:tr w:rsidR="00053B84" w:rsidRPr="00DD4086" w14:paraId="13ADB037" w14:textId="77777777" w:rsidTr="00FE0CE5">
        <w:trPr>
          <w:trHeight w:val="760"/>
        </w:trPr>
        <w:tc>
          <w:tcPr>
            <w:tcW w:w="1558" w:type="dxa"/>
            <w:vMerge/>
            <w:tcBorders>
              <w:left w:val="single" w:sz="2" w:space="0" w:color="FFFFFF" w:themeColor="background1"/>
              <w:right w:val="single" w:sz="2" w:space="0" w:color="FFFFFF" w:themeColor="background1"/>
            </w:tcBorders>
            <w:vAlign w:val="center"/>
          </w:tcPr>
          <w:p w14:paraId="36F1D69C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Cs/>
                <w:szCs w:val="20"/>
              </w:rPr>
            </w:pPr>
          </w:p>
        </w:tc>
        <w:tc>
          <w:tcPr>
            <w:tcW w:w="1558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76C2FB21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2p</w:t>
            </w: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position w:val="-4"/>
                <w:szCs w:val="20"/>
                <w:vertAlign w:val="subscript"/>
              </w:rPr>
              <w:t>1/2</w:t>
            </w: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 xml:space="preserve"> Mn</w:t>
            </w: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position w:val="5"/>
                <w:szCs w:val="20"/>
                <w:vertAlign w:val="superscript"/>
              </w:rPr>
              <w:t>3+</w:t>
            </w:r>
          </w:p>
        </w:tc>
        <w:tc>
          <w:tcPr>
            <w:tcW w:w="1559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312926BD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13936.4</w:t>
            </w:r>
          </w:p>
        </w:tc>
        <w:tc>
          <w:tcPr>
            <w:tcW w:w="1558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12BFDCFB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3.06034</w:t>
            </w:r>
          </w:p>
        </w:tc>
        <w:tc>
          <w:tcPr>
            <w:tcW w:w="1559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658D4520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653.2083</w:t>
            </w:r>
          </w:p>
        </w:tc>
        <w:tc>
          <w:tcPr>
            <w:tcW w:w="1224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77A1C273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32.73</w:t>
            </w:r>
          </w:p>
        </w:tc>
      </w:tr>
      <w:tr w:rsidR="00053B84" w:rsidRPr="00DD4086" w14:paraId="254B0D3A" w14:textId="77777777" w:rsidTr="00FE0CE5">
        <w:trPr>
          <w:trHeight w:val="760"/>
        </w:trPr>
        <w:tc>
          <w:tcPr>
            <w:tcW w:w="1558" w:type="dxa"/>
            <w:vMerge/>
            <w:tcBorders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094DD9F8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Cs/>
                <w:szCs w:val="20"/>
              </w:rPr>
            </w:pPr>
          </w:p>
        </w:tc>
        <w:tc>
          <w:tcPr>
            <w:tcW w:w="1558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0AAFA41D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Cs/>
                <w:szCs w:val="20"/>
              </w:rPr>
            </w:pP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2p</w:t>
            </w: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position w:val="-4"/>
                <w:szCs w:val="20"/>
                <w:vertAlign w:val="subscript"/>
              </w:rPr>
              <w:t>1/2</w:t>
            </w: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 xml:space="preserve"> Mn</w:t>
            </w: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position w:val="5"/>
                <w:szCs w:val="20"/>
                <w:vertAlign w:val="superscript"/>
              </w:rPr>
              <w:t>4+</w:t>
            </w:r>
          </w:p>
        </w:tc>
        <w:tc>
          <w:tcPr>
            <w:tcW w:w="1559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0F3795AD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eastAsia="Pretendard Light" w:hAnsi="Times New Roman" w:cs="Times New Roman"/>
                <w:bCs/>
                <w:color w:val="000000" w:themeColor="text1"/>
                <w:kern w:val="24"/>
                <w:szCs w:val="20"/>
              </w:rPr>
            </w:pP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2053.4</w:t>
            </w:r>
          </w:p>
        </w:tc>
        <w:tc>
          <w:tcPr>
            <w:tcW w:w="1558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6275B69B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eastAsia="Pretendard Light" w:hAnsi="Times New Roman" w:cs="Times New Roman"/>
                <w:bCs/>
                <w:color w:val="000000" w:themeColor="text1"/>
                <w:kern w:val="24"/>
                <w:szCs w:val="20"/>
              </w:rPr>
            </w:pP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3.32239</w:t>
            </w:r>
          </w:p>
        </w:tc>
        <w:tc>
          <w:tcPr>
            <w:tcW w:w="1559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58EB5151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eastAsia="Pretendard Light" w:hAnsi="Times New Roman" w:cs="Times New Roman"/>
                <w:bCs/>
                <w:color w:val="000000" w:themeColor="text1"/>
                <w:kern w:val="24"/>
                <w:szCs w:val="20"/>
              </w:rPr>
            </w:pP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656.2487</w:t>
            </w:r>
          </w:p>
        </w:tc>
        <w:tc>
          <w:tcPr>
            <w:tcW w:w="1224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569B77AD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eastAsia="Pretendard Light" w:hAnsi="Times New Roman" w:cs="Times New Roman"/>
                <w:bCs/>
                <w:color w:val="000000" w:themeColor="text1"/>
                <w:kern w:val="24"/>
                <w:szCs w:val="20"/>
              </w:rPr>
            </w:pP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4.82</w:t>
            </w:r>
          </w:p>
        </w:tc>
      </w:tr>
      <w:tr w:rsidR="00053B84" w:rsidRPr="00DD4086" w14:paraId="3E0AA700" w14:textId="77777777" w:rsidTr="00FE0CE5">
        <w:trPr>
          <w:trHeight w:val="760"/>
        </w:trPr>
        <w:tc>
          <w:tcPr>
            <w:tcW w:w="1558" w:type="dxa"/>
            <w:vMerge w:val="restart"/>
            <w:tcBorders>
              <w:top w:val="single" w:sz="12" w:space="0" w:color="auto"/>
              <w:left w:val="single" w:sz="2" w:space="0" w:color="FFFFFF" w:themeColor="background1"/>
              <w:right w:val="single" w:sz="2" w:space="0" w:color="FFFFFF" w:themeColor="background1"/>
            </w:tcBorders>
            <w:vAlign w:val="center"/>
          </w:tcPr>
          <w:p w14:paraId="4B473AB1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Cs/>
                <w:szCs w:val="20"/>
                <w:vertAlign w:val="subscript"/>
              </w:rPr>
            </w:pPr>
            <w:r w:rsidRPr="00DD4086">
              <w:rPr>
                <w:rFonts w:ascii="Times New Roman" w:hAnsi="Times New Roman" w:cs="Times New Roman"/>
                <w:bCs/>
                <w:szCs w:val="20"/>
              </w:rPr>
              <w:t>La</w:t>
            </w:r>
            <w:r w:rsidRPr="00DD4086">
              <w:rPr>
                <w:rFonts w:ascii="Times New Roman" w:hAnsi="Times New Roman" w:cs="Times New Roman"/>
                <w:bCs/>
                <w:szCs w:val="20"/>
                <w:vertAlign w:val="subscript"/>
              </w:rPr>
              <w:t>2</w:t>
            </w:r>
            <w:r w:rsidRPr="00DD4086">
              <w:rPr>
                <w:rFonts w:ascii="Times New Roman" w:hAnsi="Times New Roman" w:cs="Times New Roman"/>
                <w:bCs/>
                <w:szCs w:val="20"/>
              </w:rPr>
              <w:t>MnCoO</w:t>
            </w:r>
            <w:r w:rsidRPr="00DD4086">
              <w:rPr>
                <w:rFonts w:ascii="Times New Roman" w:hAnsi="Times New Roman" w:cs="Times New Roman"/>
                <w:bCs/>
                <w:szCs w:val="20"/>
                <w:vertAlign w:val="subscript"/>
              </w:rPr>
              <w:t>6</w:t>
            </w:r>
          </w:p>
        </w:tc>
        <w:tc>
          <w:tcPr>
            <w:tcW w:w="1558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06A3833A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2p</w:t>
            </w: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position w:val="-4"/>
                <w:szCs w:val="20"/>
                <w:vertAlign w:val="subscript"/>
              </w:rPr>
              <w:t>3/2</w:t>
            </w: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 xml:space="preserve"> Mn</w:t>
            </w: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position w:val="5"/>
                <w:szCs w:val="20"/>
                <w:vertAlign w:val="superscript"/>
              </w:rPr>
              <w:t>3+</w:t>
            </w:r>
          </w:p>
        </w:tc>
        <w:tc>
          <w:tcPr>
            <w:tcW w:w="1559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49EE0343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15748.2</w:t>
            </w:r>
          </w:p>
        </w:tc>
        <w:tc>
          <w:tcPr>
            <w:tcW w:w="1558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4B000E36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2.40876</w:t>
            </w:r>
          </w:p>
        </w:tc>
        <w:tc>
          <w:tcPr>
            <w:tcW w:w="1559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5C2E0488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641.3067</w:t>
            </w:r>
          </w:p>
        </w:tc>
        <w:tc>
          <w:tcPr>
            <w:tcW w:w="1224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6C70CA38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32.19</w:t>
            </w:r>
          </w:p>
        </w:tc>
      </w:tr>
      <w:tr w:rsidR="00053B84" w:rsidRPr="00DD4086" w14:paraId="7B7CAA71" w14:textId="77777777" w:rsidTr="00FE0CE5">
        <w:trPr>
          <w:trHeight w:val="760"/>
        </w:trPr>
        <w:tc>
          <w:tcPr>
            <w:tcW w:w="1558" w:type="dxa"/>
            <w:vMerge/>
            <w:tcBorders>
              <w:left w:val="single" w:sz="2" w:space="0" w:color="FFFFFF" w:themeColor="background1"/>
              <w:right w:val="single" w:sz="2" w:space="0" w:color="FFFFFF" w:themeColor="background1"/>
            </w:tcBorders>
            <w:vAlign w:val="center"/>
          </w:tcPr>
          <w:p w14:paraId="39B59121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</w:p>
        </w:tc>
        <w:tc>
          <w:tcPr>
            <w:tcW w:w="1558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058D6892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2p</w:t>
            </w: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position w:val="-4"/>
                <w:szCs w:val="20"/>
                <w:vertAlign w:val="subscript"/>
              </w:rPr>
              <w:t>3/2</w:t>
            </w: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 xml:space="preserve"> Mn</w:t>
            </w: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position w:val="5"/>
                <w:szCs w:val="20"/>
                <w:vertAlign w:val="superscript"/>
              </w:rPr>
              <w:t>4+</w:t>
            </w:r>
          </w:p>
        </w:tc>
        <w:tc>
          <w:tcPr>
            <w:tcW w:w="1559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1CF16AC1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14822.2</w:t>
            </w:r>
          </w:p>
        </w:tc>
        <w:tc>
          <w:tcPr>
            <w:tcW w:w="1558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74992D0D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3.54251</w:t>
            </w:r>
          </w:p>
        </w:tc>
        <w:tc>
          <w:tcPr>
            <w:tcW w:w="1559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33623BBE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642.8324</w:t>
            </w:r>
          </w:p>
        </w:tc>
        <w:tc>
          <w:tcPr>
            <w:tcW w:w="1224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5A9AB0C7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30.29</w:t>
            </w:r>
          </w:p>
        </w:tc>
      </w:tr>
      <w:tr w:rsidR="00053B84" w:rsidRPr="00DD4086" w14:paraId="421098C9" w14:textId="77777777" w:rsidTr="00FE0CE5">
        <w:trPr>
          <w:trHeight w:val="760"/>
        </w:trPr>
        <w:tc>
          <w:tcPr>
            <w:tcW w:w="1558" w:type="dxa"/>
            <w:vMerge/>
            <w:tcBorders>
              <w:left w:val="single" w:sz="2" w:space="0" w:color="FFFFFF" w:themeColor="background1"/>
              <w:right w:val="single" w:sz="2" w:space="0" w:color="FFFFFF" w:themeColor="background1"/>
            </w:tcBorders>
            <w:vAlign w:val="center"/>
          </w:tcPr>
          <w:p w14:paraId="78A39D52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</w:p>
        </w:tc>
        <w:tc>
          <w:tcPr>
            <w:tcW w:w="1558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37D73EC3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2p</w:t>
            </w: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position w:val="-4"/>
                <w:szCs w:val="20"/>
                <w:vertAlign w:val="subscript"/>
              </w:rPr>
              <w:t>1/2</w:t>
            </w: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 xml:space="preserve"> Mn</w:t>
            </w: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position w:val="5"/>
                <w:szCs w:val="20"/>
                <w:vertAlign w:val="superscript"/>
              </w:rPr>
              <w:t>3+</w:t>
            </w:r>
          </w:p>
        </w:tc>
        <w:tc>
          <w:tcPr>
            <w:tcW w:w="1559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578F8EF0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15063.7</w:t>
            </w:r>
          </w:p>
        </w:tc>
        <w:tc>
          <w:tcPr>
            <w:tcW w:w="1558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396B6DB2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3.00984</w:t>
            </w:r>
          </w:p>
        </w:tc>
        <w:tc>
          <w:tcPr>
            <w:tcW w:w="1559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695C1DB4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653.2226</w:t>
            </w:r>
          </w:p>
        </w:tc>
        <w:tc>
          <w:tcPr>
            <w:tcW w:w="1224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0DEC6CA4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30.79</w:t>
            </w:r>
          </w:p>
        </w:tc>
      </w:tr>
      <w:tr w:rsidR="00053B84" w:rsidRPr="00DD4086" w14:paraId="18C76D05" w14:textId="77777777" w:rsidTr="00FE0CE5">
        <w:trPr>
          <w:trHeight w:val="760"/>
        </w:trPr>
        <w:tc>
          <w:tcPr>
            <w:tcW w:w="1558" w:type="dxa"/>
            <w:vMerge/>
            <w:tcBorders>
              <w:left w:val="single" w:sz="2" w:space="0" w:color="FFFFFF" w:themeColor="background1"/>
              <w:bottom w:val="single" w:sz="18" w:space="0" w:color="auto"/>
              <w:right w:val="single" w:sz="2" w:space="0" w:color="FFFFFF" w:themeColor="background1"/>
            </w:tcBorders>
            <w:vAlign w:val="center"/>
          </w:tcPr>
          <w:p w14:paraId="11C21C42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</w:p>
        </w:tc>
        <w:tc>
          <w:tcPr>
            <w:tcW w:w="1558" w:type="dxa"/>
            <w:tcBorders>
              <w:top w:val="single" w:sz="12" w:space="0" w:color="auto"/>
              <w:left w:val="single" w:sz="2" w:space="0" w:color="FFFFFF" w:themeColor="background1"/>
              <w:bottom w:val="single" w:sz="18" w:space="0" w:color="auto"/>
              <w:right w:val="single" w:sz="2" w:space="0" w:color="FFFFFF" w:themeColor="background1"/>
            </w:tcBorders>
            <w:vAlign w:val="center"/>
          </w:tcPr>
          <w:p w14:paraId="5EC2BD28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Cs/>
                <w:szCs w:val="20"/>
              </w:rPr>
            </w:pP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2p</w:t>
            </w: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position w:val="-4"/>
                <w:szCs w:val="20"/>
                <w:vertAlign w:val="subscript"/>
              </w:rPr>
              <w:t>1/2</w:t>
            </w: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 xml:space="preserve"> Mn</w:t>
            </w: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position w:val="5"/>
                <w:szCs w:val="20"/>
                <w:vertAlign w:val="superscript"/>
              </w:rPr>
              <w:t>4+</w:t>
            </w:r>
          </w:p>
        </w:tc>
        <w:tc>
          <w:tcPr>
            <w:tcW w:w="1559" w:type="dxa"/>
            <w:tcBorders>
              <w:top w:val="single" w:sz="12" w:space="0" w:color="auto"/>
              <w:left w:val="single" w:sz="2" w:space="0" w:color="FFFFFF" w:themeColor="background1"/>
              <w:bottom w:val="single" w:sz="18" w:space="0" w:color="auto"/>
              <w:right w:val="single" w:sz="2" w:space="0" w:color="FFFFFF" w:themeColor="background1"/>
            </w:tcBorders>
            <w:vAlign w:val="center"/>
          </w:tcPr>
          <w:p w14:paraId="6FDF95AC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eastAsia="Pretendard Light" w:hAnsi="Times New Roman" w:cs="Times New Roman"/>
                <w:bCs/>
                <w:color w:val="000000" w:themeColor="text1"/>
                <w:kern w:val="24"/>
                <w:szCs w:val="20"/>
              </w:rPr>
            </w:pP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3296.1</w:t>
            </w:r>
          </w:p>
        </w:tc>
        <w:tc>
          <w:tcPr>
            <w:tcW w:w="1558" w:type="dxa"/>
            <w:tcBorders>
              <w:top w:val="single" w:sz="12" w:space="0" w:color="auto"/>
              <w:left w:val="single" w:sz="2" w:space="0" w:color="FFFFFF" w:themeColor="background1"/>
              <w:bottom w:val="single" w:sz="18" w:space="0" w:color="auto"/>
              <w:right w:val="single" w:sz="2" w:space="0" w:color="FFFFFF" w:themeColor="background1"/>
            </w:tcBorders>
            <w:vAlign w:val="center"/>
          </w:tcPr>
          <w:p w14:paraId="6F7DE822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eastAsia="Pretendard Light" w:hAnsi="Times New Roman" w:cs="Times New Roman"/>
                <w:bCs/>
                <w:color w:val="000000" w:themeColor="text1"/>
                <w:kern w:val="24"/>
                <w:szCs w:val="20"/>
              </w:rPr>
            </w:pP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3.25969</w:t>
            </w:r>
          </w:p>
        </w:tc>
        <w:tc>
          <w:tcPr>
            <w:tcW w:w="1559" w:type="dxa"/>
            <w:tcBorders>
              <w:top w:val="single" w:sz="12" w:space="0" w:color="auto"/>
              <w:left w:val="single" w:sz="2" w:space="0" w:color="FFFFFF" w:themeColor="background1"/>
              <w:bottom w:val="single" w:sz="18" w:space="0" w:color="auto"/>
              <w:right w:val="single" w:sz="2" w:space="0" w:color="FFFFFF" w:themeColor="background1"/>
            </w:tcBorders>
            <w:vAlign w:val="center"/>
          </w:tcPr>
          <w:p w14:paraId="4C3F5BE8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eastAsia="Pretendard Light" w:hAnsi="Times New Roman" w:cs="Times New Roman"/>
                <w:bCs/>
                <w:color w:val="000000" w:themeColor="text1"/>
                <w:kern w:val="24"/>
                <w:szCs w:val="20"/>
              </w:rPr>
            </w:pP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655.9247</w:t>
            </w:r>
          </w:p>
        </w:tc>
        <w:tc>
          <w:tcPr>
            <w:tcW w:w="1224" w:type="dxa"/>
            <w:tcBorders>
              <w:top w:val="single" w:sz="12" w:space="0" w:color="auto"/>
              <w:left w:val="single" w:sz="2" w:space="0" w:color="FFFFFF" w:themeColor="background1"/>
              <w:bottom w:val="single" w:sz="18" w:space="0" w:color="auto"/>
              <w:right w:val="single" w:sz="2" w:space="0" w:color="FFFFFF" w:themeColor="background1"/>
            </w:tcBorders>
            <w:vAlign w:val="center"/>
          </w:tcPr>
          <w:p w14:paraId="35B5C15A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eastAsia="Pretendard Light" w:hAnsi="Times New Roman" w:cs="Times New Roman"/>
                <w:bCs/>
                <w:color w:val="000000" w:themeColor="text1"/>
                <w:kern w:val="24"/>
                <w:szCs w:val="20"/>
              </w:rPr>
            </w:pP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6.73</w:t>
            </w:r>
          </w:p>
        </w:tc>
      </w:tr>
    </w:tbl>
    <w:p w14:paraId="771FFDA6" w14:textId="2B5143A3" w:rsidR="00053B84" w:rsidRPr="00DD4086" w:rsidRDefault="00053B84" w:rsidP="008E7F86">
      <w:pPr>
        <w:contextualSpacing/>
        <w:rPr>
          <w:rFonts w:ascii="Times New Roman" w:hAnsi="Times New Roman" w:cs="Times New Roman"/>
          <w:bCs/>
          <w:szCs w:val="20"/>
        </w:rPr>
      </w:pPr>
    </w:p>
    <w:p w14:paraId="679C8F84" w14:textId="77777777" w:rsidR="00053B84" w:rsidRPr="00DD4086" w:rsidRDefault="00053B84">
      <w:pPr>
        <w:widowControl/>
        <w:wordWrap/>
        <w:autoSpaceDE/>
        <w:autoSpaceDN/>
        <w:spacing w:after="160" w:line="259" w:lineRule="auto"/>
        <w:rPr>
          <w:rFonts w:ascii="Times New Roman" w:hAnsi="Times New Roman" w:cs="Times New Roman"/>
          <w:bCs/>
          <w:szCs w:val="20"/>
        </w:rPr>
      </w:pPr>
      <w:r w:rsidRPr="00DD4086">
        <w:rPr>
          <w:rFonts w:ascii="Times New Roman" w:hAnsi="Times New Roman" w:cs="Times New Roman"/>
          <w:bCs/>
          <w:szCs w:val="20"/>
        </w:rPr>
        <w:br w:type="page"/>
      </w:r>
    </w:p>
    <w:p w14:paraId="41273F7D" w14:textId="0ED300CB" w:rsidR="00053B84" w:rsidRPr="000C6535" w:rsidRDefault="00053B84" w:rsidP="00053B84">
      <w:pPr>
        <w:widowControl/>
        <w:wordWrap/>
        <w:autoSpaceDE/>
        <w:autoSpaceDN/>
        <w:spacing w:after="160" w:line="259" w:lineRule="auto"/>
        <w:rPr>
          <w:rFonts w:ascii="Times New Roman" w:hAnsi="Times New Roman" w:cs="Times New Roman"/>
          <w:b/>
          <w:sz w:val="24"/>
          <w:szCs w:val="24"/>
        </w:rPr>
      </w:pPr>
      <w:r w:rsidRPr="000C6535">
        <w:rPr>
          <w:rFonts w:ascii="Times New Roman" w:hAnsi="Times New Roman" w:cs="Times New Roman"/>
          <w:b/>
          <w:sz w:val="24"/>
          <w:szCs w:val="24"/>
        </w:rPr>
        <w:lastRenderedPageBreak/>
        <w:t>Table S</w:t>
      </w:r>
      <w:r w:rsidR="008B0956" w:rsidRPr="000C6535">
        <w:rPr>
          <w:rFonts w:ascii="Times New Roman" w:hAnsi="Times New Roman" w:cs="Times New Roman"/>
          <w:b/>
          <w:sz w:val="24"/>
          <w:szCs w:val="24"/>
        </w:rPr>
        <w:t>7</w:t>
      </w:r>
      <w:r w:rsidR="006E74DD" w:rsidRPr="000C6535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gramStart"/>
      <w:r w:rsidR="006E74DD" w:rsidRPr="000C6535">
        <w:rPr>
          <w:rFonts w:ascii="Times New Roman" w:hAnsi="Times New Roman" w:cs="Times New Roman"/>
          <w:bCs/>
          <w:sz w:val="24"/>
          <w:szCs w:val="24"/>
        </w:rPr>
        <w:t>The</w:t>
      </w:r>
      <w:proofErr w:type="gramEnd"/>
      <w:r w:rsidR="006E74DD" w:rsidRPr="000C6535">
        <w:rPr>
          <w:rFonts w:ascii="Times New Roman" w:hAnsi="Times New Roman" w:cs="Times New Roman"/>
          <w:bCs/>
          <w:sz w:val="24"/>
          <w:szCs w:val="24"/>
        </w:rPr>
        <w:t xml:space="preserve"> relative concentrations and fitting parameters </w:t>
      </w:r>
      <w:r w:rsidR="001A7FB6" w:rsidRPr="000C6535">
        <w:rPr>
          <w:rFonts w:ascii="Times New Roman" w:hAnsi="Times New Roman" w:cs="Times New Roman"/>
          <w:bCs/>
          <w:sz w:val="24"/>
          <w:szCs w:val="24"/>
        </w:rPr>
        <w:t>of</w:t>
      </w:r>
      <w:r w:rsidR="006E74DD" w:rsidRPr="000C6535">
        <w:rPr>
          <w:rFonts w:ascii="Times New Roman" w:hAnsi="Times New Roman" w:cs="Times New Roman"/>
          <w:bCs/>
          <w:sz w:val="24"/>
          <w:szCs w:val="24"/>
        </w:rPr>
        <w:t xml:space="preserve"> Co 2p components </w:t>
      </w:r>
      <w:r w:rsidR="000855E0" w:rsidRPr="000C6535">
        <w:rPr>
          <w:rFonts w:ascii="Times New Roman" w:hAnsi="Times New Roman" w:cs="Times New Roman"/>
          <w:bCs/>
          <w:sz w:val="24"/>
          <w:szCs w:val="24"/>
        </w:rPr>
        <w:t xml:space="preserve">for </w:t>
      </w:r>
      <w:r w:rsidR="006E74DD" w:rsidRPr="000C6535">
        <w:rPr>
          <w:rFonts w:ascii="Times New Roman" w:hAnsi="Times New Roman" w:cs="Times New Roman"/>
          <w:bCs/>
          <w:sz w:val="24"/>
          <w:szCs w:val="24"/>
        </w:rPr>
        <w:t>Pr</w:t>
      </w:r>
      <w:r w:rsidR="006E74DD" w:rsidRPr="000C6535">
        <w:rPr>
          <w:rFonts w:ascii="Times New Roman" w:hAnsi="Times New Roman" w:cs="Times New Roman"/>
          <w:bCs/>
          <w:sz w:val="24"/>
          <w:szCs w:val="24"/>
          <w:vertAlign w:val="subscript"/>
        </w:rPr>
        <w:t>2</w:t>
      </w:r>
      <w:r w:rsidR="006E74DD" w:rsidRPr="000C6535">
        <w:rPr>
          <w:rFonts w:ascii="Times New Roman" w:hAnsi="Times New Roman" w:cs="Times New Roman"/>
          <w:bCs/>
          <w:sz w:val="24"/>
          <w:szCs w:val="24"/>
        </w:rPr>
        <w:t>MnCoO</w:t>
      </w:r>
      <w:r w:rsidR="006E74DD" w:rsidRPr="000C6535">
        <w:rPr>
          <w:rFonts w:ascii="Times New Roman" w:hAnsi="Times New Roman" w:cs="Times New Roman"/>
          <w:bCs/>
          <w:sz w:val="24"/>
          <w:szCs w:val="24"/>
          <w:vertAlign w:val="subscript"/>
        </w:rPr>
        <w:t>6</w:t>
      </w:r>
      <w:r w:rsidR="006E74DD" w:rsidRPr="000C6535">
        <w:rPr>
          <w:rFonts w:ascii="Times New Roman" w:hAnsi="Times New Roman" w:cs="Times New Roman"/>
          <w:bCs/>
          <w:sz w:val="24"/>
          <w:szCs w:val="24"/>
        </w:rPr>
        <w:t xml:space="preserve"> and La</w:t>
      </w:r>
      <w:r w:rsidR="006E74DD" w:rsidRPr="000C6535">
        <w:rPr>
          <w:rFonts w:ascii="Times New Roman" w:hAnsi="Times New Roman" w:cs="Times New Roman"/>
          <w:bCs/>
          <w:sz w:val="24"/>
          <w:szCs w:val="24"/>
          <w:vertAlign w:val="subscript"/>
        </w:rPr>
        <w:t>2</w:t>
      </w:r>
      <w:r w:rsidR="006E74DD" w:rsidRPr="000C6535">
        <w:rPr>
          <w:rFonts w:ascii="Times New Roman" w:hAnsi="Times New Roman" w:cs="Times New Roman"/>
          <w:bCs/>
          <w:sz w:val="24"/>
          <w:szCs w:val="24"/>
        </w:rPr>
        <w:t>MnCoO</w:t>
      </w:r>
      <w:r w:rsidR="006E74DD" w:rsidRPr="000C6535">
        <w:rPr>
          <w:rFonts w:ascii="Times New Roman" w:hAnsi="Times New Roman" w:cs="Times New Roman"/>
          <w:bCs/>
          <w:sz w:val="24"/>
          <w:szCs w:val="24"/>
          <w:vertAlign w:val="subscript"/>
        </w:rPr>
        <w:t>6</w:t>
      </w:r>
    </w:p>
    <w:tbl>
      <w:tblPr>
        <w:tblStyle w:val="ad"/>
        <w:tblpPr w:leftFromText="142" w:rightFromText="142" w:vertAnchor="text" w:tblpY="1"/>
        <w:tblOverlap w:val="never"/>
        <w:tblW w:w="0" w:type="auto"/>
        <w:tblLook w:val="04A0" w:firstRow="1" w:lastRow="0" w:firstColumn="1" w:lastColumn="0" w:noHBand="0" w:noVBand="1"/>
      </w:tblPr>
      <w:tblGrid>
        <w:gridCol w:w="1558"/>
        <w:gridCol w:w="1558"/>
        <w:gridCol w:w="1559"/>
        <w:gridCol w:w="1558"/>
        <w:gridCol w:w="1559"/>
        <w:gridCol w:w="1224"/>
      </w:tblGrid>
      <w:tr w:rsidR="00053B84" w:rsidRPr="00DD4086" w14:paraId="25F2B4C9" w14:textId="77777777" w:rsidTr="00FE0CE5">
        <w:trPr>
          <w:trHeight w:val="760"/>
        </w:trPr>
        <w:tc>
          <w:tcPr>
            <w:tcW w:w="1558" w:type="dxa"/>
            <w:tcBorders>
              <w:top w:val="single" w:sz="18" w:space="0" w:color="auto"/>
              <w:left w:val="single" w:sz="2" w:space="0" w:color="FFFFFF" w:themeColor="background1"/>
              <w:bottom w:val="single" w:sz="18" w:space="0" w:color="auto"/>
              <w:right w:val="single" w:sz="2" w:space="0" w:color="E7E6E6" w:themeColor="background2"/>
            </w:tcBorders>
            <w:shd w:val="clear" w:color="auto" w:fill="E7E6E6" w:themeFill="background2"/>
            <w:vAlign w:val="center"/>
          </w:tcPr>
          <w:p w14:paraId="19BB6FC9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b/>
                <w:szCs w:val="20"/>
              </w:rPr>
              <w:t>Materials</w:t>
            </w:r>
          </w:p>
        </w:tc>
        <w:tc>
          <w:tcPr>
            <w:tcW w:w="1558" w:type="dxa"/>
            <w:tcBorders>
              <w:top w:val="single" w:sz="18" w:space="0" w:color="auto"/>
              <w:left w:val="single" w:sz="2" w:space="0" w:color="E7E6E6" w:themeColor="background2"/>
              <w:bottom w:val="single" w:sz="18" w:space="0" w:color="auto"/>
              <w:right w:val="single" w:sz="2" w:space="0" w:color="E7E6E6" w:themeColor="background2"/>
            </w:tcBorders>
            <w:shd w:val="clear" w:color="auto" w:fill="E7E6E6" w:themeFill="background2"/>
            <w:vAlign w:val="center"/>
          </w:tcPr>
          <w:p w14:paraId="46BC2F89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b/>
                <w:szCs w:val="20"/>
              </w:rPr>
              <w:t>Component</w:t>
            </w:r>
          </w:p>
        </w:tc>
        <w:tc>
          <w:tcPr>
            <w:tcW w:w="1559" w:type="dxa"/>
            <w:tcBorders>
              <w:top w:val="single" w:sz="18" w:space="0" w:color="auto"/>
              <w:left w:val="single" w:sz="2" w:space="0" w:color="E7E6E6" w:themeColor="background2"/>
              <w:bottom w:val="single" w:sz="18" w:space="0" w:color="auto"/>
              <w:right w:val="single" w:sz="2" w:space="0" w:color="E7E6E6" w:themeColor="background2"/>
            </w:tcBorders>
            <w:shd w:val="clear" w:color="auto" w:fill="E7E6E6" w:themeFill="background2"/>
            <w:vAlign w:val="center"/>
          </w:tcPr>
          <w:p w14:paraId="3C78797B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b/>
                <w:szCs w:val="20"/>
              </w:rPr>
              <w:t>Area</w:t>
            </w:r>
          </w:p>
        </w:tc>
        <w:tc>
          <w:tcPr>
            <w:tcW w:w="1558" w:type="dxa"/>
            <w:tcBorders>
              <w:top w:val="single" w:sz="18" w:space="0" w:color="auto"/>
              <w:left w:val="single" w:sz="2" w:space="0" w:color="E7E6E6" w:themeColor="background2"/>
              <w:bottom w:val="single" w:sz="18" w:space="0" w:color="auto"/>
              <w:right w:val="single" w:sz="2" w:space="0" w:color="E7E6E6" w:themeColor="background2"/>
            </w:tcBorders>
            <w:shd w:val="clear" w:color="auto" w:fill="E7E6E6" w:themeFill="background2"/>
            <w:vAlign w:val="center"/>
          </w:tcPr>
          <w:p w14:paraId="74D92DEF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b/>
                <w:szCs w:val="20"/>
              </w:rPr>
              <w:t>FWHM</w:t>
            </w:r>
          </w:p>
        </w:tc>
        <w:tc>
          <w:tcPr>
            <w:tcW w:w="1559" w:type="dxa"/>
            <w:tcBorders>
              <w:top w:val="single" w:sz="18" w:space="0" w:color="auto"/>
              <w:left w:val="single" w:sz="2" w:space="0" w:color="E7E6E6" w:themeColor="background2"/>
              <w:bottom w:val="single" w:sz="18" w:space="0" w:color="auto"/>
              <w:right w:val="single" w:sz="2" w:space="0" w:color="E7E6E6" w:themeColor="background2"/>
            </w:tcBorders>
            <w:shd w:val="clear" w:color="auto" w:fill="E7E6E6" w:themeFill="background2"/>
            <w:vAlign w:val="center"/>
          </w:tcPr>
          <w:p w14:paraId="4AC42A40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b/>
                <w:szCs w:val="20"/>
              </w:rPr>
              <w:t>Position (eV)</w:t>
            </w:r>
          </w:p>
        </w:tc>
        <w:tc>
          <w:tcPr>
            <w:tcW w:w="1224" w:type="dxa"/>
            <w:tcBorders>
              <w:top w:val="single" w:sz="18" w:space="0" w:color="auto"/>
              <w:left w:val="single" w:sz="2" w:space="0" w:color="E7E6E6" w:themeColor="background2"/>
              <w:bottom w:val="single" w:sz="18" w:space="0" w:color="auto"/>
              <w:right w:val="single" w:sz="2" w:space="0" w:color="FFFFFF" w:themeColor="background1"/>
            </w:tcBorders>
            <w:shd w:val="clear" w:color="auto" w:fill="E7E6E6" w:themeFill="background2"/>
            <w:vAlign w:val="center"/>
          </w:tcPr>
          <w:p w14:paraId="6295BFFA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b/>
                <w:szCs w:val="20"/>
              </w:rPr>
              <w:t>% Conc.</w:t>
            </w:r>
          </w:p>
        </w:tc>
      </w:tr>
      <w:tr w:rsidR="00053B84" w:rsidRPr="00DD4086" w14:paraId="27B5331E" w14:textId="77777777" w:rsidTr="00FE0CE5">
        <w:trPr>
          <w:trHeight w:val="760"/>
        </w:trPr>
        <w:tc>
          <w:tcPr>
            <w:tcW w:w="1558" w:type="dxa"/>
            <w:vMerge w:val="restart"/>
            <w:tcBorders>
              <w:top w:val="single" w:sz="18" w:space="0" w:color="auto"/>
              <w:left w:val="single" w:sz="2" w:space="0" w:color="FFFFFF" w:themeColor="background1"/>
              <w:right w:val="single" w:sz="2" w:space="0" w:color="FFFFFF" w:themeColor="background1"/>
            </w:tcBorders>
            <w:vAlign w:val="center"/>
          </w:tcPr>
          <w:p w14:paraId="6B0E4A20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Cs/>
                <w:szCs w:val="20"/>
                <w:vertAlign w:val="subscript"/>
              </w:rPr>
            </w:pPr>
            <w:r w:rsidRPr="00DD4086">
              <w:rPr>
                <w:rFonts w:ascii="Times New Roman" w:hAnsi="Times New Roman" w:cs="Times New Roman"/>
                <w:bCs/>
                <w:szCs w:val="20"/>
              </w:rPr>
              <w:t>Pr</w:t>
            </w:r>
            <w:r w:rsidRPr="00DD4086">
              <w:rPr>
                <w:rFonts w:ascii="Times New Roman" w:hAnsi="Times New Roman" w:cs="Times New Roman"/>
                <w:bCs/>
                <w:szCs w:val="20"/>
                <w:vertAlign w:val="subscript"/>
              </w:rPr>
              <w:t>2</w:t>
            </w:r>
            <w:r w:rsidRPr="00DD4086">
              <w:rPr>
                <w:rFonts w:ascii="Times New Roman" w:hAnsi="Times New Roman" w:cs="Times New Roman"/>
                <w:bCs/>
                <w:szCs w:val="20"/>
              </w:rPr>
              <w:t>MnCoO</w:t>
            </w:r>
            <w:r w:rsidRPr="00DD4086">
              <w:rPr>
                <w:rFonts w:ascii="Times New Roman" w:hAnsi="Times New Roman" w:cs="Times New Roman"/>
                <w:bCs/>
                <w:szCs w:val="20"/>
                <w:vertAlign w:val="subscript"/>
              </w:rPr>
              <w:t>6</w:t>
            </w:r>
          </w:p>
        </w:tc>
        <w:tc>
          <w:tcPr>
            <w:tcW w:w="1558" w:type="dxa"/>
            <w:tcBorders>
              <w:top w:val="single" w:sz="18" w:space="0" w:color="auto"/>
              <w:left w:val="single" w:sz="2" w:space="0" w:color="FFFFFF" w:themeColor="background1"/>
              <w:bottom w:val="single" w:sz="12" w:space="0" w:color="auto"/>
              <w:right w:val="nil"/>
            </w:tcBorders>
            <w:vAlign w:val="center"/>
          </w:tcPr>
          <w:p w14:paraId="1E3E95ED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2p</w:t>
            </w: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position w:val="-4"/>
                <w:szCs w:val="20"/>
                <w:vertAlign w:val="subscript"/>
              </w:rPr>
              <w:t>3/2</w:t>
            </w: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 xml:space="preserve"> Co</w:t>
            </w: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position w:val="5"/>
                <w:szCs w:val="20"/>
                <w:vertAlign w:val="superscript"/>
              </w:rPr>
              <w:t>3+</w:t>
            </w:r>
          </w:p>
        </w:tc>
        <w:tc>
          <w:tcPr>
            <w:tcW w:w="1559" w:type="dxa"/>
            <w:tcBorders>
              <w:top w:val="single" w:sz="18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620A78F1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8469.7</w:t>
            </w:r>
          </w:p>
        </w:tc>
        <w:tc>
          <w:tcPr>
            <w:tcW w:w="1558" w:type="dxa"/>
            <w:tcBorders>
              <w:top w:val="single" w:sz="18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46CE9935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1.64246</w:t>
            </w:r>
          </w:p>
        </w:tc>
        <w:tc>
          <w:tcPr>
            <w:tcW w:w="1559" w:type="dxa"/>
            <w:tcBorders>
              <w:top w:val="single" w:sz="18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7ED8500E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779.2204</w:t>
            </w:r>
          </w:p>
        </w:tc>
        <w:tc>
          <w:tcPr>
            <w:tcW w:w="1224" w:type="dxa"/>
            <w:tcBorders>
              <w:top w:val="single" w:sz="18" w:space="0" w:color="auto"/>
              <w:left w:val="nil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4B842611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28.86</w:t>
            </w:r>
          </w:p>
        </w:tc>
      </w:tr>
      <w:tr w:rsidR="00053B84" w:rsidRPr="00DD4086" w14:paraId="6D306675" w14:textId="77777777" w:rsidTr="00FE0CE5">
        <w:trPr>
          <w:trHeight w:val="760"/>
        </w:trPr>
        <w:tc>
          <w:tcPr>
            <w:tcW w:w="1558" w:type="dxa"/>
            <w:vMerge/>
            <w:tcBorders>
              <w:left w:val="single" w:sz="2" w:space="0" w:color="FFFFFF" w:themeColor="background1"/>
              <w:right w:val="single" w:sz="2" w:space="0" w:color="FFFFFF" w:themeColor="background1"/>
            </w:tcBorders>
            <w:vAlign w:val="center"/>
          </w:tcPr>
          <w:p w14:paraId="6D76D0AD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Cs/>
                <w:szCs w:val="20"/>
              </w:rPr>
            </w:pPr>
          </w:p>
        </w:tc>
        <w:tc>
          <w:tcPr>
            <w:tcW w:w="1558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02306155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2p</w:t>
            </w: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position w:val="-4"/>
                <w:szCs w:val="20"/>
                <w:vertAlign w:val="subscript"/>
              </w:rPr>
              <w:t>3/2</w:t>
            </w: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 xml:space="preserve"> Co</w:t>
            </w: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  <w:vertAlign w:val="superscript"/>
              </w:rPr>
              <w:t>2+</w:t>
            </w:r>
          </w:p>
        </w:tc>
        <w:tc>
          <w:tcPr>
            <w:tcW w:w="1559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15129D53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2303.1</w:t>
            </w:r>
          </w:p>
        </w:tc>
        <w:tc>
          <w:tcPr>
            <w:tcW w:w="1558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062A296A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1.61096</w:t>
            </w:r>
          </w:p>
        </w:tc>
        <w:tc>
          <w:tcPr>
            <w:tcW w:w="1559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1A836ABA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780.4628</w:t>
            </w:r>
          </w:p>
        </w:tc>
        <w:tc>
          <w:tcPr>
            <w:tcW w:w="1224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3EA22348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7.85</w:t>
            </w:r>
          </w:p>
        </w:tc>
      </w:tr>
      <w:tr w:rsidR="00053B84" w:rsidRPr="00DD4086" w14:paraId="3CE1C8D6" w14:textId="77777777" w:rsidTr="00FE0CE5">
        <w:trPr>
          <w:trHeight w:val="760"/>
        </w:trPr>
        <w:tc>
          <w:tcPr>
            <w:tcW w:w="1558" w:type="dxa"/>
            <w:vMerge/>
            <w:tcBorders>
              <w:left w:val="single" w:sz="2" w:space="0" w:color="FFFFFF" w:themeColor="background1"/>
              <w:right w:val="single" w:sz="2" w:space="0" w:color="FFFFFF" w:themeColor="background1"/>
            </w:tcBorders>
            <w:vAlign w:val="center"/>
          </w:tcPr>
          <w:p w14:paraId="74D78685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Cs/>
                <w:szCs w:val="20"/>
              </w:rPr>
            </w:pPr>
          </w:p>
        </w:tc>
        <w:tc>
          <w:tcPr>
            <w:tcW w:w="1558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0B508B70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  <w:vertAlign w:val="superscript"/>
              </w:rPr>
            </w:pP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2p</w:t>
            </w: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position w:val="-4"/>
                <w:szCs w:val="20"/>
                <w:vertAlign w:val="subscript"/>
              </w:rPr>
              <w:t>1/2</w:t>
            </w: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 xml:space="preserve"> Co</w:t>
            </w: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  <w:vertAlign w:val="superscript"/>
              </w:rPr>
              <w:t>3+</w:t>
            </w:r>
          </w:p>
        </w:tc>
        <w:tc>
          <w:tcPr>
            <w:tcW w:w="1559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2C02098D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3831.8</w:t>
            </w:r>
          </w:p>
        </w:tc>
        <w:tc>
          <w:tcPr>
            <w:tcW w:w="1558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65353319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1.79341</w:t>
            </w:r>
          </w:p>
        </w:tc>
        <w:tc>
          <w:tcPr>
            <w:tcW w:w="1559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44F62DDC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795.0446</w:t>
            </w:r>
          </w:p>
        </w:tc>
        <w:tc>
          <w:tcPr>
            <w:tcW w:w="1224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334A1A5A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13.06</w:t>
            </w:r>
          </w:p>
        </w:tc>
      </w:tr>
      <w:tr w:rsidR="00053B84" w:rsidRPr="00DD4086" w14:paraId="671C5B13" w14:textId="77777777" w:rsidTr="00FE0CE5">
        <w:trPr>
          <w:trHeight w:val="760"/>
        </w:trPr>
        <w:tc>
          <w:tcPr>
            <w:tcW w:w="1558" w:type="dxa"/>
            <w:vMerge/>
            <w:tcBorders>
              <w:left w:val="single" w:sz="2" w:space="0" w:color="FFFFFF" w:themeColor="background1"/>
              <w:right w:val="single" w:sz="2" w:space="0" w:color="FFFFFF" w:themeColor="background1"/>
            </w:tcBorders>
            <w:vAlign w:val="center"/>
          </w:tcPr>
          <w:p w14:paraId="3CE280ED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Cs/>
                <w:szCs w:val="20"/>
              </w:rPr>
            </w:pPr>
          </w:p>
        </w:tc>
        <w:tc>
          <w:tcPr>
            <w:tcW w:w="1558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5878CD00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Cs/>
                <w:szCs w:val="20"/>
              </w:rPr>
            </w:pP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2p</w:t>
            </w: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position w:val="-4"/>
                <w:szCs w:val="20"/>
                <w:vertAlign w:val="subscript"/>
              </w:rPr>
              <w:t>1/2</w:t>
            </w: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 xml:space="preserve"> Co</w:t>
            </w: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position w:val="5"/>
                <w:szCs w:val="20"/>
                <w:vertAlign w:val="superscript"/>
              </w:rPr>
              <w:t>2+</w:t>
            </w:r>
          </w:p>
        </w:tc>
        <w:tc>
          <w:tcPr>
            <w:tcW w:w="1559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2D5D6F17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eastAsia="Pretendard Light" w:hAnsi="Times New Roman" w:cs="Times New Roman"/>
                <w:bCs/>
                <w:color w:val="000000" w:themeColor="text1"/>
                <w:kern w:val="24"/>
                <w:szCs w:val="20"/>
              </w:rPr>
            </w:pP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6059.8</w:t>
            </w:r>
          </w:p>
        </w:tc>
        <w:tc>
          <w:tcPr>
            <w:tcW w:w="1558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747B8305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eastAsia="Pretendard Light" w:hAnsi="Times New Roman" w:cs="Times New Roman"/>
                <w:bCs/>
                <w:color w:val="000000" w:themeColor="text1"/>
                <w:kern w:val="24"/>
                <w:szCs w:val="20"/>
              </w:rPr>
            </w:pP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2.82241</w:t>
            </w:r>
          </w:p>
        </w:tc>
        <w:tc>
          <w:tcPr>
            <w:tcW w:w="1559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415E4376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eastAsia="Pretendard Light" w:hAnsi="Times New Roman" w:cs="Times New Roman"/>
                <w:bCs/>
                <w:color w:val="000000" w:themeColor="text1"/>
                <w:kern w:val="24"/>
                <w:szCs w:val="20"/>
              </w:rPr>
            </w:pP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796.2471</w:t>
            </w:r>
          </w:p>
        </w:tc>
        <w:tc>
          <w:tcPr>
            <w:tcW w:w="1224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584EEE64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eastAsia="Pretendard Light" w:hAnsi="Times New Roman" w:cs="Times New Roman"/>
                <w:bCs/>
                <w:color w:val="000000" w:themeColor="text1"/>
                <w:kern w:val="24"/>
                <w:szCs w:val="20"/>
              </w:rPr>
            </w:pP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20.65</w:t>
            </w:r>
          </w:p>
        </w:tc>
      </w:tr>
      <w:tr w:rsidR="00053B84" w:rsidRPr="00DD4086" w14:paraId="5C75FD80" w14:textId="77777777" w:rsidTr="00FE0CE5">
        <w:trPr>
          <w:trHeight w:val="760"/>
        </w:trPr>
        <w:tc>
          <w:tcPr>
            <w:tcW w:w="1558" w:type="dxa"/>
            <w:vMerge/>
            <w:tcBorders>
              <w:left w:val="single" w:sz="2" w:space="0" w:color="FFFFFF" w:themeColor="background1"/>
              <w:right w:val="single" w:sz="2" w:space="0" w:color="FFFFFF" w:themeColor="background1"/>
            </w:tcBorders>
            <w:vAlign w:val="center"/>
          </w:tcPr>
          <w:p w14:paraId="45DEE58F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Cs/>
                <w:szCs w:val="20"/>
              </w:rPr>
            </w:pPr>
          </w:p>
        </w:tc>
        <w:tc>
          <w:tcPr>
            <w:tcW w:w="1558" w:type="dxa"/>
            <w:vMerge w:val="restart"/>
            <w:tcBorders>
              <w:top w:val="single" w:sz="12" w:space="0" w:color="auto"/>
              <w:left w:val="single" w:sz="2" w:space="0" w:color="FFFFFF" w:themeColor="background1"/>
              <w:right w:val="single" w:sz="2" w:space="0" w:color="FFFFFF" w:themeColor="background1"/>
            </w:tcBorders>
            <w:vAlign w:val="center"/>
          </w:tcPr>
          <w:p w14:paraId="131969E1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</w:pP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Satellite</w:t>
            </w:r>
          </w:p>
        </w:tc>
        <w:tc>
          <w:tcPr>
            <w:tcW w:w="1559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50FFA8CA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</w:pP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5424.8</w:t>
            </w:r>
          </w:p>
        </w:tc>
        <w:tc>
          <w:tcPr>
            <w:tcW w:w="1558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7AFB353B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</w:pP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4.07229</w:t>
            </w:r>
          </w:p>
        </w:tc>
        <w:tc>
          <w:tcPr>
            <w:tcW w:w="1559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12360F33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</w:pP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786.6520</w:t>
            </w:r>
          </w:p>
        </w:tc>
        <w:tc>
          <w:tcPr>
            <w:tcW w:w="1224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3EF1C742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Cs/>
                <w:color w:val="000000" w:themeColor="text1"/>
                <w:kern w:val="24"/>
                <w:szCs w:val="20"/>
              </w:rPr>
            </w:pPr>
            <w:r w:rsidRPr="00DD4086">
              <w:rPr>
                <w:rFonts w:ascii="Times New Roman" w:hAnsi="Times New Roman" w:cs="Times New Roman"/>
                <w:bCs/>
                <w:color w:val="000000" w:themeColor="text1"/>
                <w:kern w:val="24"/>
                <w:szCs w:val="20"/>
              </w:rPr>
              <w:t>19.64</w:t>
            </w:r>
          </w:p>
        </w:tc>
      </w:tr>
      <w:tr w:rsidR="00053B84" w:rsidRPr="00DD4086" w14:paraId="7798664F" w14:textId="77777777" w:rsidTr="00FE0CE5">
        <w:trPr>
          <w:trHeight w:val="760"/>
        </w:trPr>
        <w:tc>
          <w:tcPr>
            <w:tcW w:w="1558" w:type="dxa"/>
            <w:vMerge/>
            <w:tcBorders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358AFF20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Cs/>
                <w:szCs w:val="20"/>
              </w:rPr>
            </w:pPr>
          </w:p>
        </w:tc>
        <w:tc>
          <w:tcPr>
            <w:tcW w:w="1558" w:type="dxa"/>
            <w:vMerge/>
            <w:tcBorders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306A507C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</w:pPr>
          </w:p>
        </w:tc>
        <w:tc>
          <w:tcPr>
            <w:tcW w:w="1559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799E6110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</w:pP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3672.2</w:t>
            </w:r>
          </w:p>
        </w:tc>
        <w:tc>
          <w:tcPr>
            <w:tcW w:w="1558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4BFE8F9C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</w:pP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4.08081</w:t>
            </w:r>
          </w:p>
        </w:tc>
        <w:tc>
          <w:tcPr>
            <w:tcW w:w="1559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7FD8239E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</w:pP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802.9032</w:t>
            </w:r>
          </w:p>
        </w:tc>
        <w:tc>
          <w:tcPr>
            <w:tcW w:w="1224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21DB5D56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Cs/>
                <w:color w:val="000000" w:themeColor="text1"/>
                <w:kern w:val="24"/>
                <w:szCs w:val="20"/>
              </w:rPr>
            </w:pPr>
            <w:r w:rsidRPr="00DD4086">
              <w:rPr>
                <w:rFonts w:ascii="Times New Roman" w:hAnsi="Times New Roman" w:cs="Times New Roman"/>
                <w:bCs/>
                <w:color w:val="000000" w:themeColor="text1"/>
                <w:kern w:val="24"/>
                <w:szCs w:val="20"/>
              </w:rPr>
              <w:t>13.30</w:t>
            </w:r>
          </w:p>
        </w:tc>
      </w:tr>
      <w:tr w:rsidR="00053B84" w:rsidRPr="00DD4086" w14:paraId="6129C68B" w14:textId="77777777" w:rsidTr="00FE0CE5">
        <w:trPr>
          <w:trHeight w:val="760"/>
        </w:trPr>
        <w:tc>
          <w:tcPr>
            <w:tcW w:w="1558" w:type="dxa"/>
            <w:vMerge w:val="restart"/>
            <w:tcBorders>
              <w:top w:val="single" w:sz="12" w:space="0" w:color="auto"/>
              <w:left w:val="single" w:sz="2" w:space="0" w:color="FFFFFF" w:themeColor="background1"/>
              <w:right w:val="single" w:sz="2" w:space="0" w:color="FFFFFF" w:themeColor="background1"/>
            </w:tcBorders>
            <w:vAlign w:val="center"/>
          </w:tcPr>
          <w:p w14:paraId="2C99DC23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Cs/>
                <w:szCs w:val="20"/>
                <w:vertAlign w:val="subscript"/>
              </w:rPr>
            </w:pPr>
            <w:r w:rsidRPr="00DD4086">
              <w:rPr>
                <w:rFonts w:ascii="Times New Roman" w:hAnsi="Times New Roman" w:cs="Times New Roman"/>
                <w:bCs/>
                <w:szCs w:val="20"/>
              </w:rPr>
              <w:t>La</w:t>
            </w:r>
            <w:r w:rsidRPr="00DD4086">
              <w:rPr>
                <w:rFonts w:ascii="Times New Roman" w:hAnsi="Times New Roman" w:cs="Times New Roman"/>
                <w:bCs/>
                <w:szCs w:val="20"/>
                <w:vertAlign w:val="subscript"/>
              </w:rPr>
              <w:t>2</w:t>
            </w:r>
            <w:r w:rsidRPr="00DD4086">
              <w:rPr>
                <w:rFonts w:ascii="Times New Roman" w:hAnsi="Times New Roman" w:cs="Times New Roman"/>
                <w:bCs/>
                <w:szCs w:val="20"/>
              </w:rPr>
              <w:t>MnCoO</w:t>
            </w:r>
            <w:r w:rsidRPr="00DD4086">
              <w:rPr>
                <w:rFonts w:ascii="Times New Roman" w:hAnsi="Times New Roman" w:cs="Times New Roman"/>
                <w:bCs/>
                <w:szCs w:val="20"/>
                <w:vertAlign w:val="subscript"/>
              </w:rPr>
              <w:t>6</w:t>
            </w:r>
          </w:p>
        </w:tc>
        <w:tc>
          <w:tcPr>
            <w:tcW w:w="1558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259EF2DF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2p</w:t>
            </w: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position w:val="-4"/>
                <w:szCs w:val="20"/>
                <w:vertAlign w:val="subscript"/>
              </w:rPr>
              <w:t>3/2</w:t>
            </w: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 xml:space="preserve"> Co</w:t>
            </w: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position w:val="5"/>
                <w:szCs w:val="20"/>
                <w:vertAlign w:val="superscript"/>
              </w:rPr>
              <w:t>3+</w:t>
            </w:r>
          </w:p>
        </w:tc>
        <w:tc>
          <w:tcPr>
            <w:tcW w:w="1559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5DD82BC7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4967.9</w:t>
            </w:r>
          </w:p>
        </w:tc>
        <w:tc>
          <w:tcPr>
            <w:tcW w:w="1558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4914582B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1.3855</w:t>
            </w:r>
          </w:p>
        </w:tc>
        <w:tc>
          <w:tcPr>
            <w:tcW w:w="1559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2C875286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779.3575</w:t>
            </w:r>
          </w:p>
        </w:tc>
        <w:tc>
          <w:tcPr>
            <w:tcW w:w="1224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5E759D8B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23.64</w:t>
            </w:r>
          </w:p>
        </w:tc>
      </w:tr>
      <w:tr w:rsidR="00053B84" w:rsidRPr="00DD4086" w14:paraId="285DE0DA" w14:textId="77777777" w:rsidTr="00FE0CE5">
        <w:trPr>
          <w:trHeight w:val="760"/>
        </w:trPr>
        <w:tc>
          <w:tcPr>
            <w:tcW w:w="1558" w:type="dxa"/>
            <w:vMerge/>
            <w:tcBorders>
              <w:left w:val="single" w:sz="2" w:space="0" w:color="FFFFFF" w:themeColor="background1"/>
              <w:right w:val="single" w:sz="2" w:space="0" w:color="FFFFFF" w:themeColor="background1"/>
            </w:tcBorders>
            <w:vAlign w:val="center"/>
          </w:tcPr>
          <w:p w14:paraId="1AB2B5AA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</w:p>
        </w:tc>
        <w:tc>
          <w:tcPr>
            <w:tcW w:w="1558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54EFF533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2p</w:t>
            </w: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position w:val="-4"/>
                <w:szCs w:val="20"/>
                <w:vertAlign w:val="subscript"/>
              </w:rPr>
              <w:t>3/2</w:t>
            </w: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 xml:space="preserve"> Co</w:t>
            </w: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  <w:vertAlign w:val="superscript"/>
              </w:rPr>
              <w:t>2+</w:t>
            </w:r>
          </w:p>
        </w:tc>
        <w:tc>
          <w:tcPr>
            <w:tcW w:w="1559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149E9972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6639.9</w:t>
            </w:r>
          </w:p>
        </w:tc>
        <w:tc>
          <w:tcPr>
            <w:tcW w:w="1558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23715DD1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2.43285</w:t>
            </w:r>
          </w:p>
        </w:tc>
        <w:tc>
          <w:tcPr>
            <w:tcW w:w="1559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4F28E5A1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780.6245</w:t>
            </w:r>
          </w:p>
        </w:tc>
        <w:tc>
          <w:tcPr>
            <w:tcW w:w="1224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6EFE2EFF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31.59</w:t>
            </w:r>
          </w:p>
        </w:tc>
      </w:tr>
      <w:tr w:rsidR="00053B84" w:rsidRPr="00DD4086" w14:paraId="11868060" w14:textId="77777777" w:rsidTr="00FE0CE5">
        <w:trPr>
          <w:trHeight w:val="760"/>
        </w:trPr>
        <w:tc>
          <w:tcPr>
            <w:tcW w:w="1558" w:type="dxa"/>
            <w:vMerge/>
            <w:tcBorders>
              <w:left w:val="single" w:sz="2" w:space="0" w:color="FFFFFF" w:themeColor="background1"/>
              <w:right w:val="single" w:sz="2" w:space="0" w:color="FFFFFF" w:themeColor="background1"/>
            </w:tcBorders>
            <w:vAlign w:val="center"/>
          </w:tcPr>
          <w:p w14:paraId="3487DA8C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</w:p>
        </w:tc>
        <w:tc>
          <w:tcPr>
            <w:tcW w:w="1558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5AD7EE0C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2p</w:t>
            </w: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position w:val="-4"/>
                <w:szCs w:val="20"/>
                <w:vertAlign w:val="subscript"/>
              </w:rPr>
              <w:t>1/2</w:t>
            </w: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 xml:space="preserve"> Co</w:t>
            </w: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  <w:vertAlign w:val="superscript"/>
              </w:rPr>
              <w:t>3+</w:t>
            </w:r>
          </w:p>
        </w:tc>
        <w:tc>
          <w:tcPr>
            <w:tcW w:w="1559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28D41D40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1928.5</w:t>
            </w:r>
          </w:p>
        </w:tc>
        <w:tc>
          <w:tcPr>
            <w:tcW w:w="1558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6C72E063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1.52746</w:t>
            </w:r>
          </w:p>
        </w:tc>
        <w:tc>
          <w:tcPr>
            <w:tcW w:w="1559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0E172264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794.9460</w:t>
            </w:r>
          </w:p>
        </w:tc>
        <w:tc>
          <w:tcPr>
            <w:tcW w:w="1224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288F0383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9.18</w:t>
            </w:r>
          </w:p>
        </w:tc>
      </w:tr>
      <w:tr w:rsidR="00053B84" w:rsidRPr="00DD4086" w14:paraId="7C6857F5" w14:textId="77777777" w:rsidTr="00FE0CE5">
        <w:trPr>
          <w:trHeight w:val="760"/>
        </w:trPr>
        <w:tc>
          <w:tcPr>
            <w:tcW w:w="1558" w:type="dxa"/>
            <w:vMerge/>
            <w:tcBorders>
              <w:left w:val="single" w:sz="2" w:space="0" w:color="FFFFFF" w:themeColor="background1"/>
              <w:right w:val="single" w:sz="2" w:space="0" w:color="FFFFFF" w:themeColor="background1"/>
            </w:tcBorders>
            <w:vAlign w:val="center"/>
          </w:tcPr>
          <w:p w14:paraId="6FF796CC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</w:p>
        </w:tc>
        <w:tc>
          <w:tcPr>
            <w:tcW w:w="1558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08610B98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Cs/>
                <w:szCs w:val="20"/>
              </w:rPr>
            </w:pP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2p</w:t>
            </w: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position w:val="-4"/>
                <w:szCs w:val="20"/>
                <w:vertAlign w:val="subscript"/>
              </w:rPr>
              <w:t>1/2</w:t>
            </w: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 xml:space="preserve"> Co</w:t>
            </w: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position w:val="5"/>
                <w:szCs w:val="20"/>
                <w:vertAlign w:val="superscript"/>
              </w:rPr>
              <w:t>2+</w:t>
            </w:r>
          </w:p>
        </w:tc>
        <w:tc>
          <w:tcPr>
            <w:tcW w:w="1559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0E0686E3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eastAsia="Pretendard Light" w:hAnsi="Times New Roman" w:cs="Times New Roman"/>
                <w:bCs/>
                <w:color w:val="000000" w:themeColor="text1"/>
                <w:kern w:val="24"/>
                <w:szCs w:val="20"/>
              </w:rPr>
            </w:pP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3699.3</w:t>
            </w:r>
          </w:p>
        </w:tc>
        <w:tc>
          <w:tcPr>
            <w:tcW w:w="1558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2B715C93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eastAsia="Pretendard Light" w:hAnsi="Times New Roman" w:cs="Times New Roman"/>
                <w:bCs/>
                <w:color w:val="000000" w:themeColor="text1"/>
                <w:kern w:val="24"/>
                <w:szCs w:val="20"/>
              </w:rPr>
            </w:pP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2.33776</w:t>
            </w:r>
          </w:p>
        </w:tc>
        <w:tc>
          <w:tcPr>
            <w:tcW w:w="1559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36F95064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eastAsia="Pretendard Light" w:hAnsi="Times New Roman" w:cs="Times New Roman"/>
                <w:bCs/>
                <w:color w:val="000000" w:themeColor="text1"/>
                <w:kern w:val="24"/>
                <w:szCs w:val="20"/>
              </w:rPr>
            </w:pP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795.9942</w:t>
            </w:r>
          </w:p>
        </w:tc>
        <w:tc>
          <w:tcPr>
            <w:tcW w:w="1224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158DCFC4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eastAsia="Pretendard Light" w:hAnsi="Times New Roman" w:cs="Times New Roman"/>
                <w:bCs/>
                <w:color w:val="000000" w:themeColor="text1"/>
                <w:kern w:val="24"/>
                <w:szCs w:val="20"/>
              </w:rPr>
            </w:pP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17.6</w:t>
            </w:r>
          </w:p>
        </w:tc>
      </w:tr>
      <w:tr w:rsidR="00053B84" w:rsidRPr="00DD4086" w14:paraId="019AF808" w14:textId="77777777" w:rsidTr="00FE0CE5">
        <w:trPr>
          <w:trHeight w:val="760"/>
        </w:trPr>
        <w:tc>
          <w:tcPr>
            <w:tcW w:w="1558" w:type="dxa"/>
            <w:vMerge/>
            <w:tcBorders>
              <w:left w:val="single" w:sz="2" w:space="0" w:color="FFFFFF" w:themeColor="background1"/>
              <w:right w:val="single" w:sz="2" w:space="0" w:color="FFFFFF" w:themeColor="background1"/>
            </w:tcBorders>
            <w:vAlign w:val="center"/>
          </w:tcPr>
          <w:p w14:paraId="4A035654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</w:p>
        </w:tc>
        <w:tc>
          <w:tcPr>
            <w:tcW w:w="1558" w:type="dxa"/>
            <w:vMerge w:val="restart"/>
            <w:tcBorders>
              <w:top w:val="single" w:sz="12" w:space="0" w:color="auto"/>
              <w:left w:val="single" w:sz="2" w:space="0" w:color="FFFFFF" w:themeColor="background1"/>
              <w:right w:val="single" w:sz="2" w:space="0" w:color="FFFFFF" w:themeColor="background1"/>
            </w:tcBorders>
            <w:vAlign w:val="center"/>
          </w:tcPr>
          <w:p w14:paraId="7D13A5F6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</w:pP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Satellite</w:t>
            </w:r>
          </w:p>
        </w:tc>
        <w:tc>
          <w:tcPr>
            <w:tcW w:w="1559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75D2B936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</w:pP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1672.4</w:t>
            </w:r>
          </w:p>
        </w:tc>
        <w:tc>
          <w:tcPr>
            <w:tcW w:w="1558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30184DB8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</w:pP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6.26067</w:t>
            </w:r>
          </w:p>
        </w:tc>
        <w:tc>
          <w:tcPr>
            <w:tcW w:w="1559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2F6A647C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</w:pP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787.4454</w:t>
            </w:r>
          </w:p>
        </w:tc>
        <w:tc>
          <w:tcPr>
            <w:tcW w:w="1224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vAlign w:val="center"/>
          </w:tcPr>
          <w:p w14:paraId="1F9DBE51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Cs/>
                <w:color w:val="000000" w:themeColor="text1"/>
                <w:kern w:val="24"/>
                <w:szCs w:val="20"/>
              </w:rPr>
            </w:pPr>
            <w:r w:rsidRPr="00DD4086">
              <w:rPr>
                <w:rFonts w:ascii="Times New Roman" w:hAnsi="Times New Roman" w:cs="Times New Roman"/>
                <w:bCs/>
                <w:color w:val="000000" w:themeColor="text1"/>
                <w:kern w:val="24"/>
                <w:szCs w:val="20"/>
              </w:rPr>
              <w:t>7.96</w:t>
            </w:r>
          </w:p>
        </w:tc>
      </w:tr>
      <w:tr w:rsidR="00053B84" w:rsidRPr="00DD4086" w14:paraId="7B54DD7E" w14:textId="77777777" w:rsidTr="00FE0CE5">
        <w:trPr>
          <w:trHeight w:val="760"/>
        </w:trPr>
        <w:tc>
          <w:tcPr>
            <w:tcW w:w="1558" w:type="dxa"/>
            <w:vMerge/>
            <w:tcBorders>
              <w:left w:val="single" w:sz="2" w:space="0" w:color="FFFFFF" w:themeColor="background1"/>
              <w:bottom w:val="single" w:sz="18" w:space="0" w:color="auto"/>
              <w:right w:val="single" w:sz="2" w:space="0" w:color="FFFFFF" w:themeColor="background1"/>
            </w:tcBorders>
            <w:vAlign w:val="center"/>
          </w:tcPr>
          <w:p w14:paraId="3129ECC6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</w:p>
        </w:tc>
        <w:tc>
          <w:tcPr>
            <w:tcW w:w="1558" w:type="dxa"/>
            <w:vMerge/>
            <w:tcBorders>
              <w:left w:val="single" w:sz="2" w:space="0" w:color="FFFFFF" w:themeColor="background1"/>
              <w:bottom w:val="single" w:sz="18" w:space="0" w:color="auto"/>
              <w:right w:val="single" w:sz="2" w:space="0" w:color="FFFFFF" w:themeColor="background1"/>
            </w:tcBorders>
            <w:vAlign w:val="center"/>
          </w:tcPr>
          <w:p w14:paraId="306D45AB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</w:pPr>
          </w:p>
        </w:tc>
        <w:tc>
          <w:tcPr>
            <w:tcW w:w="1559" w:type="dxa"/>
            <w:tcBorders>
              <w:top w:val="single" w:sz="12" w:space="0" w:color="auto"/>
              <w:left w:val="single" w:sz="2" w:space="0" w:color="FFFFFF" w:themeColor="background1"/>
              <w:bottom w:val="single" w:sz="18" w:space="0" w:color="auto"/>
              <w:right w:val="single" w:sz="2" w:space="0" w:color="FFFFFF" w:themeColor="background1"/>
            </w:tcBorders>
            <w:vAlign w:val="center"/>
          </w:tcPr>
          <w:p w14:paraId="6B167903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</w:pP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2109.0</w:t>
            </w:r>
          </w:p>
        </w:tc>
        <w:tc>
          <w:tcPr>
            <w:tcW w:w="1558" w:type="dxa"/>
            <w:tcBorders>
              <w:top w:val="single" w:sz="12" w:space="0" w:color="auto"/>
              <w:left w:val="single" w:sz="2" w:space="0" w:color="FFFFFF" w:themeColor="background1"/>
              <w:bottom w:val="single" w:sz="18" w:space="0" w:color="auto"/>
              <w:right w:val="single" w:sz="2" w:space="0" w:color="FFFFFF" w:themeColor="background1"/>
            </w:tcBorders>
            <w:vAlign w:val="center"/>
          </w:tcPr>
          <w:p w14:paraId="582D6003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</w:pP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4.15138</w:t>
            </w:r>
          </w:p>
        </w:tc>
        <w:tc>
          <w:tcPr>
            <w:tcW w:w="1559" w:type="dxa"/>
            <w:tcBorders>
              <w:top w:val="single" w:sz="12" w:space="0" w:color="auto"/>
              <w:left w:val="single" w:sz="2" w:space="0" w:color="FFFFFF" w:themeColor="background1"/>
              <w:bottom w:val="single" w:sz="18" w:space="0" w:color="auto"/>
              <w:right w:val="single" w:sz="2" w:space="0" w:color="FFFFFF" w:themeColor="background1"/>
            </w:tcBorders>
            <w:vAlign w:val="center"/>
          </w:tcPr>
          <w:p w14:paraId="5FC93552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</w:pP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802.9543</w:t>
            </w:r>
          </w:p>
        </w:tc>
        <w:tc>
          <w:tcPr>
            <w:tcW w:w="1224" w:type="dxa"/>
            <w:tcBorders>
              <w:top w:val="single" w:sz="12" w:space="0" w:color="auto"/>
              <w:left w:val="single" w:sz="2" w:space="0" w:color="FFFFFF" w:themeColor="background1"/>
              <w:bottom w:val="single" w:sz="18" w:space="0" w:color="auto"/>
              <w:right w:val="single" w:sz="2" w:space="0" w:color="FFFFFF" w:themeColor="background1"/>
            </w:tcBorders>
            <w:vAlign w:val="center"/>
          </w:tcPr>
          <w:p w14:paraId="450F69A6" w14:textId="77777777" w:rsidR="00053B84" w:rsidRPr="00DD4086" w:rsidRDefault="00053B84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Cs/>
                <w:color w:val="000000" w:themeColor="text1"/>
                <w:kern w:val="24"/>
                <w:szCs w:val="20"/>
              </w:rPr>
            </w:pPr>
            <w:r w:rsidRPr="00DD4086">
              <w:rPr>
                <w:rFonts w:ascii="Times New Roman" w:hAnsi="Times New Roman" w:cs="Times New Roman"/>
                <w:bCs/>
                <w:color w:val="000000" w:themeColor="text1"/>
                <w:kern w:val="24"/>
                <w:szCs w:val="20"/>
              </w:rPr>
              <w:t>10.03</w:t>
            </w:r>
          </w:p>
        </w:tc>
      </w:tr>
    </w:tbl>
    <w:p w14:paraId="71036BF3" w14:textId="77777777" w:rsidR="008E7F86" w:rsidRPr="00DD4086" w:rsidRDefault="008E7F86" w:rsidP="008E7F86">
      <w:pPr>
        <w:contextualSpacing/>
        <w:rPr>
          <w:rFonts w:ascii="Times New Roman" w:hAnsi="Times New Roman" w:cs="Times New Roman"/>
          <w:bCs/>
          <w:szCs w:val="20"/>
        </w:rPr>
      </w:pPr>
    </w:p>
    <w:p w14:paraId="005C0620" w14:textId="77777777" w:rsidR="008E7F86" w:rsidRPr="00DD4086" w:rsidRDefault="008E7F86" w:rsidP="008E7F86">
      <w:pPr>
        <w:widowControl/>
        <w:wordWrap/>
        <w:autoSpaceDE/>
        <w:autoSpaceDN/>
        <w:spacing w:after="160" w:line="259" w:lineRule="auto"/>
        <w:rPr>
          <w:rFonts w:ascii="Times New Roman" w:hAnsi="Times New Roman" w:cs="Times New Roman"/>
          <w:bCs/>
          <w:szCs w:val="20"/>
        </w:rPr>
      </w:pPr>
      <w:r w:rsidRPr="00DD4086">
        <w:rPr>
          <w:rFonts w:ascii="Times New Roman" w:hAnsi="Times New Roman" w:cs="Times New Roman"/>
          <w:bCs/>
          <w:szCs w:val="20"/>
        </w:rPr>
        <w:br w:type="page"/>
      </w:r>
    </w:p>
    <w:p w14:paraId="4B8D59A0" w14:textId="77777777" w:rsidR="00967944" w:rsidRPr="00DD4086" w:rsidRDefault="00890D31" w:rsidP="00967944">
      <w:pPr>
        <w:contextualSpacing/>
        <w:jc w:val="center"/>
        <w:rPr>
          <w:rFonts w:ascii="Times New Roman" w:hAnsi="Times New Roman" w:cs="Times New Roman"/>
          <w:b/>
          <w:bCs/>
          <w:szCs w:val="20"/>
        </w:rPr>
      </w:pPr>
      <w:r w:rsidRPr="00DD4086">
        <w:rPr>
          <w:rFonts w:ascii="Times New Roman" w:hAnsi="Times New Roman" w:cs="Times New Roman"/>
          <w:b/>
          <w:bCs/>
          <w:noProof/>
          <w:szCs w:val="20"/>
        </w:rPr>
        <w:lastRenderedPageBreak/>
        <w:drawing>
          <wp:inline distT="0" distB="0" distL="0" distR="0" wp14:anchorId="6F202C26" wp14:editId="27E0FCCA">
            <wp:extent cx="3240800" cy="2340000"/>
            <wp:effectExtent l="0" t="0" r="0" b="3175"/>
            <wp:docPr id="8" name="그림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그림 8"/>
                    <pic:cNvPicPr/>
                  </pic:nvPicPr>
                  <pic:blipFill rotWithShape="1"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6436" t="2981" r="37127" b="83804"/>
                    <a:stretch/>
                  </pic:blipFill>
                  <pic:spPr bwMode="auto">
                    <a:xfrm>
                      <a:off x="0" y="0"/>
                      <a:ext cx="3240800" cy="2340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B145A35" w14:textId="4FD22464" w:rsidR="008E7F86" w:rsidRPr="000C6535" w:rsidRDefault="00145DB1" w:rsidP="008E7F86">
      <w:pPr>
        <w:contextualSpacing/>
        <w:rPr>
          <w:rFonts w:ascii="Times New Roman" w:hAnsi="Times New Roman" w:cs="Times New Roman"/>
          <w:b/>
          <w:bCs/>
          <w:sz w:val="24"/>
          <w:szCs w:val="24"/>
        </w:rPr>
      </w:pPr>
      <w:r w:rsidRPr="000C6535">
        <w:rPr>
          <w:rFonts w:ascii="Times New Roman" w:hAnsi="Times New Roman" w:cs="Times New Roman"/>
          <w:b/>
          <w:bCs/>
          <w:sz w:val="24"/>
          <w:szCs w:val="24"/>
        </w:rPr>
        <w:t>Fig</w:t>
      </w:r>
      <w:r w:rsidR="005F7374" w:rsidRPr="000C6535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="008E7F86" w:rsidRPr="000C6535">
        <w:rPr>
          <w:rFonts w:ascii="Times New Roman" w:hAnsi="Times New Roman" w:cs="Times New Roman"/>
          <w:b/>
          <w:bCs/>
          <w:sz w:val="24"/>
          <w:szCs w:val="24"/>
        </w:rPr>
        <w:t xml:space="preserve"> S6 </w:t>
      </w:r>
      <w:r w:rsidR="008E7F86" w:rsidRPr="000C6535">
        <w:rPr>
          <w:rFonts w:ascii="Times New Roman" w:hAnsi="Times New Roman" w:cs="Times New Roman"/>
          <w:bCs/>
          <w:sz w:val="24"/>
          <w:szCs w:val="24"/>
        </w:rPr>
        <w:t xml:space="preserve">Fourier-transformed </w:t>
      </w:r>
      <m:oMath>
        <m:sSup>
          <m:sSupPr>
            <m:ctrlPr>
              <w:rPr>
                <w:rFonts w:ascii="Cambria Math" w:hAnsi="Cambria Math" w:cs="Times New Roman"/>
                <w:bCs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</w:rPr>
              <m:t>k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</w:rPr>
              <m:t>3</m:t>
            </m:r>
          </m:sup>
        </m:sSup>
      </m:oMath>
      <w:r w:rsidR="008E7F86" w:rsidRPr="000C6535">
        <w:rPr>
          <w:rFonts w:ascii="Times New Roman" w:hAnsi="Times New Roman" w:cs="Times New Roman"/>
          <w:bCs/>
          <w:sz w:val="24"/>
          <w:szCs w:val="24"/>
        </w:rPr>
        <w:t>-weighted EXAFS spectra of the Pr L</w:t>
      </w:r>
      <w:r w:rsidR="008E7F86" w:rsidRPr="000C6535">
        <w:rPr>
          <w:rFonts w:ascii="Times New Roman" w:hAnsi="Times New Roman" w:cs="Times New Roman"/>
          <w:bCs/>
          <w:sz w:val="24"/>
          <w:szCs w:val="24"/>
          <w:vertAlign w:val="subscript"/>
        </w:rPr>
        <w:t>3</w:t>
      </w:r>
      <w:r w:rsidR="008E7F86" w:rsidRPr="000C6535">
        <w:rPr>
          <w:rFonts w:ascii="Times New Roman" w:hAnsi="Times New Roman" w:cs="Times New Roman"/>
          <w:bCs/>
          <w:sz w:val="24"/>
          <w:szCs w:val="24"/>
        </w:rPr>
        <w:t>-edge (Pr</w:t>
      </w:r>
      <w:r w:rsidR="008E7F86" w:rsidRPr="000C6535">
        <w:rPr>
          <w:rFonts w:ascii="Times New Roman" w:hAnsi="Times New Roman" w:cs="Times New Roman"/>
          <w:bCs/>
          <w:sz w:val="24"/>
          <w:szCs w:val="24"/>
          <w:vertAlign w:val="subscript"/>
        </w:rPr>
        <w:t>2</w:t>
      </w:r>
      <w:r w:rsidR="008E7F86" w:rsidRPr="000C6535">
        <w:rPr>
          <w:rFonts w:ascii="Times New Roman" w:hAnsi="Times New Roman" w:cs="Times New Roman"/>
          <w:bCs/>
          <w:sz w:val="24"/>
          <w:szCs w:val="24"/>
        </w:rPr>
        <w:t>MnCoO</w:t>
      </w:r>
      <w:r w:rsidR="008E7F86" w:rsidRPr="000C6535">
        <w:rPr>
          <w:rFonts w:ascii="Times New Roman" w:hAnsi="Times New Roman" w:cs="Times New Roman"/>
          <w:bCs/>
          <w:sz w:val="24"/>
          <w:szCs w:val="24"/>
          <w:vertAlign w:val="subscript"/>
        </w:rPr>
        <w:t>6</w:t>
      </w:r>
      <w:r w:rsidR="008E7F86" w:rsidRPr="000C6535">
        <w:rPr>
          <w:rFonts w:ascii="Times New Roman" w:hAnsi="Times New Roman" w:cs="Times New Roman"/>
          <w:bCs/>
          <w:sz w:val="24"/>
          <w:szCs w:val="24"/>
        </w:rPr>
        <w:t>) and La L</w:t>
      </w:r>
      <w:r w:rsidR="008E7F86" w:rsidRPr="000C6535">
        <w:rPr>
          <w:rFonts w:ascii="Times New Roman" w:hAnsi="Times New Roman" w:cs="Times New Roman"/>
          <w:bCs/>
          <w:sz w:val="24"/>
          <w:szCs w:val="24"/>
          <w:vertAlign w:val="subscript"/>
        </w:rPr>
        <w:t>3</w:t>
      </w:r>
      <w:r w:rsidR="008E7F86" w:rsidRPr="000C6535">
        <w:rPr>
          <w:rFonts w:ascii="Times New Roman" w:hAnsi="Times New Roman" w:cs="Times New Roman"/>
          <w:bCs/>
          <w:sz w:val="24"/>
          <w:szCs w:val="24"/>
        </w:rPr>
        <w:t>-edge (La</w:t>
      </w:r>
      <w:r w:rsidR="008E7F86" w:rsidRPr="000C6535">
        <w:rPr>
          <w:rFonts w:ascii="Times New Roman" w:hAnsi="Times New Roman" w:cs="Times New Roman"/>
          <w:bCs/>
          <w:sz w:val="24"/>
          <w:szCs w:val="24"/>
          <w:vertAlign w:val="subscript"/>
        </w:rPr>
        <w:t>2</w:t>
      </w:r>
      <w:r w:rsidR="008E7F86" w:rsidRPr="000C6535">
        <w:rPr>
          <w:rFonts w:ascii="Times New Roman" w:hAnsi="Times New Roman" w:cs="Times New Roman"/>
          <w:bCs/>
          <w:sz w:val="24"/>
          <w:szCs w:val="24"/>
        </w:rPr>
        <w:t>MnCoO</w:t>
      </w:r>
      <w:r w:rsidR="008E7F86" w:rsidRPr="000C6535">
        <w:rPr>
          <w:rFonts w:ascii="Times New Roman" w:hAnsi="Times New Roman" w:cs="Times New Roman"/>
          <w:bCs/>
          <w:sz w:val="24"/>
          <w:szCs w:val="24"/>
          <w:vertAlign w:val="subscript"/>
        </w:rPr>
        <w:t>6</w:t>
      </w:r>
      <w:r w:rsidR="008E7F86" w:rsidRPr="000C6535">
        <w:rPr>
          <w:rFonts w:ascii="Times New Roman" w:hAnsi="Times New Roman" w:cs="Times New Roman"/>
          <w:bCs/>
          <w:sz w:val="24"/>
          <w:szCs w:val="24"/>
        </w:rPr>
        <w:t>)</w:t>
      </w:r>
    </w:p>
    <w:p w14:paraId="16D57335" w14:textId="77777777" w:rsidR="008E7F86" w:rsidRPr="00DD4086" w:rsidRDefault="008E7F86" w:rsidP="008E7F86">
      <w:pPr>
        <w:widowControl/>
        <w:wordWrap/>
        <w:autoSpaceDE/>
        <w:autoSpaceDN/>
        <w:spacing w:after="160" w:line="259" w:lineRule="auto"/>
        <w:rPr>
          <w:rFonts w:ascii="Times New Roman" w:hAnsi="Times New Roman" w:cs="Times New Roman"/>
          <w:bCs/>
          <w:szCs w:val="20"/>
        </w:rPr>
      </w:pPr>
      <w:r w:rsidRPr="00DD4086">
        <w:rPr>
          <w:rFonts w:ascii="Times New Roman" w:hAnsi="Times New Roman" w:cs="Times New Roman"/>
          <w:bCs/>
          <w:szCs w:val="20"/>
        </w:rPr>
        <w:br w:type="page"/>
      </w:r>
    </w:p>
    <w:p w14:paraId="6C992A8A" w14:textId="4BCAF674" w:rsidR="005803CF" w:rsidRPr="000C6535" w:rsidRDefault="00053B84" w:rsidP="00173785">
      <w:pPr>
        <w:widowControl/>
        <w:wordWrap/>
        <w:autoSpaceDE/>
        <w:autoSpaceDN/>
        <w:spacing w:after="160" w:line="259" w:lineRule="auto"/>
        <w:rPr>
          <w:rFonts w:ascii="Times New Roman" w:hAnsi="Times New Roman" w:cs="Times New Roman"/>
          <w:bCs/>
          <w:sz w:val="24"/>
          <w:szCs w:val="24"/>
        </w:rPr>
      </w:pPr>
      <w:r w:rsidRPr="000C6535">
        <w:rPr>
          <w:rFonts w:ascii="Times New Roman" w:hAnsi="Times New Roman" w:cs="Times New Roman"/>
          <w:b/>
          <w:sz w:val="24"/>
          <w:szCs w:val="24"/>
        </w:rPr>
        <w:lastRenderedPageBreak/>
        <w:t xml:space="preserve">Table </w:t>
      </w:r>
      <w:r w:rsidR="008B0956" w:rsidRPr="000C6535">
        <w:rPr>
          <w:rFonts w:ascii="Times New Roman" w:hAnsi="Times New Roman" w:cs="Times New Roman"/>
          <w:b/>
          <w:sz w:val="24"/>
          <w:szCs w:val="24"/>
        </w:rPr>
        <w:t>S</w:t>
      </w:r>
      <w:r w:rsidR="008B0915" w:rsidRPr="000C6535">
        <w:rPr>
          <w:rFonts w:ascii="Times New Roman" w:hAnsi="Times New Roman" w:cs="Times New Roman"/>
          <w:b/>
          <w:sz w:val="24"/>
          <w:szCs w:val="24"/>
        </w:rPr>
        <w:t>8</w:t>
      </w:r>
      <w:r w:rsidR="00785409" w:rsidRPr="000C6535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785409" w:rsidRPr="000C6535">
        <w:rPr>
          <w:rFonts w:ascii="Times New Roman" w:hAnsi="Times New Roman" w:cs="Times New Roman"/>
          <w:bCs/>
          <w:sz w:val="24"/>
          <w:szCs w:val="24"/>
        </w:rPr>
        <w:t>Comparison of electrocatalytic activities between Pr</w:t>
      </w:r>
      <w:r w:rsidR="00785409" w:rsidRPr="000C6535">
        <w:rPr>
          <w:rFonts w:ascii="Times New Roman" w:hAnsi="Times New Roman" w:cs="Times New Roman"/>
          <w:bCs/>
          <w:sz w:val="24"/>
          <w:szCs w:val="24"/>
          <w:vertAlign w:val="subscript"/>
        </w:rPr>
        <w:t>2</w:t>
      </w:r>
      <w:r w:rsidR="00785409" w:rsidRPr="000C6535">
        <w:rPr>
          <w:rFonts w:ascii="Times New Roman" w:hAnsi="Times New Roman" w:cs="Times New Roman"/>
          <w:bCs/>
          <w:sz w:val="24"/>
          <w:szCs w:val="24"/>
        </w:rPr>
        <w:t>MnCoO</w:t>
      </w:r>
      <w:r w:rsidR="00785409" w:rsidRPr="000C6535">
        <w:rPr>
          <w:rFonts w:ascii="Times New Roman" w:hAnsi="Times New Roman" w:cs="Times New Roman"/>
          <w:bCs/>
          <w:sz w:val="24"/>
          <w:szCs w:val="24"/>
          <w:vertAlign w:val="subscript"/>
        </w:rPr>
        <w:t>6</w:t>
      </w:r>
      <w:r w:rsidR="00785409" w:rsidRPr="000C6535">
        <w:rPr>
          <w:rFonts w:ascii="Times New Roman" w:hAnsi="Times New Roman" w:cs="Times New Roman"/>
          <w:bCs/>
          <w:sz w:val="24"/>
          <w:szCs w:val="24"/>
        </w:rPr>
        <w:t>, La</w:t>
      </w:r>
      <w:r w:rsidR="00785409" w:rsidRPr="000C6535">
        <w:rPr>
          <w:rFonts w:ascii="Times New Roman" w:hAnsi="Times New Roman" w:cs="Times New Roman"/>
          <w:bCs/>
          <w:sz w:val="24"/>
          <w:szCs w:val="24"/>
          <w:vertAlign w:val="subscript"/>
        </w:rPr>
        <w:t>2</w:t>
      </w:r>
      <w:r w:rsidR="00785409" w:rsidRPr="000C6535">
        <w:rPr>
          <w:rFonts w:ascii="Times New Roman" w:hAnsi="Times New Roman" w:cs="Times New Roman"/>
          <w:bCs/>
          <w:sz w:val="24"/>
          <w:szCs w:val="24"/>
        </w:rPr>
        <w:t>MnCoO</w:t>
      </w:r>
      <w:r w:rsidR="00785409" w:rsidRPr="000C6535">
        <w:rPr>
          <w:rFonts w:ascii="Times New Roman" w:hAnsi="Times New Roman" w:cs="Times New Roman"/>
          <w:bCs/>
          <w:sz w:val="24"/>
          <w:szCs w:val="24"/>
          <w:vertAlign w:val="subscript"/>
        </w:rPr>
        <w:t>6</w:t>
      </w:r>
      <w:r w:rsidR="00785409" w:rsidRPr="000C6535">
        <w:rPr>
          <w:rFonts w:ascii="Times New Roman" w:hAnsi="Times New Roman" w:cs="Times New Roman"/>
          <w:bCs/>
          <w:sz w:val="24"/>
          <w:szCs w:val="24"/>
        </w:rPr>
        <w:t xml:space="preserve"> and various perovskite oxides for ORR</w:t>
      </w:r>
    </w:p>
    <w:tbl>
      <w:tblPr>
        <w:tblStyle w:val="ad"/>
        <w:tblpPr w:leftFromText="142" w:rightFromText="142" w:vertAnchor="text" w:tblpY="1"/>
        <w:tblOverlap w:val="never"/>
        <w:tblW w:w="0" w:type="auto"/>
        <w:tblLook w:val="04A0" w:firstRow="1" w:lastRow="0" w:firstColumn="1" w:lastColumn="0" w:noHBand="0" w:noVBand="1"/>
      </w:tblPr>
      <w:tblGrid>
        <w:gridCol w:w="2044"/>
        <w:gridCol w:w="1251"/>
        <w:gridCol w:w="1252"/>
        <w:gridCol w:w="1251"/>
        <w:gridCol w:w="1252"/>
        <w:gridCol w:w="1252"/>
        <w:gridCol w:w="718"/>
      </w:tblGrid>
      <w:tr w:rsidR="00106BDD" w:rsidRPr="00DD4086" w14:paraId="1F51DEC3" w14:textId="77777777" w:rsidTr="00FE0CE5">
        <w:trPr>
          <w:trHeight w:val="760"/>
        </w:trPr>
        <w:tc>
          <w:tcPr>
            <w:tcW w:w="2044" w:type="dxa"/>
            <w:tcBorders>
              <w:top w:val="single" w:sz="18" w:space="0" w:color="auto"/>
              <w:left w:val="single" w:sz="2" w:space="0" w:color="FFFFFF" w:themeColor="background1"/>
              <w:bottom w:val="single" w:sz="18" w:space="0" w:color="auto"/>
              <w:right w:val="single" w:sz="2" w:space="0" w:color="E7E6E6" w:themeColor="background2"/>
            </w:tcBorders>
            <w:shd w:val="clear" w:color="auto" w:fill="E7E6E6" w:themeFill="background2"/>
            <w:vAlign w:val="center"/>
          </w:tcPr>
          <w:p w14:paraId="2932BE92" w14:textId="77777777" w:rsidR="005803CF" w:rsidRPr="00DD4086" w:rsidRDefault="005803CF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b/>
                <w:szCs w:val="20"/>
              </w:rPr>
              <w:t>Catalysts</w:t>
            </w:r>
          </w:p>
        </w:tc>
        <w:tc>
          <w:tcPr>
            <w:tcW w:w="1251" w:type="dxa"/>
            <w:tcBorders>
              <w:top w:val="single" w:sz="18" w:space="0" w:color="auto"/>
              <w:left w:val="single" w:sz="2" w:space="0" w:color="E7E6E6" w:themeColor="background2"/>
              <w:bottom w:val="single" w:sz="18" w:space="0" w:color="auto"/>
              <w:right w:val="single" w:sz="2" w:space="0" w:color="E7E6E6" w:themeColor="background2"/>
            </w:tcBorders>
            <w:shd w:val="clear" w:color="auto" w:fill="E7E6E6" w:themeFill="background2"/>
            <w:vAlign w:val="center"/>
          </w:tcPr>
          <w:p w14:paraId="1AC5A9D7" w14:textId="77777777" w:rsidR="005803CF" w:rsidRPr="00DD4086" w:rsidRDefault="005803CF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b/>
                <w:szCs w:val="20"/>
              </w:rPr>
              <w:t>Onset potential</w:t>
            </w:r>
            <w:proofErr w:type="gramStart"/>
            <w:r w:rsidRPr="00DD4086">
              <w:rPr>
                <w:rFonts w:ascii="Times New Roman" w:hAnsi="Times New Roman" w:cs="Times New Roman"/>
                <w:b/>
                <w:szCs w:val="20"/>
              </w:rPr>
              <w:t xml:space="preserve">   (</w:t>
            </w:r>
            <w:proofErr w:type="gramEnd"/>
            <w:r w:rsidRPr="00DD4086">
              <w:rPr>
                <w:rFonts w:ascii="Times New Roman" w:hAnsi="Times New Roman" w:cs="Times New Roman"/>
                <w:b/>
                <w:szCs w:val="20"/>
              </w:rPr>
              <w:t>V vs. RHE)</w:t>
            </w:r>
          </w:p>
        </w:tc>
        <w:tc>
          <w:tcPr>
            <w:tcW w:w="1252" w:type="dxa"/>
            <w:tcBorders>
              <w:top w:val="single" w:sz="18" w:space="0" w:color="auto"/>
              <w:left w:val="single" w:sz="2" w:space="0" w:color="E7E6E6" w:themeColor="background2"/>
              <w:bottom w:val="single" w:sz="18" w:space="0" w:color="auto"/>
              <w:right w:val="single" w:sz="2" w:space="0" w:color="E7E6E6" w:themeColor="background2"/>
            </w:tcBorders>
            <w:shd w:val="clear" w:color="auto" w:fill="E7E6E6" w:themeFill="background2"/>
            <w:vAlign w:val="center"/>
          </w:tcPr>
          <w:p w14:paraId="2C11612E" w14:textId="77777777" w:rsidR="005803CF" w:rsidRPr="00DD4086" w:rsidRDefault="005803CF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b/>
                <w:szCs w:val="20"/>
              </w:rPr>
              <w:t xml:space="preserve">Half-wave </w:t>
            </w:r>
            <w:proofErr w:type="gramStart"/>
            <w:r w:rsidRPr="00DD4086">
              <w:rPr>
                <w:rFonts w:ascii="Times New Roman" w:hAnsi="Times New Roman" w:cs="Times New Roman"/>
                <w:b/>
                <w:szCs w:val="20"/>
              </w:rPr>
              <w:t>potential  (</w:t>
            </w:r>
            <w:proofErr w:type="gramEnd"/>
            <w:r w:rsidRPr="00DD4086">
              <w:rPr>
                <w:rFonts w:ascii="Times New Roman" w:hAnsi="Times New Roman" w:cs="Times New Roman"/>
                <w:b/>
                <w:szCs w:val="20"/>
              </w:rPr>
              <w:t>V vs. RHE)</w:t>
            </w:r>
          </w:p>
        </w:tc>
        <w:tc>
          <w:tcPr>
            <w:tcW w:w="1251" w:type="dxa"/>
            <w:tcBorders>
              <w:top w:val="single" w:sz="18" w:space="0" w:color="auto"/>
              <w:left w:val="single" w:sz="2" w:space="0" w:color="E7E6E6" w:themeColor="background2"/>
              <w:bottom w:val="single" w:sz="18" w:space="0" w:color="auto"/>
              <w:right w:val="single" w:sz="2" w:space="0" w:color="E7E6E6" w:themeColor="background2"/>
            </w:tcBorders>
            <w:shd w:val="clear" w:color="auto" w:fill="E7E6E6" w:themeFill="background2"/>
            <w:vAlign w:val="center"/>
          </w:tcPr>
          <w:p w14:paraId="31C9E928" w14:textId="77777777" w:rsidR="005803CF" w:rsidRPr="00DD4086" w:rsidRDefault="005803CF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b/>
                <w:szCs w:val="20"/>
              </w:rPr>
              <w:t>Potential</w:t>
            </w:r>
            <w:proofErr w:type="gramStart"/>
            <w:r w:rsidRPr="00DD4086">
              <w:rPr>
                <w:rFonts w:ascii="Times New Roman" w:hAnsi="Times New Roman" w:cs="Times New Roman"/>
                <w:b/>
                <w:szCs w:val="20"/>
              </w:rPr>
              <w:t xml:space="preserve">   (</w:t>
            </w:r>
            <w:proofErr w:type="gramEnd"/>
            <w:r w:rsidRPr="00DD4086">
              <w:rPr>
                <w:rFonts w:ascii="Times New Roman" w:hAnsi="Times New Roman" w:cs="Times New Roman"/>
                <w:b/>
                <w:szCs w:val="20"/>
              </w:rPr>
              <w:t>V vs. RHE)    @ mA cm</w:t>
            </w:r>
            <w:r w:rsidRPr="00DD4086">
              <w:rPr>
                <w:rFonts w:ascii="Times New Roman" w:eastAsia="맑은 고딕" w:hAnsi="Times New Roman" w:cs="Times New Roman"/>
                <w:b/>
                <w:szCs w:val="20"/>
                <w:vertAlign w:val="superscript"/>
              </w:rPr>
              <w:t>–</w:t>
            </w:r>
            <w:r w:rsidRPr="00DD4086">
              <w:rPr>
                <w:rFonts w:ascii="Times New Roman" w:hAnsi="Times New Roman" w:cs="Times New Roman"/>
                <w:b/>
                <w:szCs w:val="20"/>
                <w:vertAlign w:val="superscript"/>
              </w:rPr>
              <w:t>2</w:t>
            </w:r>
          </w:p>
        </w:tc>
        <w:tc>
          <w:tcPr>
            <w:tcW w:w="1252" w:type="dxa"/>
            <w:tcBorders>
              <w:top w:val="single" w:sz="18" w:space="0" w:color="auto"/>
              <w:left w:val="single" w:sz="2" w:space="0" w:color="E7E6E6" w:themeColor="background2"/>
              <w:bottom w:val="single" w:sz="18" w:space="0" w:color="auto"/>
              <w:right w:val="single" w:sz="2" w:space="0" w:color="E7E6E6" w:themeColor="background2"/>
            </w:tcBorders>
            <w:shd w:val="clear" w:color="auto" w:fill="E7E6E6" w:themeFill="background2"/>
            <w:vAlign w:val="center"/>
          </w:tcPr>
          <w:p w14:paraId="2A0271A5" w14:textId="77777777" w:rsidR="005803CF" w:rsidRPr="00DD4086" w:rsidRDefault="005803CF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b/>
                <w:szCs w:val="20"/>
              </w:rPr>
              <w:t xml:space="preserve">Loading </w:t>
            </w:r>
            <w:proofErr w:type="gramStart"/>
            <w:r w:rsidRPr="00DD4086">
              <w:rPr>
                <w:rFonts w:ascii="Times New Roman" w:hAnsi="Times New Roman" w:cs="Times New Roman"/>
                <w:b/>
                <w:szCs w:val="20"/>
              </w:rPr>
              <w:t>mass  (</w:t>
            </w:r>
            <w:proofErr w:type="spellStart"/>
            <w:proofErr w:type="gramEnd"/>
            <w:r w:rsidRPr="00DD4086">
              <w:rPr>
                <w:rFonts w:ascii="Times New Roman" w:hAnsi="Times New Roman" w:cs="Times New Roman"/>
                <w:b/>
                <w:szCs w:val="20"/>
              </w:rPr>
              <w:t>mg</w:t>
            </w:r>
            <w:r w:rsidRPr="00DD4086">
              <w:rPr>
                <w:rFonts w:ascii="Times New Roman" w:hAnsi="Times New Roman" w:cs="Times New Roman"/>
                <w:b/>
                <w:szCs w:val="20"/>
                <w:vertAlign w:val="subscript"/>
              </w:rPr>
              <w:t>cat</w:t>
            </w:r>
            <w:proofErr w:type="spellEnd"/>
            <w:r w:rsidRPr="00DD4086">
              <w:rPr>
                <w:rFonts w:ascii="Times New Roman" w:hAnsi="Times New Roman" w:cs="Times New Roman"/>
                <w:b/>
                <w:szCs w:val="20"/>
                <w:vertAlign w:val="subscript"/>
              </w:rPr>
              <w:t xml:space="preserve"> </w:t>
            </w:r>
            <w:r w:rsidRPr="00DD4086">
              <w:rPr>
                <w:rFonts w:ascii="Times New Roman" w:hAnsi="Times New Roman" w:cs="Times New Roman"/>
                <w:b/>
                <w:szCs w:val="20"/>
              </w:rPr>
              <w:t>cm</w:t>
            </w:r>
            <w:r w:rsidRPr="00DD4086">
              <w:rPr>
                <w:rFonts w:ascii="Times New Roman" w:eastAsia="맑은 고딕" w:hAnsi="Times New Roman" w:cs="Times New Roman"/>
                <w:b/>
                <w:szCs w:val="20"/>
                <w:vertAlign w:val="superscript"/>
              </w:rPr>
              <w:t>–</w:t>
            </w:r>
            <w:r w:rsidRPr="00DD4086">
              <w:rPr>
                <w:rFonts w:ascii="Times New Roman" w:hAnsi="Times New Roman" w:cs="Times New Roman"/>
                <w:b/>
                <w:szCs w:val="20"/>
                <w:vertAlign w:val="superscript"/>
              </w:rPr>
              <w:t>2</w:t>
            </w:r>
            <w:r w:rsidRPr="00DD4086">
              <w:rPr>
                <w:rFonts w:ascii="Times New Roman" w:hAnsi="Times New Roman" w:cs="Times New Roman"/>
                <w:b/>
                <w:szCs w:val="20"/>
              </w:rPr>
              <w:t>)</w:t>
            </w:r>
          </w:p>
        </w:tc>
        <w:tc>
          <w:tcPr>
            <w:tcW w:w="1252" w:type="dxa"/>
            <w:tcBorders>
              <w:top w:val="single" w:sz="18" w:space="0" w:color="auto"/>
              <w:left w:val="single" w:sz="2" w:space="0" w:color="E7E6E6" w:themeColor="background2"/>
              <w:bottom w:val="single" w:sz="18" w:space="0" w:color="auto"/>
              <w:right w:val="single" w:sz="2" w:space="0" w:color="E7E6E6" w:themeColor="background2"/>
            </w:tcBorders>
            <w:shd w:val="clear" w:color="auto" w:fill="E7E6E6" w:themeFill="background2"/>
            <w:vAlign w:val="center"/>
          </w:tcPr>
          <w:p w14:paraId="3ACE9B6C" w14:textId="77777777" w:rsidR="005803CF" w:rsidRPr="00DD4086" w:rsidRDefault="005803CF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proofErr w:type="gramStart"/>
            <w:r w:rsidRPr="00DD4086">
              <w:rPr>
                <w:rFonts w:ascii="Times New Roman" w:hAnsi="Times New Roman" w:cs="Times New Roman"/>
                <w:b/>
                <w:szCs w:val="20"/>
              </w:rPr>
              <w:t>Electrolyte  /</w:t>
            </w:r>
            <w:proofErr w:type="gramEnd"/>
            <w:r w:rsidRPr="00DD4086">
              <w:rPr>
                <w:rFonts w:ascii="Times New Roman" w:hAnsi="Times New Roman" w:cs="Times New Roman"/>
                <w:b/>
                <w:szCs w:val="20"/>
              </w:rPr>
              <w:t>Rotation rate (rpm)</w:t>
            </w:r>
          </w:p>
        </w:tc>
        <w:tc>
          <w:tcPr>
            <w:tcW w:w="718" w:type="dxa"/>
            <w:tcBorders>
              <w:top w:val="single" w:sz="18" w:space="0" w:color="auto"/>
              <w:left w:val="single" w:sz="2" w:space="0" w:color="E7E6E6" w:themeColor="background2"/>
              <w:bottom w:val="single" w:sz="18" w:space="0" w:color="auto"/>
              <w:right w:val="single" w:sz="2" w:space="0" w:color="FFFFFF" w:themeColor="background1"/>
            </w:tcBorders>
            <w:shd w:val="clear" w:color="auto" w:fill="E7E6E6" w:themeFill="background2"/>
            <w:vAlign w:val="center"/>
          </w:tcPr>
          <w:p w14:paraId="232D6394" w14:textId="77777777" w:rsidR="005803CF" w:rsidRPr="00DD4086" w:rsidRDefault="005803CF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b/>
                <w:szCs w:val="20"/>
              </w:rPr>
              <w:t>Ref.</w:t>
            </w:r>
          </w:p>
        </w:tc>
      </w:tr>
      <w:tr w:rsidR="00106BDD" w:rsidRPr="00DD4086" w14:paraId="26182BD4" w14:textId="77777777" w:rsidTr="00FE0CE5">
        <w:trPr>
          <w:trHeight w:val="760"/>
        </w:trPr>
        <w:tc>
          <w:tcPr>
            <w:tcW w:w="2044" w:type="dxa"/>
            <w:tcBorders>
              <w:top w:val="single" w:sz="18" w:space="0" w:color="auto"/>
              <w:left w:val="single" w:sz="2" w:space="0" w:color="FFFFFF" w:themeColor="background1"/>
              <w:bottom w:val="single" w:sz="12" w:space="0" w:color="000000" w:themeColor="text1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22DBA8F2" w14:textId="77777777" w:rsidR="005803CF" w:rsidRPr="00DD4086" w:rsidRDefault="005803CF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b/>
                <w:szCs w:val="20"/>
              </w:rPr>
              <w:t>Pr</w:t>
            </w:r>
            <w:r w:rsidRPr="00DD4086">
              <w:rPr>
                <w:rFonts w:ascii="Times New Roman" w:hAnsi="Times New Roman" w:cs="Times New Roman"/>
                <w:b/>
                <w:szCs w:val="20"/>
                <w:vertAlign w:val="subscript"/>
              </w:rPr>
              <w:t>2</w:t>
            </w:r>
            <w:r w:rsidRPr="00DD4086">
              <w:rPr>
                <w:rFonts w:ascii="Times New Roman" w:hAnsi="Times New Roman" w:cs="Times New Roman"/>
                <w:b/>
                <w:szCs w:val="20"/>
              </w:rPr>
              <w:t>MnCoO</w:t>
            </w:r>
            <w:r w:rsidRPr="00DD4086">
              <w:rPr>
                <w:rFonts w:ascii="Times New Roman" w:hAnsi="Times New Roman" w:cs="Times New Roman"/>
                <w:b/>
                <w:szCs w:val="20"/>
                <w:vertAlign w:val="subscript"/>
              </w:rPr>
              <w:t>6</w:t>
            </w:r>
          </w:p>
        </w:tc>
        <w:tc>
          <w:tcPr>
            <w:tcW w:w="1251" w:type="dxa"/>
            <w:tcBorders>
              <w:top w:val="single" w:sz="18" w:space="0" w:color="auto"/>
              <w:left w:val="single" w:sz="2" w:space="0" w:color="FFFFFF" w:themeColor="background1"/>
              <w:bottom w:val="single" w:sz="12" w:space="0" w:color="000000" w:themeColor="text1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5FED180A" w14:textId="58D81EAC" w:rsidR="005803CF" w:rsidRPr="00DD4086" w:rsidRDefault="0045498C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b/>
                <w:szCs w:val="20"/>
              </w:rPr>
              <w:t>0.8</w:t>
            </w:r>
          </w:p>
        </w:tc>
        <w:tc>
          <w:tcPr>
            <w:tcW w:w="1252" w:type="dxa"/>
            <w:tcBorders>
              <w:top w:val="single" w:sz="18" w:space="0" w:color="auto"/>
              <w:left w:val="single" w:sz="2" w:space="0" w:color="FFFFFF" w:themeColor="background1"/>
              <w:bottom w:val="single" w:sz="12" w:space="0" w:color="000000" w:themeColor="text1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25C02674" w14:textId="7BA0BD81" w:rsidR="005803CF" w:rsidRPr="00DD4086" w:rsidRDefault="0045498C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b/>
                <w:szCs w:val="20"/>
              </w:rPr>
              <w:t>0.68</w:t>
            </w:r>
          </w:p>
        </w:tc>
        <w:tc>
          <w:tcPr>
            <w:tcW w:w="1251" w:type="dxa"/>
            <w:tcBorders>
              <w:top w:val="single" w:sz="18" w:space="0" w:color="auto"/>
              <w:left w:val="single" w:sz="2" w:space="0" w:color="FFFFFF" w:themeColor="background1"/>
              <w:bottom w:val="single" w:sz="12" w:space="0" w:color="000000" w:themeColor="text1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578FFC6B" w14:textId="3B000861" w:rsidR="005803CF" w:rsidRPr="00DD4086" w:rsidRDefault="0045498C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b/>
                <w:szCs w:val="20"/>
              </w:rPr>
              <w:t>–5.89 @ 0.3</w:t>
            </w:r>
          </w:p>
        </w:tc>
        <w:tc>
          <w:tcPr>
            <w:tcW w:w="1252" w:type="dxa"/>
            <w:tcBorders>
              <w:top w:val="single" w:sz="18" w:space="0" w:color="auto"/>
              <w:left w:val="single" w:sz="2" w:space="0" w:color="FFFFFF" w:themeColor="background1"/>
              <w:bottom w:val="single" w:sz="12" w:space="0" w:color="000000" w:themeColor="text1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49D36B43" w14:textId="3C8FBADC" w:rsidR="005803CF" w:rsidRPr="00DD4086" w:rsidRDefault="00C324C5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b/>
                <w:szCs w:val="20"/>
              </w:rPr>
              <w:t>0.479</w:t>
            </w:r>
          </w:p>
        </w:tc>
        <w:tc>
          <w:tcPr>
            <w:tcW w:w="1252" w:type="dxa"/>
            <w:tcBorders>
              <w:top w:val="single" w:sz="18" w:space="0" w:color="auto"/>
              <w:left w:val="single" w:sz="2" w:space="0" w:color="FFFFFF" w:themeColor="background1"/>
              <w:bottom w:val="single" w:sz="12" w:space="0" w:color="000000" w:themeColor="text1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4EC6D3BD" w14:textId="64E7DDDA" w:rsidR="005803CF" w:rsidRPr="00DD4086" w:rsidRDefault="00C324C5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b/>
                <w:szCs w:val="20"/>
              </w:rPr>
              <w:t>0.1 M KOH /1600</w:t>
            </w:r>
          </w:p>
        </w:tc>
        <w:tc>
          <w:tcPr>
            <w:tcW w:w="718" w:type="dxa"/>
            <w:tcBorders>
              <w:top w:val="single" w:sz="18" w:space="0" w:color="auto"/>
              <w:left w:val="single" w:sz="2" w:space="0" w:color="FFFFFF" w:themeColor="background1"/>
              <w:bottom w:val="single" w:sz="12" w:space="0" w:color="000000" w:themeColor="text1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3CB5D0CD" w14:textId="77777777" w:rsidR="005803CF" w:rsidRPr="00DD4086" w:rsidRDefault="005803CF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b/>
                <w:szCs w:val="20"/>
              </w:rPr>
              <w:t>This work</w:t>
            </w:r>
          </w:p>
        </w:tc>
      </w:tr>
      <w:tr w:rsidR="00106BDD" w:rsidRPr="00DD4086" w14:paraId="7AB2B06D" w14:textId="77777777" w:rsidTr="00FE0CE5">
        <w:trPr>
          <w:trHeight w:val="760"/>
        </w:trPr>
        <w:tc>
          <w:tcPr>
            <w:tcW w:w="2044" w:type="dxa"/>
            <w:tcBorders>
              <w:top w:val="single" w:sz="12" w:space="0" w:color="000000" w:themeColor="text1"/>
              <w:left w:val="single" w:sz="2" w:space="0" w:color="FFFFFF" w:themeColor="background1"/>
              <w:bottom w:val="single" w:sz="12" w:space="0" w:color="000000" w:themeColor="text1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08563850" w14:textId="77777777" w:rsidR="005803CF" w:rsidRPr="00DD4086" w:rsidRDefault="005803CF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Cs/>
                <w:szCs w:val="20"/>
              </w:rPr>
            </w:pPr>
            <w:r w:rsidRPr="00DD4086">
              <w:rPr>
                <w:rFonts w:ascii="Times New Roman" w:hAnsi="Times New Roman" w:cs="Times New Roman"/>
                <w:bCs/>
                <w:szCs w:val="20"/>
              </w:rPr>
              <w:t>La</w:t>
            </w:r>
            <w:r w:rsidRPr="00DD4086">
              <w:rPr>
                <w:rFonts w:ascii="Times New Roman" w:hAnsi="Times New Roman" w:cs="Times New Roman"/>
                <w:bCs/>
                <w:szCs w:val="20"/>
                <w:vertAlign w:val="subscript"/>
              </w:rPr>
              <w:t>2</w:t>
            </w:r>
            <w:r w:rsidRPr="00DD4086">
              <w:rPr>
                <w:rFonts w:ascii="Times New Roman" w:hAnsi="Times New Roman" w:cs="Times New Roman"/>
                <w:bCs/>
                <w:szCs w:val="20"/>
              </w:rPr>
              <w:t>MnCoO</w:t>
            </w:r>
            <w:r w:rsidRPr="00DD4086">
              <w:rPr>
                <w:rFonts w:ascii="Times New Roman" w:hAnsi="Times New Roman" w:cs="Times New Roman"/>
                <w:bCs/>
                <w:szCs w:val="20"/>
                <w:vertAlign w:val="subscript"/>
              </w:rPr>
              <w:t>6</w:t>
            </w:r>
          </w:p>
        </w:tc>
        <w:tc>
          <w:tcPr>
            <w:tcW w:w="1251" w:type="dxa"/>
            <w:tcBorders>
              <w:top w:val="single" w:sz="12" w:space="0" w:color="000000" w:themeColor="text1"/>
              <w:left w:val="single" w:sz="2" w:space="0" w:color="FFFFFF" w:themeColor="background1"/>
              <w:bottom w:val="single" w:sz="12" w:space="0" w:color="000000" w:themeColor="text1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6EBB15CC" w14:textId="53EF593E" w:rsidR="005803CF" w:rsidRPr="00DD4086" w:rsidRDefault="00C324C5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Cs/>
                <w:szCs w:val="20"/>
              </w:rPr>
            </w:pPr>
            <w:r w:rsidRPr="00DD4086">
              <w:rPr>
                <w:rFonts w:ascii="Times New Roman" w:hAnsi="Times New Roman" w:cs="Times New Roman"/>
                <w:bCs/>
                <w:szCs w:val="20"/>
              </w:rPr>
              <w:t>0.77</w:t>
            </w:r>
          </w:p>
        </w:tc>
        <w:tc>
          <w:tcPr>
            <w:tcW w:w="1252" w:type="dxa"/>
            <w:tcBorders>
              <w:top w:val="single" w:sz="12" w:space="0" w:color="000000" w:themeColor="text1"/>
              <w:left w:val="single" w:sz="2" w:space="0" w:color="FFFFFF" w:themeColor="background1"/>
              <w:bottom w:val="single" w:sz="12" w:space="0" w:color="000000" w:themeColor="text1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1A4030EB" w14:textId="49AE4813" w:rsidR="005803CF" w:rsidRPr="00DD4086" w:rsidRDefault="00C324C5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Cs/>
                <w:szCs w:val="20"/>
              </w:rPr>
            </w:pPr>
            <w:r w:rsidRPr="00DD4086">
              <w:rPr>
                <w:rFonts w:ascii="Times New Roman" w:hAnsi="Times New Roman" w:cs="Times New Roman"/>
                <w:bCs/>
                <w:szCs w:val="20"/>
              </w:rPr>
              <w:t>0.69</w:t>
            </w:r>
          </w:p>
        </w:tc>
        <w:tc>
          <w:tcPr>
            <w:tcW w:w="1251" w:type="dxa"/>
            <w:tcBorders>
              <w:top w:val="single" w:sz="12" w:space="0" w:color="000000" w:themeColor="text1"/>
              <w:left w:val="single" w:sz="2" w:space="0" w:color="FFFFFF" w:themeColor="background1"/>
              <w:bottom w:val="single" w:sz="12" w:space="0" w:color="000000" w:themeColor="text1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2BA159F3" w14:textId="50A915B3" w:rsidR="005803CF" w:rsidRPr="00DD4086" w:rsidRDefault="00C324C5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Cs/>
                <w:szCs w:val="20"/>
              </w:rPr>
            </w:pPr>
            <w:r w:rsidRPr="00DD4086">
              <w:rPr>
                <w:rFonts w:ascii="Times New Roman" w:hAnsi="Times New Roman" w:cs="Times New Roman"/>
                <w:szCs w:val="20"/>
              </w:rPr>
              <w:t>–</w:t>
            </w: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</w:rPr>
              <w:t>4.13 @ 0.3</w:t>
            </w:r>
          </w:p>
        </w:tc>
        <w:tc>
          <w:tcPr>
            <w:tcW w:w="1252" w:type="dxa"/>
            <w:tcBorders>
              <w:top w:val="single" w:sz="12" w:space="0" w:color="000000" w:themeColor="text1"/>
              <w:left w:val="single" w:sz="2" w:space="0" w:color="FFFFFF" w:themeColor="background1"/>
              <w:bottom w:val="single" w:sz="12" w:space="0" w:color="000000" w:themeColor="text1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68048A0E" w14:textId="76B1D75C" w:rsidR="005803CF" w:rsidRPr="00DD4086" w:rsidRDefault="00C324C5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Cs/>
                <w:szCs w:val="20"/>
              </w:rPr>
            </w:pPr>
            <w:r w:rsidRPr="00DD4086">
              <w:rPr>
                <w:rFonts w:ascii="Times New Roman" w:hAnsi="Times New Roman" w:cs="Times New Roman"/>
                <w:bCs/>
                <w:szCs w:val="20"/>
              </w:rPr>
              <w:t>0.479</w:t>
            </w:r>
          </w:p>
        </w:tc>
        <w:tc>
          <w:tcPr>
            <w:tcW w:w="1252" w:type="dxa"/>
            <w:tcBorders>
              <w:top w:val="single" w:sz="12" w:space="0" w:color="000000" w:themeColor="text1"/>
              <w:left w:val="single" w:sz="2" w:space="0" w:color="FFFFFF" w:themeColor="background1"/>
              <w:bottom w:val="single" w:sz="12" w:space="0" w:color="000000" w:themeColor="text1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11311F91" w14:textId="248C99FF" w:rsidR="005803CF" w:rsidRPr="00DD4086" w:rsidRDefault="00C324C5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Cs/>
                <w:szCs w:val="20"/>
              </w:rPr>
            </w:pPr>
            <w:r w:rsidRPr="00DD4086">
              <w:rPr>
                <w:rFonts w:ascii="Times New Roman" w:hAnsi="Times New Roman" w:cs="Times New Roman"/>
                <w:szCs w:val="20"/>
              </w:rPr>
              <w:t>0.1 M KOH /1600</w:t>
            </w:r>
          </w:p>
        </w:tc>
        <w:tc>
          <w:tcPr>
            <w:tcW w:w="718" w:type="dxa"/>
            <w:tcBorders>
              <w:top w:val="single" w:sz="12" w:space="0" w:color="000000" w:themeColor="text1"/>
              <w:left w:val="single" w:sz="2" w:space="0" w:color="FFFFFF" w:themeColor="background1"/>
              <w:bottom w:val="single" w:sz="12" w:space="0" w:color="000000" w:themeColor="text1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2494C768" w14:textId="77777777" w:rsidR="005803CF" w:rsidRPr="00DD4086" w:rsidRDefault="005803CF" w:rsidP="00FE0CE5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Cs/>
                <w:szCs w:val="20"/>
              </w:rPr>
            </w:pPr>
            <w:r w:rsidRPr="00DD4086">
              <w:rPr>
                <w:rFonts w:ascii="Times New Roman" w:hAnsi="Times New Roman" w:cs="Times New Roman"/>
                <w:bCs/>
                <w:szCs w:val="20"/>
              </w:rPr>
              <w:t>This work</w:t>
            </w:r>
          </w:p>
        </w:tc>
      </w:tr>
      <w:tr w:rsidR="00106BDD" w:rsidRPr="00DD4086" w14:paraId="0D019619" w14:textId="77777777" w:rsidTr="00FE0CE5">
        <w:trPr>
          <w:trHeight w:val="760"/>
        </w:trPr>
        <w:tc>
          <w:tcPr>
            <w:tcW w:w="2044" w:type="dxa"/>
            <w:tcBorders>
              <w:top w:val="single" w:sz="12" w:space="0" w:color="000000" w:themeColor="text1"/>
              <w:left w:val="single" w:sz="2" w:space="0" w:color="FFFFFF" w:themeColor="background1"/>
              <w:bottom w:val="single" w:sz="12" w:space="0" w:color="000000" w:themeColor="text1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34274906" w14:textId="3DDD1B6A" w:rsidR="009A6BFB" w:rsidRPr="00DD4086" w:rsidRDefault="009A6BFB" w:rsidP="009A6BFB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</w:rPr>
              <w:t>La</w:t>
            </w: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  <w:vertAlign w:val="subscript"/>
              </w:rPr>
              <w:t>0.9</w:t>
            </w: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</w:rPr>
              <w:t>Ag</w:t>
            </w: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  <w:vertAlign w:val="subscript"/>
              </w:rPr>
              <w:t>0.1</w:t>
            </w: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</w:rPr>
              <w:t>Co</w:t>
            </w: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  <w:vertAlign w:val="subscript"/>
              </w:rPr>
              <w:t>0.7</w:t>
            </w: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</w:rPr>
              <w:t>Mn</w:t>
            </w: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  <w:vertAlign w:val="subscript"/>
              </w:rPr>
              <w:t>0.3</w:t>
            </w: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</w:rPr>
              <w:t>O</w:t>
            </w: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  <w:vertAlign w:val="subscript"/>
              </w:rPr>
              <w:t>3</w:t>
            </w:r>
          </w:p>
        </w:tc>
        <w:tc>
          <w:tcPr>
            <w:tcW w:w="1251" w:type="dxa"/>
            <w:tcBorders>
              <w:top w:val="single" w:sz="12" w:space="0" w:color="000000" w:themeColor="text1"/>
              <w:left w:val="single" w:sz="2" w:space="0" w:color="FFFFFF" w:themeColor="background1"/>
              <w:bottom w:val="single" w:sz="12" w:space="0" w:color="000000" w:themeColor="text1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622935BB" w14:textId="667197EF" w:rsidR="009A6BFB" w:rsidRPr="00DD4086" w:rsidRDefault="009A6BFB" w:rsidP="009A6BFB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</w:rPr>
              <w:t>0.80</w:t>
            </w:r>
          </w:p>
        </w:tc>
        <w:tc>
          <w:tcPr>
            <w:tcW w:w="1252" w:type="dxa"/>
            <w:tcBorders>
              <w:top w:val="single" w:sz="12" w:space="0" w:color="000000" w:themeColor="text1"/>
              <w:left w:val="single" w:sz="2" w:space="0" w:color="FFFFFF" w:themeColor="background1"/>
              <w:bottom w:val="single" w:sz="12" w:space="0" w:color="000000" w:themeColor="text1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61FF3CDE" w14:textId="2EDE9147" w:rsidR="009A6BFB" w:rsidRPr="00DD4086" w:rsidRDefault="009A6BFB" w:rsidP="009A6BFB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</w:rPr>
              <w:t>0.63</w:t>
            </w:r>
          </w:p>
        </w:tc>
        <w:tc>
          <w:tcPr>
            <w:tcW w:w="1251" w:type="dxa"/>
            <w:tcBorders>
              <w:top w:val="single" w:sz="12" w:space="0" w:color="000000" w:themeColor="text1"/>
              <w:left w:val="single" w:sz="2" w:space="0" w:color="FFFFFF" w:themeColor="background1"/>
              <w:bottom w:val="single" w:sz="12" w:space="0" w:color="000000" w:themeColor="text1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17CF0D1B" w14:textId="2B782863" w:rsidR="009A6BFB" w:rsidRPr="00DD4086" w:rsidRDefault="009A6BFB" w:rsidP="009A6BFB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D4086">
              <w:rPr>
                <w:rFonts w:ascii="Times New Roman" w:hAnsi="Times New Roman" w:cs="Times New Roman"/>
                <w:szCs w:val="20"/>
              </w:rPr>
              <w:t>–</w:t>
            </w: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</w:rPr>
              <w:t>4.25 @ 0.0</w:t>
            </w:r>
          </w:p>
        </w:tc>
        <w:tc>
          <w:tcPr>
            <w:tcW w:w="1252" w:type="dxa"/>
            <w:tcBorders>
              <w:top w:val="single" w:sz="12" w:space="0" w:color="000000" w:themeColor="text1"/>
              <w:left w:val="single" w:sz="2" w:space="0" w:color="FFFFFF" w:themeColor="background1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7D369354" w14:textId="3BB21E67" w:rsidR="009A6BFB" w:rsidRPr="00DD4086" w:rsidRDefault="009A6BFB" w:rsidP="009A6BFB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D4086">
              <w:rPr>
                <w:rFonts w:ascii="Times New Roman" w:hAnsi="Times New Roman" w:cs="Times New Roman"/>
                <w:szCs w:val="20"/>
              </w:rPr>
              <w:t>0.150</w:t>
            </w:r>
          </w:p>
        </w:tc>
        <w:tc>
          <w:tcPr>
            <w:tcW w:w="1252" w:type="dxa"/>
            <w:tcBorders>
              <w:top w:val="single" w:sz="12" w:space="0" w:color="000000" w:themeColor="text1"/>
              <w:left w:val="single" w:sz="2" w:space="0" w:color="FFFFFF" w:themeColor="background1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31BF0B82" w14:textId="3B45375A" w:rsidR="009A6BFB" w:rsidRPr="00DD4086" w:rsidRDefault="009A6BFB" w:rsidP="009A6BFB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D4086">
              <w:rPr>
                <w:rFonts w:ascii="Times New Roman" w:hAnsi="Times New Roman" w:cs="Times New Roman"/>
                <w:szCs w:val="20"/>
              </w:rPr>
              <w:t>0.1 M KOH /1600</w:t>
            </w:r>
          </w:p>
        </w:tc>
        <w:tc>
          <w:tcPr>
            <w:tcW w:w="718" w:type="dxa"/>
            <w:tcBorders>
              <w:top w:val="single" w:sz="12" w:space="0" w:color="000000" w:themeColor="text1"/>
              <w:left w:val="single" w:sz="2" w:space="0" w:color="FFFFFF" w:themeColor="background1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092935CC" w14:textId="38ADD152" w:rsidR="009A6BFB" w:rsidRPr="00DD4086" w:rsidRDefault="009A6BFB" w:rsidP="009A6BFB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D4086">
              <w:rPr>
                <w:rFonts w:ascii="Times New Roman" w:hAnsi="Times New Roman" w:cs="Times New Roman"/>
                <w:szCs w:val="20"/>
              </w:rPr>
              <w:fldChar w:fldCharType="begin"/>
            </w:r>
            <w:r w:rsidR="00E01ACE" w:rsidRPr="00DD4086">
              <w:rPr>
                <w:rFonts w:ascii="Times New Roman" w:hAnsi="Times New Roman" w:cs="Times New Roman"/>
                <w:szCs w:val="20"/>
              </w:rPr>
              <w:instrText xml:space="preserve"> ADDIN EN.CITE &lt;EndNote&gt;&lt;Cite&gt;&lt;Author&gt;Gao&lt;/Author&gt;&lt;Year&gt;2025&lt;/Year&gt;&lt;RecNum&gt;353&lt;/RecNum&gt;&lt;DisplayText&gt;[1]&lt;/DisplayText&gt;&lt;record&gt;&lt;rec-number&gt;353&lt;/rec-number&gt;&lt;foreign-keys&gt;&lt;key app="EN" db-id="zpzreeapzxste3e5s5350avuvfpx99tazs2d" timestamp="1757924083"&gt;353&lt;/key&gt;&lt;/foreign-keys&gt;&lt;ref-type name="Journal Article"&gt;17&lt;/ref-type&gt;&lt;contributors&gt;&lt;authors&gt;&lt;author&gt;Gao, Yu-Xuan&lt;/author&gt;&lt;author&gt;Wang, Yong&lt;/author&gt;&lt;author&gt;Liu, Huan&lt;/author&gt;&lt;author&gt;Xu, Hong-Ying&lt;/author&gt;&lt;author&gt;Liu, Xiao-Peng&lt;/author&gt;&lt;author&gt;Hua, Yong-Chang&lt;/author&gt;&lt;author&gt;Li, Chun-Ping&lt;/author&gt;&lt;author&gt;Bai, Jie&lt;/author&gt;&lt;/authors&gt;&lt;/contributors&gt;&lt;titles&gt;&lt;title&gt;Ag-doped LaCo0.7Mn0.3O3 nanofibers toward enhanced bifunctional oxygen electrocatalysis for rechargeable Zn-air batteries&lt;/title&gt;&lt;secondary-title&gt;Journal of Alloys and Compounds&lt;/secondary-title&gt;&lt;/titles&gt;&lt;periodical&gt;&lt;full-title&gt;Journal of Alloys and Compounds&lt;/full-title&gt;&lt;abbr-1&gt;J. Alloys Compd.&lt;/abbr-1&gt;&lt;abbr-2&gt;J. Alloys Compd.&lt;/abbr-2&gt;&lt;/periodical&gt;&lt;pages&gt;178271&lt;/pages&gt;&lt;volume&gt;1010&lt;/volume&gt;&lt;section&gt;178271&lt;/section&gt;&lt;dates&gt;&lt;year&gt;2025&lt;/year&gt;&lt;/dates&gt;&lt;isbn&gt;09258388&lt;/isbn&gt;&lt;urls&gt;&lt;/urls&gt;&lt;electronic-resource-num&gt;10.1016/j.jallcom.2024.178271&lt;/electronic-resource-num&gt;&lt;/record&gt;&lt;/Cite&gt;&lt;/EndNote&gt;</w:instrText>
            </w:r>
            <w:r w:rsidRPr="00DD4086">
              <w:rPr>
                <w:rFonts w:ascii="Times New Roman" w:hAnsi="Times New Roman" w:cs="Times New Roman"/>
                <w:szCs w:val="20"/>
              </w:rPr>
              <w:fldChar w:fldCharType="separate"/>
            </w:r>
            <w:r w:rsidR="00E01ACE" w:rsidRPr="00DD4086">
              <w:rPr>
                <w:rFonts w:ascii="Times New Roman" w:hAnsi="Times New Roman" w:cs="Times New Roman"/>
                <w:noProof/>
                <w:szCs w:val="20"/>
              </w:rPr>
              <w:t>[1]</w:t>
            </w:r>
            <w:r w:rsidRPr="00DD4086">
              <w:rPr>
                <w:rFonts w:ascii="Times New Roman" w:hAnsi="Times New Roman" w:cs="Times New Roman"/>
                <w:szCs w:val="20"/>
              </w:rPr>
              <w:fldChar w:fldCharType="end"/>
            </w:r>
          </w:p>
        </w:tc>
      </w:tr>
      <w:tr w:rsidR="00106BDD" w:rsidRPr="00DD4086" w14:paraId="46FE9218" w14:textId="77777777" w:rsidTr="00AF2608">
        <w:trPr>
          <w:trHeight w:val="760"/>
        </w:trPr>
        <w:tc>
          <w:tcPr>
            <w:tcW w:w="2044" w:type="dxa"/>
            <w:tcBorders>
              <w:top w:val="single" w:sz="12" w:space="0" w:color="000000" w:themeColor="text1"/>
              <w:left w:val="single" w:sz="2" w:space="0" w:color="FFFFFF" w:themeColor="background1"/>
              <w:bottom w:val="single" w:sz="12" w:space="0" w:color="000000" w:themeColor="text1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49AFFC1C" w14:textId="04FD0DE4" w:rsidR="009A6BFB" w:rsidRPr="00DD4086" w:rsidRDefault="009A6BFB" w:rsidP="009A6BFB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</w:pP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</w:rPr>
              <w:t>La</w:t>
            </w: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  <w:vertAlign w:val="subscript"/>
              </w:rPr>
              <w:t>0.85</w:t>
            </w: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</w:rPr>
              <w:t>Y</w:t>
            </w: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  <w:vertAlign w:val="subscript"/>
              </w:rPr>
              <w:t>0.15</w:t>
            </w: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</w:rPr>
              <w:t>Ni</w:t>
            </w: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  <w:vertAlign w:val="subscript"/>
              </w:rPr>
              <w:t>0.7</w:t>
            </w: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</w:rPr>
              <w:t>Fe</w:t>
            </w: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  <w:vertAlign w:val="subscript"/>
              </w:rPr>
              <w:t>0.3</w:t>
            </w: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</w:rPr>
              <w:t>O</w:t>
            </w: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  <w:vertAlign w:val="subscript"/>
              </w:rPr>
              <w:t>3</w:t>
            </w:r>
          </w:p>
        </w:tc>
        <w:tc>
          <w:tcPr>
            <w:tcW w:w="1251" w:type="dxa"/>
            <w:tcBorders>
              <w:top w:val="single" w:sz="12" w:space="0" w:color="000000" w:themeColor="text1"/>
              <w:left w:val="single" w:sz="2" w:space="0" w:color="FFFFFF" w:themeColor="background1"/>
              <w:bottom w:val="single" w:sz="12" w:space="0" w:color="000000" w:themeColor="text1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7F678F2A" w14:textId="7B0A8DC9" w:rsidR="009A6BFB" w:rsidRPr="00DD4086" w:rsidRDefault="009A6BFB" w:rsidP="009A6BFB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</w:rPr>
            </w:pP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</w:rPr>
              <w:t>0.75</w:t>
            </w:r>
          </w:p>
        </w:tc>
        <w:tc>
          <w:tcPr>
            <w:tcW w:w="1252" w:type="dxa"/>
            <w:tcBorders>
              <w:top w:val="single" w:sz="12" w:space="0" w:color="000000" w:themeColor="text1"/>
              <w:left w:val="single" w:sz="2" w:space="0" w:color="FFFFFF" w:themeColor="background1"/>
              <w:bottom w:val="single" w:sz="12" w:space="0" w:color="000000" w:themeColor="text1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42EC4C06" w14:textId="5EEE4D6E" w:rsidR="009A6BFB" w:rsidRPr="00DD4086" w:rsidRDefault="009A6BFB" w:rsidP="009A6BFB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</w:rPr>
            </w:pP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</w:rPr>
              <w:t>0.63</w:t>
            </w:r>
          </w:p>
        </w:tc>
        <w:tc>
          <w:tcPr>
            <w:tcW w:w="1251" w:type="dxa"/>
            <w:tcBorders>
              <w:top w:val="single" w:sz="12" w:space="0" w:color="000000" w:themeColor="text1"/>
              <w:left w:val="single" w:sz="2" w:space="0" w:color="FFFFFF" w:themeColor="background1"/>
              <w:bottom w:val="single" w:sz="12" w:space="0" w:color="000000" w:themeColor="text1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7E2D4F21" w14:textId="771D6713" w:rsidR="009A6BFB" w:rsidRPr="00DD4086" w:rsidRDefault="009A6BFB" w:rsidP="009A6BFB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</w:rPr>
            </w:pPr>
            <w:r w:rsidRPr="00DD4086">
              <w:rPr>
                <w:rFonts w:ascii="Times New Roman" w:hAnsi="Times New Roman" w:cs="Times New Roman"/>
                <w:szCs w:val="20"/>
              </w:rPr>
              <w:t>–</w:t>
            </w: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</w:rPr>
              <w:t>3.8 @ 0.4</w:t>
            </w:r>
          </w:p>
        </w:tc>
        <w:tc>
          <w:tcPr>
            <w:tcW w:w="1252" w:type="dxa"/>
            <w:tcBorders>
              <w:top w:val="single" w:sz="12" w:space="0" w:color="000000" w:themeColor="text1"/>
              <w:left w:val="single" w:sz="2" w:space="0" w:color="FFFFFF" w:themeColor="background1"/>
              <w:bottom w:val="single" w:sz="12" w:space="0" w:color="000000" w:themeColor="text1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2B4193BC" w14:textId="3E08363E" w:rsidR="009A6BFB" w:rsidRPr="00DD4086" w:rsidRDefault="009A6BFB" w:rsidP="009A6BFB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D4086">
              <w:rPr>
                <w:rFonts w:ascii="Times New Roman" w:hAnsi="Times New Roman" w:cs="Times New Roman"/>
                <w:bCs/>
                <w:szCs w:val="20"/>
              </w:rPr>
              <w:t>0.2</w:t>
            </w:r>
          </w:p>
        </w:tc>
        <w:tc>
          <w:tcPr>
            <w:tcW w:w="1252" w:type="dxa"/>
            <w:tcBorders>
              <w:top w:val="single" w:sz="12" w:space="0" w:color="000000" w:themeColor="text1"/>
              <w:left w:val="single" w:sz="2" w:space="0" w:color="FFFFFF" w:themeColor="background1"/>
              <w:bottom w:val="single" w:sz="12" w:space="0" w:color="000000" w:themeColor="text1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0DCD58C2" w14:textId="5C15C98E" w:rsidR="009A6BFB" w:rsidRPr="00DD4086" w:rsidRDefault="009A6BFB" w:rsidP="009A6BFB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D4086">
              <w:rPr>
                <w:rFonts w:ascii="Times New Roman" w:hAnsi="Times New Roman" w:cs="Times New Roman"/>
                <w:szCs w:val="20"/>
              </w:rPr>
              <w:t>0.1 M KOH /1600</w:t>
            </w:r>
          </w:p>
        </w:tc>
        <w:tc>
          <w:tcPr>
            <w:tcW w:w="718" w:type="dxa"/>
            <w:tcBorders>
              <w:top w:val="single" w:sz="12" w:space="0" w:color="000000" w:themeColor="text1"/>
              <w:left w:val="single" w:sz="2" w:space="0" w:color="FFFFFF" w:themeColor="background1"/>
              <w:bottom w:val="single" w:sz="12" w:space="0" w:color="000000" w:themeColor="text1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19D2CC91" w14:textId="304D620A" w:rsidR="009A6BFB" w:rsidRPr="00DD4086" w:rsidRDefault="009A6BFB" w:rsidP="009A6BFB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D4086">
              <w:rPr>
                <w:rFonts w:ascii="Times New Roman" w:hAnsi="Times New Roman" w:cs="Times New Roman"/>
                <w:szCs w:val="20"/>
              </w:rPr>
              <w:fldChar w:fldCharType="begin"/>
            </w:r>
            <w:r w:rsidR="00E01ACE" w:rsidRPr="00DD4086">
              <w:rPr>
                <w:rFonts w:ascii="Times New Roman" w:hAnsi="Times New Roman" w:cs="Times New Roman"/>
                <w:szCs w:val="20"/>
              </w:rPr>
              <w:instrText xml:space="preserve"> ADDIN EN.CITE &lt;EndNote&gt;&lt;Cite&gt;&lt;Author&gt;Lu&lt;/Author&gt;&lt;Year&gt;2023&lt;/Year&gt;&lt;RecNum&gt;352&lt;/RecNum&gt;&lt;DisplayText&gt;[2]&lt;/DisplayText&gt;&lt;record&gt;&lt;rec-number&gt;352&lt;/rec-number&gt;&lt;foreign-keys&gt;&lt;key app="EN" db-id="zpzreeapzxste3e5s5350avuvfpx99tazs2d" timestamp="1757913752"&gt;352&lt;/key&gt;&lt;/foreign-keys&gt;&lt;ref-type name="Journal Article"&gt;17&lt;/ref-type&gt;&lt;contributors&gt;&lt;authors&gt;&lt;author&gt;Lu, Zeming&lt;/author&gt;&lt;author&gt;Zhou, Hang&lt;/author&gt;&lt;author&gt;Qian, Bin&lt;/author&gt;&lt;author&gt;Wang, Shun&lt;/author&gt;&lt;author&gt;Zheng, Yifeng&lt;/author&gt;&lt;author&gt;Ge, Lin&lt;/author&gt;&lt;author&gt;Chen, Han&lt;/author&gt;&lt;/authors&gt;&lt;/contributors&gt;&lt;titles&gt;&lt;title&gt;Y and Fe co-doped LaNiO3 perovskite as a novel bifunctional electrocatalyst for rechargeable zinc-air batteries&lt;/title&gt;&lt;secondary-title&gt;International Journal of Hydrogen Energy&lt;/secondary-title&gt;&lt;/titles&gt;&lt;periodical&gt;&lt;full-title&gt;International Journal of Hydrogen Energy&lt;/full-title&gt;&lt;abbr-1&gt;Int. J. Hydrogen Energy&lt;/abbr-1&gt;&lt;abbr-2&gt;Int. J. Hydrogen Energy&lt;/abbr-2&gt;&lt;/periodical&gt;&lt;pages&gt;8082-8092&lt;/pages&gt;&lt;volume&gt;48&lt;/volume&gt;&lt;number&gt;22&lt;/number&gt;&lt;section&gt;8082&lt;/section&gt;&lt;dates&gt;&lt;year&gt;2023&lt;/year&gt;&lt;/dates&gt;&lt;isbn&gt;03603199&lt;/isbn&gt;&lt;urls&gt;&lt;/urls&gt;&lt;electronic-resource-num&gt;10.1016/j.ijhydene.2022.11.228&lt;/electronic-resource-num&gt;&lt;/record&gt;&lt;/Cite&gt;&lt;/EndNote&gt;</w:instrText>
            </w:r>
            <w:r w:rsidRPr="00DD4086">
              <w:rPr>
                <w:rFonts w:ascii="Times New Roman" w:hAnsi="Times New Roman" w:cs="Times New Roman"/>
                <w:szCs w:val="20"/>
              </w:rPr>
              <w:fldChar w:fldCharType="separate"/>
            </w:r>
            <w:r w:rsidR="00E01ACE" w:rsidRPr="00DD4086">
              <w:rPr>
                <w:rFonts w:ascii="Times New Roman" w:hAnsi="Times New Roman" w:cs="Times New Roman"/>
                <w:noProof/>
                <w:szCs w:val="20"/>
              </w:rPr>
              <w:t>[2]</w:t>
            </w:r>
            <w:r w:rsidRPr="00DD4086">
              <w:rPr>
                <w:rFonts w:ascii="Times New Roman" w:hAnsi="Times New Roman" w:cs="Times New Roman"/>
                <w:szCs w:val="20"/>
              </w:rPr>
              <w:fldChar w:fldCharType="end"/>
            </w:r>
          </w:p>
        </w:tc>
      </w:tr>
      <w:tr w:rsidR="00106BDD" w:rsidRPr="00DD4086" w14:paraId="3F099DF9" w14:textId="77777777" w:rsidTr="00AF2608">
        <w:trPr>
          <w:trHeight w:val="760"/>
        </w:trPr>
        <w:tc>
          <w:tcPr>
            <w:tcW w:w="2044" w:type="dxa"/>
            <w:tcBorders>
              <w:top w:val="single" w:sz="12" w:space="0" w:color="000000" w:themeColor="text1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51D48E7C" w14:textId="282368C0" w:rsidR="009A6BFB" w:rsidRPr="00DD4086" w:rsidRDefault="009A6BFB" w:rsidP="009A6BFB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Cs/>
                <w:szCs w:val="20"/>
              </w:rPr>
            </w:pP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</w:rPr>
              <w:t>LaCo</w:t>
            </w: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  <w:vertAlign w:val="subscript"/>
              </w:rPr>
              <w:t>0.8</w:t>
            </w: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</w:rPr>
              <w:t>Ru</w:t>
            </w: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  <w:vertAlign w:val="subscript"/>
              </w:rPr>
              <w:t>0.2</w:t>
            </w: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</w:rPr>
              <w:t>O</w:t>
            </w: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  <w:vertAlign w:val="subscript"/>
              </w:rPr>
              <w:t>3</w:t>
            </w:r>
          </w:p>
        </w:tc>
        <w:tc>
          <w:tcPr>
            <w:tcW w:w="1251" w:type="dxa"/>
            <w:tcBorders>
              <w:top w:val="single" w:sz="12" w:space="0" w:color="000000" w:themeColor="text1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626B1A04" w14:textId="717653C5" w:rsidR="009A6BFB" w:rsidRPr="00DD4086" w:rsidRDefault="009A6BFB" w:rsidP="009A6BFB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Cs/>
                <w:szCs w:val="20"/>
              </w:rPr>
            </w:pP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</w:rPr>
              <w:t>0.73</w:t>
            </w:r>
          </w:p>
        </w:tc>
        <w:tc>
          <w:tcPr>
            <w:tcW w:w="1252" w:type="dxa"/>
            <w:tcBorders>
              <w:top w:val="single" w:sz="12" w:space="0" w:color="000000" w:themeColor="text1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41D1E5AB" w14:textId="63788FBB" w:rsidR="009A6BFB" w:rsidRPr="00DD4086" w:rsidRDefault="009A6BFB" w:rsidP="009A6BFB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Cs/>
                <w:szCs w:val="20"/>
              </w:rPr>
            </w:pP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</w:rPr>
              <w:t>n/a</w:t>
            </w:r>
          </w:p>
        </w:tc>
        <w:tc>
          <w:tcPr>
            <w:tcW w:w="1251" w:type="dxa"/>
            <w:tcBorders>
              <w:top w:val="single" w:sz="12" w:space="0" w:color="000000" w:themeColor="text1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2C649F46" w14:textId="232EF564" w:rsidR="009A6BFB" w:rsidRPr="00DD4086" w:rsidRDefault="009A6BFB" w:rsidP="009A6BFB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Cs/>
                <w:szCs w:val="20"/>
              </w:rPr>
            </w:pPr>
            <w:r w:rsidRPr="00DD4086">
              <w:rPr>
                <w:rFonts w:ascii="Times New Roman" w:hAnsi="Times New Roman" w:cs="Times New Roman"/>
                <w:szCs w:val="20"/>
              </w:rPr>
              <w:t>–</w:t>
            </w: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</w:rPr>
              <w:t>4.75 @ 0.3</w:t>
            </w:r>
          </w:p>
        </w:tc>
        <w:tc>
          <w:tcPr>
            <w:tcW w:w="1252" w:type="dxa"/>
            <w:tcBorders>
              <w:top w:val="single" w:sz="12" w:space="0" w:color="000000" w:themeColor="text1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2B3F0537" w14:textId="5B88CBDA" w:rsidR="009A6BFB" w:rsidRPr="00DD4086" w:rsidRDefault="009A6BFB" w:rsidP="009A6BFB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Cs/>
                <w:szCs w:val="20"/>
              </w:rPr>
            </w:pPr>
            <w:r w:rsidRPr="00DD4086">
              <w:rPr>
                <w:rFonts w:ascii="Times New Roman" w:hAnsi="Times New Roman" w:cs="Times New Roman"/>
                <w:szCs w:val="20"/>
              </w:rPr>
              <w:t>0.204</w:t>
            </w:r>
          </w:p>
        </w:tc>
        <w:tc>
          <w:tcPr>
            <w:tcW w:w="1252" w:type="dxa"/>
            <w:tcBorders>
              <w:top w:val="single" w:sz="12" w:space="0" w:color="000000" w:themeColor="text1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2BB7DF15" w14:textId="2A0151D3" w:rsidR="009A6BFB" w:rsidRPr="00DD4086" w:rsidRDefault="009A6BFB" w:rsidP="009A6BFB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Cs/>
                <w:szCs w:val="20"/>
              </w:rPr>
            </w:pPr>
            <w:r w:rsidRPr="00DD4086">
              <w:rPr>
                <w:rFonts w:ascii="Times New Roman" w:hAnsi="Times New Roman" w:cs="Times New Roman"/>
                <w:szCs w:val="20"/>
              </w:rPr>
              <w:t>0.1 M KOH /1600</w:t>
            </w:r>
          </w:p>
        </w:tc>
        <w:tc>
          <w:tcPr>
            <w:tcW w:w="718" w:type="dxa"/>
            <w:tcBorders>
              <w:top w:val="single" w:sz="12" w:space="0" w:color="000000" w:themeColor="text1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47F5E2C6" w14:textId="53849E18" w:rsidR="009A6BFB" w:rsidRPr="00DD4086" w:rsidRDefault="009A6BFB" w:rsidP="009A6BFB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Cs/>
                <w:szCs w:val="20"/>
              </w:rPr>
            </w:pPr>
            <w:r w:rsidRPr="00DD4086">
              <w:rPr>
                <w:rFonts w:ascii="Times New Roman" w:hAnsi="Times New Roman" w:cs="Times New Roman"/>
                <w:szCs w:val="20"/>
              </w:rPr>
              <w:fldChar w:fldCharType="begin"/>
            </w:r>
            <w:r w:rsidR="00E01ACE" w:rsidRPr="00DD4086">
              <w:rPr>
                <w:rFonts w:ascii="Times New Roman" w:hAnsi="Times New Roman" w:cs="Times New Roman"/>
                <w:szCs w:val="20"/>
              </w:rPr>
              <w:instrText xml:space="preserve"> ADDIN EN.CITE &lt;EndNote&gt;&lt;Cite&gt;&lt;Author&gt;Chandrappa&lt;/Author&gt;&lt;Year&gt;2020&lt;/Year&gt;&lt;RecNum&gt;349&lt;/RecNum&gt;&lt;DisplayText&gt;[3]&lt;/DisplayText&gt;&lt;record&gt;&lt;rec-number&gt;349&lt;/rec-number&gt;&lt;foreign-keys&gt;&lt;key app="EN" db-id="zpzreeapzxste3e5s5350avuvfpx99tazs2d" timestamp="1757903477"&gt;349&lt;/key&gt;&lt;/foreign-keys&gt;&lt;ref-type name="Journal Article"&gt;17&lt;/ref-type&gt;&lt;contributors&gt;&lt;authors&gt;&lt;author&gt;Chandrappa, Shivaraju Guddehalli&lt;/author&gt;&lt;author&gt;Moni, Prabu&lt;/author&gt;&lt;author&gt;Chen, Dehong&lt;/author&gt;&lt;author&gt;Karkera, Guruprakash&lt;/author&gt;&lt;author&gt;Prakasha, Kunkanadu R.&lt;/author&gt;&lt;author&gt;Caruso, Rachel A.&lt;/author&gt;&lt;author&gt;Prakash, Annigere S.&lt;/author&gt;&lt;/authors&gt;&lt;/contributors&gt;&lt;titles&gt;&lt;title&gt;The influence of ruthenium substitution in LaCoO3 towards bi-functional electrocatalytic activity for rechargeable Zn–air batteries&lt;/title&gt;&lt;secondary-title&gt;Journal of Materials Chemistry A&lt;/secondary-title&gt;&lt;/titles&gt;&lt;periodical&gt;&lt;full-title&gt;Journal of Materials Chemistry A&lt;/full-title&gt;&lt;abbr-1&gt;J. Mater. Chem. A&lt;/abbr-1&gt;&lt;abbr-2&gt;J. Mater. Chem. A&lt;/abbr-2&gt;&lt;/periodical&gt;&lt;pages&gt;20612-20620&lt;/pages&gt;&lt;volume&gt;8&lt;/volume&gt;&lt;number&gt;39&lt;/number&gt;&lt;section&gt;20612&lt;/section&gt;&lt;dates&gt;&lt;year&gt;2020&lt;/year&gt;&lt;/dates&gt;&lt;isbn&gt;2050-7488&amp;#xD;2050-7496&lt;/isbn&gt;&lt;urls&gt;&lt;/urls&gt;&lt;electronic-resource-num&gt;10.1039/d0ta06673g&lt;/electronic-resource-num&gt;&lt;/record&gt;&lt;/Cite&gt;&lt;/EndNote&gt;</w:instrText>
            </w:r>
            <w:r w:rsidRPr="00DD4086">
              <w:rPr>
                <w:rFonts w:ascii="Times New Roman" w:hAnsi="Times New Roman" w:cs="Times New Roman"/>
                <w:szCs w:val="20"/>
              </w:rPr>
              <w:fldChar w:fldCharType="separate"/>
            </w:r>
            <w:r w:rsidR="00E01ACE" w:rsidRPr="00DD4086">
              <w:rPr>
                <w:rFonts w:ascii="Times New Roman" w:hAnsi="Times New Roman" w:cs="Times New Roman"/>
                <w:noProof/>
                <w:szCs w:val="20"/>
              </w:rPr>
              <w:t>[3]</w:t>
            </w:r>
            <w:r w:rsidRPr="00DD4086">
              <w:rPr>
                <w:rFonts w:ascii="Times New Roman" w:hAnsi="Times New Roman" w:cs="Times New Roman"/>
                <w:szCs w:val="20"/>
              </w:rPr>
              <w:fldChar w:fldCharType="end"/>
            </w:r>
          </w:p>
        </w:tc>
      </w:tr>
      <w:tr w:rsidR="00106BDD" w:rsidRPr="00DD4086" w14:paraId="77321531" w14:textId="77777777" w:rsidTr="00AF2608">
        <w:trPr>
          <w:trHeight w:val="760"/>
        </w:trPr>
        <w:tc>
          <w:tcPr>
            <w:tcW w:w="2044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100D45A0" w14:textId="3307C23D" w:rsidR="009A6BFB" w:rsidRPr="00DD4086" w:rsidRDefault="009A6BFB" w:rsidP="009A6BFB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Cs/>
                <w:szCs w:val="20"/>
              </w:rPr>
            </w:pP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</w:rPr>
              <w:t>SrFe</w:t>
            </w: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  <w:vertAlign w:val="subscript"/>
              </w:rPr>
              <w:t>0.25</w:t>
            </w: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position w:val="-3"/>
                <w:szCs w:val="20"/>
                <w:vertAlign w:val="subscript"/>
              </w:rPr>
              <w:t xml:space="preserve"> </w:t>
            </w: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</w:rPr>
              <w:t>Co</w:t>
            </w: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  <w:vertAlign w:val="subscript"/>
              </w:rPr>
              <w:t>0.25</w:t>
            </w: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</w:rPr>
              <w:t>Ni</w:t>
            </w: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  <w:vertAlign w:val="subscript"/>
              </w:rPr>
              <w:t>0.25</w:t>
            </w: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</w:rPr>
              <w:t>Mo</w:t>
            </w: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  <w:vertAlign w:val="subscript"/>
              </w:rPr>
              <w:t>0.25</w:t>
            </w: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</w:rPr>
              <w:t>O</w:t>
            </w: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  <w:vertAlign w:val="subscript"/>
              </w:rPr>
              <w:t>3</w:t>
            </w:r>
            <w:r w:rsidRPr="00DD4086">
              <w:rPr>
                <w:rFonts w:ascii="Times New Roman" w:hAnsi="Times New Roman" w:cs="Times New Roman"/>
                <w:szCs w:val="20"/>
                <w:vertAlign w:val="subscript"/>
              </w:rPr>
              <w:t>−δ</w:t>
            </w:r>
          </w:p>
        </w:tc>
        <w:tc>
          <w:tcPr>
            <w:tcW w:w="1251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6834C651" w14:textId="4BB35DB3" w:rsidR="009A6BFB" w:rsidRPr="00DD4086" w:rsidRDefault="009A6BFB" w:rsidP="009A6BFB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Cs/>
                <w:szCs w:val="20"/>
              </w:rPr>
            </w:pP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</w:rPr>
              <w:t>n/a</w:t>
            </w:r>
          </w:p>
        </w:tc>
        <w:tc>
          <w:tcPr>
            <w:tcW w:w="1252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4BA8FE4C" w14:textId="3B1E7711" w:rsidR="009A6BFB" w:rsidRPr="00DD4086" w:rsidRDefault="009A6BFB" w:rsidP="009A6BFB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Cs/>
                <w:szCs w:val="20"/>
              </w:rPr>
            </w:pP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0.64</w:t>
            </w:r>
          </w:p>
        </w:tc>
        <w:tc>
          <w:tcPr>
            <w:tcW w:w="1251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2D308087" w14:textId="1ACA9541" w:rsidR="009A6BFB" w:rsidRPr="00DD4086" w:rsidRDefault="009A6BFB" w:rsidP="009A6BFB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Cs/>
                <w:szCs w:val="20"/>
              </w:rPr>
            </w:pP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</w:rPr>
              <w:t>n/a</w:t>
            </w:r>
          </w:p>
        </w:tc>
        <w:tc>
          <w:tcPr>
            <w:tcW w:w="1252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38BF897E" w14:textId="68CC9C6D" w:rsidR="009A6BFB" w:rsidRPr="00DD4086" w:rsidRDefault="009A6BFB" w:rsidP="009A6BFB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Cs/>
                <w:szCs w:val="20"/>
              </w:rPr>
            </w:pPr>
            <w:r w:rsidRPr="00DD4086">
              <w:rPr>
                <w:rFonts w:ascii="Times New Roman" w:hAnsi="Times New Roman" w:cs="Times New Roman"/>
                <w:bCs/>
                <w:szCs w:val="20"/>
              </w:rPr>
              <w:t>0.232</w:t>
            </w:r>
          </w:p>
        </w:tc>
        <w:tc>
          <w:tcPr>
            <w:tcW w:w="1252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270A876F" w14:textId="0C99FC2F" w:rsidR="009A6BFB" w:rsidRPr="00DD4086" w:rsidRDefault="009A6BFB" w:rsidP="009A6BFB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Cs/>
                <w:szCs w:val="20"/>
              </w:rPr>
            </w:pPr>
            <w:r w:rsidRPr="00DD4086">
              <w:rPr>
                <w:rFonts w:ascii="Times New Roman" w:hAnsi="Times New Roman" w:cs="Times New Roman"/>
                <w:szCs w:val="20"/>
              </w:rPr>
              <w:t>0.1 M KOH /1600</w:t>
            </w:r>
          </w:p>
        </w:tc>
        <w:tc>
          <w:tcPr>
            <w:tcW w:w="718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59FA6CF0" w14:textId="369167AF" w:rsidR="009A6BFB" w:rsidRPr="00DD4086" w:rsidRDefault="009A6BFB" w:rsidP="009A6BFB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Cs/>
                <w:szCs w:val="20"/>
              </w:rPr>
            </w:pPr>
            <w:r w:rsidRPr="00DD4086">
              <w:rPr>
                <w:rFonts w:ascii="Times New Roman" w:hAnsi="Times New Roman" w:cs="Times New Roman"/>
                <w:bCs/>
                <w:szCs w:val="20"/>
              </w:rPr>
              <w:fldChar w:fldCharType="begin"/>
            </w:r>
            <w:r w:rsidR="00E01ACE" w:rsidRPr="00DD4086">
              <w:rPr>
                <w:rFonts w:ascii="Times New Roman" w:hAnsi="Times New Roman" w:cs="Times New Roman"/>
                <w:bCs/>
                <w:szCs w:val="20"/>
              </w:rPr>
              <w:instrText xml:space="preserve"> ADDIN EN.CITE &lt;EndNote&gt;&lt;Cite&gt;&lt;Author&gt;Li&lt;/Author&gt;&lt;Year&gt;2024&lt;/Year&gt;&lt;RecNum&gt;354&lt;/RecNum&gt;&lt;DisplayText&gt;[4]&lt;/DisplayText&gt;&lt;record&gt;&lt;rec-number&gt;354&lt;/rec-number&gt;&lt;foreign-keys&gt;&lt;key app="EN" db-id="zpzreeapzxste3e5s5350avuvfpx99tazs2d" timestamp="1757986733"&gt;354&lt;/key&gt;&lt;/foreign-keys&gt;&lt;ref-type name="Journal Article"&gt;17&lt;/ref-type&gt;&lt;contributors&gt;&lt;authors&gt;&lt;author&gt;Li, Kaixin&lt;/author&gt;&lt;author&gt;Gao, Juntao&lt;/author&gt;&lt;author&gt;Han, Xu&lt;/author&gt;&lt;author&gt;Shao, Qi&lt;/author&gt;&lt;author&gt;Lü, Zhe&lt;/author&gt;&lt;/authors&gt;&lt;/contributors&gt;&lt;titles&gt;&lt;title&gt;Novel medium entropy perovskite oxide Sr(FeCoNiMo)1/4O3− for zinc-air battery cathode&lt;/title&gt;&lt;secondary-title&gt;Journal of Energy Chemistry&lt;/secondary-title&gt;&lt;/titles&gt;&lt;periodical&gt;&lt;full-title&gt;Journal of Energy Chemistry&lt;/full-title&gt;&lt;abbr-2&gt;J. Energy Chem.&lt;/abbr-2&gt;&lt;/periodical&gt;&lt;pages&gt;669-678&lt;/pages&gt;&lt;volume&gt;96&lt;/volume&gt;&lt;section&gt;669&lt;/section&gt;&lt;dates&gt;&lt;year&gt;2024&lt;/year&gt;&lt;/dates&gt;&lt;isbn&gt;20954956&lt;/isbn&gt;&lt;urls&gt;&lt;/urls&gt;&lt;electronic-resource-num&gt;10.1016/j.jechem.2024.05.030&lt;/electronic-resource-num&gt;&lt;/record&gt;&lt;/Cite&gt;&lt;/EndNote&gt;</w:instrText>
            </w:r>
            <w:r w:rsidRPr="00DD4086">
              <w:rPr>
                <w:rFonts w:ascii="Times New Roman" w:hAnsi="Times New Roman" w:cs="Times New Roman"/>
                <w:bCs/>
                <w:szCs w:val="20"/>
              </w:rPr>
              <w:fldChar w:fldCharType="separate"/>
            </w:r>
            <w:r w:rsidR="00E01ACE" w:rsidRPr="00DD4086">
              <w:rPr>
                <w:rFonts w:ascii="Times New Roman" w:hAnsi="Times New Roman" w:cs="Times New Roman"/>
                <w:bCs/>
                <w:noProof/>
                <w:szCs w:val="20"/>
              </w:rPr>
              <w:t>[4]</w:t>
            </w:r>
            <w:r w:rsidRPr="00DD4086">
              <w:rPr>
                <w:rFonts w:ascii="Times New Roman" w:hAnsi="Times New Roman" w:cs="Times New Roman"/>
                <w:bCs/>
                <w:szCs w:val="20"/>
              </w:rPr>
              <w:fldChar w:fldCharType="end"/>
            </w:r>
          </w:p>
        </w:tc>
      </w:tr>
      <w:tr w:rsidR="00106BDD" w:rsidRPr="00DD4086" w14:paraId="11733DDF" w14:textId="77777777" w:rsidTr="00AF2608">
        <w:trPr>
          <w:trHeight w:val="760"/>
        </w:trPr>
        <w:tc>
          <w:tcPr>
            <w:tcW w:w="2044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2B7F2F05" w14:textId="6AED5756" w:rsidR="001D33B6" w:rsidRPr="00DD4086" w:rsidRDefault="001D33B6" w:rsidP="001D33B6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</w:rPr>
            </w:pP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</w:rPr>
              <w:t>Bi</w:t>
            </w: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  <w:vertAlign w:val="subscript"/>
              </w:rPr>
              <w:t>0.6</w:t>
            </w: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</w:rPr>
              <w:t>Ca</w:t>
            </w: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  <w:vertAlign w:val="subscript"/>
              </w:rPr>
              <w:t>0.4</w:t>
            </w: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</w:rPr>
              <w:t>FeO</w:t>
            </w: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  <w:vertAlign w:val="subscript"/>
              </w:rPr>
              <w:t>3</w:t>
            </w:r>
          </w:p>
        </w:tc>
        <w:tc>
          <w:tcPr>
            <w:tcW w:w="1251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493B9BA6" w14:textId="7123B7F8" w:rsidR="001D33B6" w:rsidRPr="00DD4086" w:rsidRDefault="001D33B6" w:rsidP="001D33B6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</w:pP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0.705</w:t>
            </w:r>
          </w:p>
        </w:tc>
        <w:tc>
          <w:tcPr>
            <w:tcW w:w="1252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0ECF0F11" w14:textId="723D70A2" w:rsidR="001D33B6" w:rsidRPr="00DD4086" w:rsidRDefault="001D33B6" w:rsidP="001D33B6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</w:pP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0.619</w:t>
            </w:r>
          </w:p>
        </w:tc>
        <w:tc>
          <w:tcPr>
            <w:tcW w:w="1251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3881B7E6" w14:textId="5BA134C1" w:rsidR="001D33B6" w:rsidRPr="00DD4086" w:rsidRDefault="001D33B6" w:rsidP="001D33B6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D4086">
              <w:rPr>
                <w:rFonts w:ascii="Times New Roman" w:hAnsi="Times New Roman" w:cs="Times New Roman"/>
                <w:szCs w:val="20"/>
              </w:rPr>
              <w:t>–5.17</w:t>
            </w: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</w:rPr>
              <w:t xml:space="preserve"> @ 0.2</w:t>
            </w:r>
          </w:p>
        </w:tc>
        <w:tc>
          <w:tcPr>
            <w:tcW w:w="1252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6378B949" w14:textId="35F17021" w:rsidR="001D33B6" w:rsidRPr="00DD4086" w:rsidRDefault="001D33B6" w:rsidP="001D33B6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Cs/>
                <w:szCs w:val="20"/>
              </w:rPr>
            </w:pPr>
            <w:r w:rsidRPr="00DD4086">
              <w:rPr>
                <w:rFonts w:ascii="Times New Roman" w:hAnsi="Times New Roman" w:cs="Times New Roman"/>
                <w:bCs/>
                <w:szCs w:val="20"/>
              </w:rPr>
              <w:t>n/a</w:t>
            </w:r>
          </w:p>
        </w:tc>
        <w:tc>
          <w:tcPr>
            <w:tcW w:w="1252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29691158" w14:textId="3D288933" w:rsidR="001D33B6" w:rsidRPr="00DD4086" w:rsidRDefault="001D33B6" w:rsidP="001D33B6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Cs/>
                <w:szCs w:val="20"/>
              </w:rPr>
            </w:pPr>
            <w:r w:rsidRPr="00DD4086">
              <w:rPr>
                <w:rFonts w:ascii="Times New Roman" w:hAnsi="Times New Roman" w:cs="Times New Roman"/>
                <w:szCs w:val="20"/>
              </w:rPr>
              <w:t>0.1 M KOH /1600</w:t>
            </w:r>
          </w:p>
        </w:tc>
        <w:tc>
          <w:tcPr>
            <w:tcW w:w="718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3ECB1F0E" w14:textId="340AAAD8" w:rsidR="001D33B6" w:rsidRPr="00DD4086" w:rsidRDefault="001D33B6" w:rsidP="001D33B6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Cs/>
                <w:szCs w:val="20"/>
              </w:rPr>
            </w:pPr>
            <w:r w:rsidRPr="00DD4086">
              <w:rPr>
                <w:rFonts w:ascii="Times New Roman" w:hAnsi="Times New Roman" w:cs="Times New Roman"/>
                <w:bCs/>
                <w:szCs w:val="20"/>
              </w:rPr>
              <w:fldChar w:fldCharType="begin"/>
            </w:r>
            <w:r w:rsidR="00E01ACE" w:rsidRPr="00DD4086">
              <w:rPr>
                <w:rFonts w:ascii="Times New Roman" w:hAnsi="Times New Roman" w:cs="Times New Roman"/>
                <w:bCs/>
                <w:szCs w:val="20"/>
              </w:rPr>
              <w:instrText xml:space="preserve"> ADDIN EN.CITE &lt;EndNote&gt;&lt;Cite&gt;&lt;Author&gt;Afzal&lt;/Author&gt;&lt;Year&gt;2017&lt;/Year&gt;&lt;RecNum&gt;722&lt;/RecNum&gt;&lt;DisplayText&gt;[5]&lt;/DisplayText&gt;&lt;record&gt;&lt;rec-number&gt;722&lt;/rec-number&gt;&lt;foreign-keys&gt;&lt;key app="EN" db-id="zpzreeapzxste3e5s5350avuvfpx99tazs2d" timestamp="1772938592"&gt;722&lt;/key&gt;&lt;/foreign-keys&gt;&lt;ref-type name="Journal Article"&gt;17&lt;/ref-type&gt;&lt;contributors&gt;&lt;authors&gt;&lt;author&gt;Afzal, Rana Arslan&lt;/author&gt;&lt;author&gt;Park, Ka-Young&lt;/author&gt;&lt;author&gt;Cho, Sung-Hwa&lt;/author&gt;&lt;author&gt;Kim, Nam-In&lt;/author&gt;&lt;author&gt;Choi, Sung Ryul&lt;/author&gt;&lt;author&gt;Kim, Jung Hyun&lt;/author&gt;&lt;author&gt;Lim, Hyung-Tae&lt;/author&gt;&lt;author&gt;Park, Jun-Young&lt;/author&gt;&lt;/authors&gt;&lt;/contributors&gt;&lt;titles&gt;&lt;title&gt;Oxygen electrode reactions of doped BiFeO3materials for low and elevated temperature fuel cell applications&lt;/title&gt;&lt;secondary-title&gt;RSC Adv.&lt;/secondary-title&gt;&lt;/titles&gt;&lt;periodical&gt;&lt;full-title&gt;RSC Advances&lt;/full-title&gt;&lt;abbr-1&gt;RSC Adv.&lt;/abbr-1&gt;&lt;abbr-2&gt;RSC Adv.&lt;/abbr-2&gt;&lt;/periodical&gt;&lt;pages&gt;47643-47653&lt;/pages&gt;&lt;volume&gt;7&lt;/volume&gt;&lt;number&gt;75&lt;/number&gt;&lt;section&gt;47643&lt;/section&gt;&lt;dates&gt;&lt;year&gt;2017&lt;/year&gt;&lt;/dates&gt;&lt;isbn&gt;2046-2069&lt;/isbn&gt;&lt;urls&gt;&lt;/urls&gt;&lt;electronic-resource-num&gt;10.1039/c7ra08671g&lt;/electronic-resource-num&gt;&lt;/record&gt;&lt;/Cite&gt;&lt;/EndNote&gt;</w:instrText>
            </w:r>
            <w:r w:rsidRPr="00DD4086">
              <w:rPr>
                <w:rFonts w:ascii="Times New Roman" w:hAnsi="Times New Roman" w:cs="Times New Roman"/>
                <w:bCs/>
                <w:szCs w:val="20"/>
              </w:rPr>
              <w:fldChar w:fldCharType="separate"/>
            </w:r>
            <w:r w:rsidR="00E01ACE" w:rsidRPr="00DD4086">
              <w:rPr>
                <w:rFonts w:ascii="Times New Roman" w:hAnsi="Times New Roman" w:cs="Times New Roman"/>
                <w:bCs/>
                <w:noProof/>
                <w:szCs w:val="20"/>
              </w:rPr>
              <w:t>[5]</w:t>
            </w:r>
            <w:r w:rsidRPr="00DD4086">
              <w:rPr>
                <w:rFonts w:ascii="Times New Roman" w:hAnsi="Times New Roman" w:cs="Times New Roman"/>
                <w:bCs/>
                <w:szCs w:val="20"/>
              </w:rPr>
              <w:fldChar w:fldCharType="end"/>
            </w:r>
          </w:p>
        </w:tc>
      </w:tr>
      <w:tr w:rsidR="00106BDD" w:rsidRPr="00DD4086" w14:paraId="35730205" w14:textId="77777777" w:rsidTr="00AF2608">
        <w:trPr>
          <w:trHeight w:val="760"/>
        </w:trPr>
        <w:tc>
          <w:tcPr>
            <w:tcW w:w="2044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25DEACEB" w14:textId="733EF72D" w:rsidR="001D33B6" w:rsidRPr="00DD4086" w:rsidRDefault="001D33B6" w:rsidP="001D33B6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Cs w:val="20"/>
                <w:vertAlign w:val="subscript"/>
              </w:rPr>
            </w:pP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La</w:t>
            </w: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  <w:vertAlign w:val="subscript"/>
              </w:rPr>
              <w:t>0.95</w:t>
            </w: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FeO</w:t>
            </w: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  <w:vertAlign w:val="subscript"/>
              </w:rPr>
              <w:t>3</w:t>
            </w:r>
          </w:p>
        </w:tc>
        <w:tc>
          <w:tcPr>
            <w:tcW w:w="1251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6A9C75AE" w14:textId="29E45534" w:rsidR="001D33B6" w:rsidRPr="00DD4086" w:rsidRDefault="001D33B6" w:rsidP="001D33B6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</w:pP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~0.72</w:t>
            </w:r>
          </w:p>
        </w:tc>
        <w:tc>
          <w:tcPr>
            <w:tcW w:w="1252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0F5B8AE7" w14:textId="30FFD50B" w:rsidR="001D33B6" w:rsidRPr="00DD4086" w:rsidRDefault="001D33B6" w:rsidP="001D33B6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</w:pP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n/a</w:t>
            </w:r>
          </w:p>
        </w:tc>
        <w:tc>
          <w:tcPr>
            <w:tcW w:w="1251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45EC689B" w14:textId="446F436C" w:rsidR="001D33B6" w:rsidRPr="00DD4086" w:rsidRDefault="001D33B6" w:rsidP="001D33B6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D4086">
              <w:rPr>
                <w:rFonts w:ascii="Times New Roman" w:hAnsi="Times New Roman" w:cs="Times New Roman"/>
                <w:szCs w:val="20"/>
              </w:rPr>
              <w:t>~–5.5</w:t>
            </w: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</w:rPr>
              <w:t xml:space="preserve"> @ 0.2</w:t>
            </w:r>
          </w:p>
        </w:tc>
        <w:tc>
          <w:tcPr>
            <w:tcW w:w="1252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1975CDFD" w14:textId="3A0A6933" w:rsidR="001D33B6" w:rsidRPr="00DD4086" w:rsidRDefault="001D33B6" w:rsidP="001D33B6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Cs/>
                <w:szCs w:val="20"/>
              </w:rPr>
            </w:pPr>
            <w:r w:rsidRPr="00DD4086">
              <w:rPr>
                <w:rFonts w:ascii="Times New Roman" w:hAnsi="Times New Roman" w:cs="Times New Roman"/>
                <w:bCs/>
                <w:szCs w:val="20"/>
              </w:rPr>
              <w:t>0.232</w:t>
            </w:r>
          </w:p>
        </w:tc>
        <w:tc>
          <w:tcPr>
            <w:tcW w:w="1252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576C27EB" w14:textId="646FFF68" w:rsidR="001D33B6" w:rsidRPr="00DD4086" w:rsidRDefault="001D33B6" w:rsidP="001D33B6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Cs/>
                <w:szCs w:val="20"/>
              </w:rPr>
            </w:pPr>
            <w:r w:rsidRPr="00DD4086">
              <w:rPr>
                <w:rFonts w:ascii="Times New Roman" w:hAnsi="Times New Roman" w:cs="Times New Roman"/>
                <w:szCs w:val="20"/>
              </w:rPr>
              <w:t>0.1 M KOH /1600</w:t>
            </w:r>
          </w:p>
        </w:tc>
        <w:tc>
          <w:tcPr>
            <w:tcW w:w="718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6B44475F" w14:textId="709D800D" w:rsidR="001D33B6" w:rsidRPr="00DD4086" w:rsidRDefault="001D33B6" w:rsidP="001D33B6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Cs/>
                <w:szCs w:val="20"/>
              </w:rPr>
            </w:pPr>
            <w:r w:rsidRPr="00DD4086">
              <w:rPr>
                <w:rFonts w:ascii="Times New Roman" w:hAnsi="Times New Roman" w:cs="Times New Roman"/>
                <w:bCs/>
                <w:szCs w:val="20"/>
              </w:rPr>
              <w:fldChar w:fldCharType="begin"/>
            </w:r>
            <w:r w:rsidR="00E01ACE" w:rsidRPr="00DD4086">
              <w:rPr>
                <w:rFonts w:ascii="Times New Roman" w:hAnsi="Times New Roman" w:cs="Times New Roman"/>
                <w:bCs/>
                <w:szCs w:val="20"/>
              </w:rPr>
              <w:instrText xml:space="preserve"> ADDIN EN.CITE &lt;EndNote&gt;&lt;Cite&gt;&lt;Author&gt;Zhu&lt;/Author&gt;&lt;Year&gt;2016&lt;/Year&gt;&lt;RecNum&gt;749&lt;/RecNum&gt;&lt;DisplayText&gt;[6]&lt;/DisplayText&gt;&lt;record&gt;&lt;rec-number&gt;749&lt;/rec-number&gt;&lt;foreign-keys&gt;&lt;key app="EN" db-id="25f0fsev3t0xwlezexlppxeepva5d9wfea9d" timestamp="1774341298"&gt;749&lt;/key&gt;&lt;/foreign-keys&gt;&lt;ref-type name="Journal Article"&gt;17&lt;/ref-type&gt;&lt;contributors&gt;&lt;authors&gt;&lt;author&gt;Zhu, Yinlong&lt;/author&gt;&lt;author&gt;Zhou, Wei&lt;/author&gt;&lt;author&gt;Yu, Jie&lt;/author&gt;&lt;author&gt;Chen, Yubo&lt;/author&gt;&lt;author&gt;Liu, Meilin&lt;/author&gt;&lt;author&gt;Shao, Zongping&lt;/author&gt;&lt;/authors&gt;&lt;/contributors&gt;&lt;titles&gt;&lt;title&gt;Enhancing Electrocatalytic Activity of Perovskite Oxides by Tuning Cation Deficiency for Oxygen Reduction and Evolution Reactions&lt;/title&gt;&lt;secondary-title&gt;Chemistry of Materials&lt;/secondary-title&gt;&lt;/titles&gt;&lt;periodical&gt;&lt;full-title&gt;Chemistry of Materials&lt;/full-title&gt;&lt;abbr-1&gt;Chem. Mat.&lt;/abbr-1&gt;&lt;abbr-2&gt;Chem Mater&lt;/abbr-2&gt;&lt;/periodical&gt;&lt;pages&gt;1691–1697&lt;/pages&gt;&lt;volume&gt;28&lt;/volume&gt;&lt;number&gt;6&lt;/number&gt;&lt;section&gt;1691&lt;/section&gt;&lt;dates&gt;&lt;year&gt;2016&lt;/year&gt;&lt;/dates&gt;&lt;isbn&gt;0897-4756&amp;#xD;1520-5002&lt;/isbn&gt;&lt;urls&gt;&lt;/urls&gt;&lt;electronic-resource-num&gt;10.1021/acs.chemmater.5b04457&lt;/electronic-resource-num&gt;&lt;/record&gt;&lt;/Cite&gt;&lt;/EndNote&gt;</w:instrText>
            </w:r>
            <w:r w:rsidRPr="00DD4086">
              <w:rPr>
                <w:rFonts w:ascii="Times New Roman" w:hAnsi="Times New Roman" w:cs="Times New Roman"/>
                <w:bCs/>
                <w:szCs w:val="20"/>
              </w:rPr>
              <w:fldChar w:fldCharType="separate"/>
            </w:r>
            <w:r w:rsidR="00E01ACE" w:rsidRPr="00DD4086">
              <w:rPr>
                <w:rFonts w:ascii="Times New Roman" w:hAnsi="Times New Roman" w:cs="Times New Roman"/>
                <w:bCs/>
                <w:noProof/>
                <w:szCs w:val="20"/>
              </w:rPr>
              <w:t>[6]</w:t>
            </w:r>
            <w:r w:rsidRPr="00DD4086">
              <w:rPr>
                <w:rFonts w:ascii="Times New Roman" w:hAnsi="Times New Roman" w:cs="Times New Roman"/>
                <w:bCs/>
                <w:szCs w:val="20"/>
              </w:rPr>
              <w:fldChar w:fldCharType="end"/>
            </w:r>
          </w:p>
        </w:tc>
      </w:tr>
      <w:tr w:rsidR="00106BDD" w:rsidRPr="00DD4086" w14:paraId="566DA9E0" w14:textId="77777777" w:rsidTr="00106BDD">
        <w:trPr>
          <w:trHeight w:val="760"/>
        </w:trPr>
        <w:tc>
          <w:tcPr>
            <w:tcW w:w="2044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00FF7AE2" w14:textId="7CDF34F1" w:rsidR="001D33B6" w:rsidRPr="00DD4086" w:rsidRDefault="001D33B6" w:rsidP="001D33B6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</w:rPr>
            </w:pP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</w:rPr>
              <w:t>PrBa</w:t>
            </w: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  <w:vertAlign w:val="subscript"/>
              </w:rPr>
              <w:t>0.25</w:t>
            </w: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</w:rPr>
              <w:t>Sr</w:t>
            </w: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  <w:vertAlign w:val="subscript"/>
              </w:rPr>
              <w:t>0.75</w:t>
            </w: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</w:rPr>
              <w:t>Co</w:t>
            </w: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  <w:vertAlign w:val="subscript"/>
              </w:rPr>
              <w:t>2</w:t>
            </w: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</w:rPr>
              <w:t>O</w:t>
            </w: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  <w:vertAlign w:val="subscript"/>
              </w:rPr>
              <w:t>5+</w:t>
            </w:r>
            <w:r w:rsidRPr="00DD4086">
              <w:rPr>
                <w:rFonts w:ascii="Times New Roman" w:hAnsi="Times New Roman" w:cs="Times New Roman"/>
                <w:szCs w:val="20"/>
                <w:vertAlign w:val="subscript"/>
              </w:rPr>
              <w:t xml:space="preserve"> δ</w:t>
            </w:r>
          </w:p>
        </w:tc>
        <w:tc>
          <w:tcPr>
            <w:tcW w:w="1251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6419D291" w14:textId="285E9587" w:rsidR="001D33B6" w:rsidRPr="00DD4086" w:rsidRDefault="001D33B6" w:rsidP="001D33B6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</w:pP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0.749</w:t>
            </w:r>
          </w:p>
        </w:tc>
        <w:tc>
          <w:tcPr>
            <w:tcW w:w="1252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4DAFF3CC" w14:textId="51DBFF1E" w:rsidR="001D33B6" w:rsidRPr="00DD4086" w:rsidRDefault="001D33B6" w:rsidP="001D33B6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</w:pP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n/a</w:t>
            </w:r>
          </w:p>
        </w:tc>
        <w:tc>
          <w:tcPr>
            <w:tcW w:w="1251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7228A65C" w14:textId="03E7885B" w:rsidR="001D33B6" w:rsidRPr="00DD4086" w:rsidRDefault="001D33B6" w:rsidP="001D33B6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D4086">
              <w:rPr>
                <w:rFonts w:ascii="Times New Roman" w:hAnsi="Times New Roman" w:cs="Times New Roman"/>
                <w:szCs w:val="20"/>
              </w:rPr>
              <w:t xml:space="preserve">–4.067 </w:t>
            </w: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</w:rPr>
              <w:t>@ 0.2</w:t>
            </w:r>
          </w:p>
        </w:tc>
        <w:tc>
          <w:tcPr>
            <w:tcW w:w="1252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1C82FBAE" w14:textId="121265A8" w:rsidR="001D33B6" w:rsidRPr="00DD4086" w:rsidRDefault="001D33B6" w:rsidP="001D33B6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Cs/>
                <w:szCs w:val="20"/>
              </w:rPr>
            </w:pPr>
            <w:r w:rsidRPr="00DD4086">
              <w:rPr>
                <w:rFonts w:ascii="Times New Roman" w:hAnsi="Times New Roman" w:cs="Times New Roman"/>
                <w:bCs/>
                <w:szCs w:val="20"/>
              </w:rPr>
              <w:t>0.328</w:t>
            </w:r>
          </w:p>
        </w:tc>
        <w:tc>
          <w:tcPr>
            <w:tcW w:w="1252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67FDF72F" w14:textId="381C2EC7" w:rsidR="001D33B6" w:rsidRPr="00DD4086" w:rsidRDefault="001D33B6" w:rsidP="001D33B6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Cs/>
                <w:szCs w:val="20"/>
              </w:rPr>
            </w:pPr>
            <w:r w:rsidRPr="00DD4086">
              <w:rPr>
                <w:rFonts w:ascii="Times New Roman" w:hAnsi="Times New Roman" w:cs="Times New Roman"/>
                <w:szCs w:val="20"/>
              </w:rPr>
              <w:t>0.1 M KOH /1600</w:t>
            </w:r>
          </w:p>
        </w:tc>
        <w:tc>
          <w:tcPr>
            <w:tcW w:w="718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1500B007" w14:textId="7564F711" w:rsidR="001D33B6" w:rsidRPr="00DD4086" w:rsidRDefault="001D33B6" w:rsidP="001D33B6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Cs/>
                <w:szCs w:val="20"/>
              </w:rPr>
            </w:pPr>
            <w:r w:rsidRPr="00DD4086">
              <w:rPr>
                <w:rFonts w:ascii="Times New Roman" w:hAnsi="Times New Roman" w:cs="Times New Roman"/>
                <w:bCs/>
                <w:szCs w:val="20"/>
              </w:rPr>
              <w:fldChar w:fldCharType="begin"/>
            </w:r>
            <w:r w:rsidR="00E01ACE" w:rsidRPr="00DD4086">
              <w:rPr>
                <w:rFonts w:ascii="Times New Roman" w:hAnsi="Times New Roman" w:cs="Times New Roman"/>
                <w:bCs/>
                <w:szCs w:val="20"/>
              </w:rPr>
              <w:instrText xml:space="preserve"> ADDIN EN.CITE &lt;EndNote&gt;&lt;Cite&gt;&lt;Author&gt;Wu&lt;/Author&gt;&lt;Year&gt;2016&lt;/Year&gt;&lt;RecNum&gt;723&lt;/RecNum&gt;&lt;DisplayText&gt;[7]&lt;/DisplayText&gt;&lt;record&gt;&lt;rec-number&gt;723&lt;/rec-number&gt;&lt;foreign-keys&gt;&lt;key app="EN" db-id="zpzreeapzxste3e5s5350avuvfpx99tazs2d" timestamp="1772939262"&gt;723&lt;/key&gt;&lt;/foreign-keys&gt;&lt;ref-type name="Journal Article"&gt;17&lt;/ref-type&gt;&lt;contributors&gt;&lt;authors&gt;&lt;author&gt;Wu, Zhouling&lt;/author&gt;&lt;author&gt;Sun, Li-Ping&lt;/author&gt;&lt;author&gt;Xia, Tian&lt;/author&gt;&lt;author&gt;Huo, Li-Hua&lt;/author&gt;&lt;author&gt;Zhao, Hui&lt;/author&gt;&lt;author&gt;Rougier, Aline&lt;/author&gt;&lt;author&gt;Grenier, Jean-Claude&lt;/author&gt;&lt;/authors&gt;&lt;/contributors&gt;&lt;titles&gt;&lt;title&gt;Effect of Sr doping on the electrochemical properties of bi-functional oxygen electrode PrBa1−Sr Co2O5+&lt;/title&gt;&lt;secondary-title&gt;Journal of Power Sources&lt;/secondary-title&gt;&lt;/titles&gt;&lt;periodical&gt;&lt;full-title&gt;Journal of Power Sources&lt;/full-title&gt;&lt;abbr-1&gt;J. Power Sources&lt;/abbr-1&gt;&lt;abbr-2&gt;J. Power Sources&lt;/abbr-2&gt;&lt;/periodical&gt;&lt;pages&gt;86-93&lt;/pages&gt;&lt;volume&gt;334&lt;/volume&gt;&lt;section&gt;86&lt;/section&gt;&lt;dates&gt;&lt;year&gt;2016&lt;/year&gt;&lt;/dates&gt;&lt;isbn&gt;03787753&lt;/isbn&gt;&lt;urls&gt;&lt;/urls&gt;&lt;electronic-resource-num&gt;10.1016/j.jpowsour.2016.10.013&lt;/electronic-resource-num&gt;&lt;/record&gt;&lt;/Cite&gt;&lt;/EndNote&gt;</w:instrText>
            </w:r>
            <w:r w:rsidRPr="00DD4086">
              <w:rPr>
                <w:rFonts w:ascii="Times New Roman" w:hAnsi="Times New Roman" w:cs="Times New Roman"/>
                <w:bCs/>
                <w:szCs w:val="20"/>
              </w:rPr>
              <w:fldChar w:fldCharType="separate"/>
            </w:r>
            <w:r w:rsidR="00E01ACE" w:rsidRPr="00DD4086">
              <w:rPr>
                <w:rFonts w:ascii="Times New Roman" w:hAnsi="Times New Roman" w:cs="Times New Roman"/>
                <w:bCs/>
                <w:noProof/>
                <w:szCs w:val="20"/>
              </w:rPr>
              <w:t>[7]</w:t>
            </w:r>
            <w:r w:rsidRPr="00DD4086">
              <w:rPr>
                <w:rFonts w:ascii="Times New Roman" w:hAnsi="Times New Roman" w:cs="Times New Roman"/>
                <w:bCs/>
                <w:szCs w:val="20"/>
              </w:rPr>
              <w:fldChar w:fldCharType="end"/>
            </w:r>
          </w:p>
        </w:tc>
      </w:tr>
      <w:tr w:rsidR="00106BDD" w:rsidRPr="00DD4086" w14:paraId="0B2A68F3" w14:textId="77777777" w:rsidTr="00106BDD">
        <w:trPr>
          <w:trHeight w:val="760"/>
        </w:trPr>
        <w:tc>
          <w:tcPr>
            <w:tcW w:w="2044" w:type="dxa"/>
            <w:tcBorders>
              <w:top w:val="single" w:sz="12" w:space="0" w:color="auto"/>
              <w:left w:val="single" w:sz="2" w:space="0" w:color="FFFFFF" w:themeColor="background1"/>
              <w:bottom w:val="single" w:sz="18" w:space="0" w:color="auto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09903907" w14:textId="4CAB4B87" w:rsidR="001D33B6" w:rsidRPr="00DD4086" w:rsidRDefault="00106BDD" w:rsidP="001D33B6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</w:rPr>
            </w:pP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</w:rPr>
              <w:t>La</w:t>
            </w: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  <w:vertAlign w:val="subscript"/>
              </w:rPr>
              <w:t>1.7</w:t>
            </w: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</w:rPr>
              <w:t>Sr</w:t>
            </w: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  <w:vertAlign w:val="subscript"/>
              </w:rPr>
              <w:t>0.3</w:t>
            </w: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</w:rPr>
              <w:t>Co</w:t>
            </w: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  <w:vertAlign w:val="subscript"/>
              </w:rPr>
              <w:t>0.5</w:t>
            </w: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</w:rPr>
              <w:t>Ni</w:t>
            </w: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  <w:vertAlign w:val="subscript"/>
              </w:rPr>
              <w:t>0.5</w:t>
            </w: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</w:rPr>
              <w:t>O</w:t>
            </w: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  <w:vertAlign w:val="subscript"/>
              </w:rPr>
              <w:t>4+δ</w:t>
            </w:r>
          </w:p>
        </w:tc>
        <w:tc>
          <w:tcPr>
            <w:tcW w:w="1251" w:type="dxa"/>
            <w:tcBorders>
              <w:top w:val="single" w:sz="12" w:space="0" w:color="auto"/>
              <w:left w:val="single" w:sz="2" w:space="0" w:color="FFFFFF" w:themeColor="background1"/>
              <w:bottom w:val="single" w:sz="18" w:space="0" w:color="auto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7CE86787" w14:textId="40DDCE9F" w:rsidR="001D33B6" w:rsidRPr="00DD4086" w:rsidRDefault="00106BDD" w:rsidP="001D33B6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</w:pP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0.696</w:t>
            </w:r>
          </w:p>
        </w:tc>
        <w:tc>
          <w:tcPr>
            <w:tcW w:w="1252" w:type="dxa"/>
            <w:tcBorders>
              <w:top w:val="single" w:sz="12" w:space="0" w:color="auto"/>
              <w:left w:val="single" w:sz="2" w:space="0" w:color="FFFFFF" w:themeColor="background1"/>
              <w:bottom w:val="single" w:sz="18" w:space="0" w:color="auto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7AD8A9C3" w14:textId="75BDF5FD" w:rsidR="001D33B6" w:rsidRPr="00DD4086" w:rsidRDefault="00106BDD" w:rsidP="001D33B6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</w:pP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0.568</w:t>
            </w:r>
          </w:p>
        </w:tc>
        <w:tc>
          <w:tcPr>
            <w:tcW w:w="1251" w:type="dxa"/>
            <w:tcBorders>
              <w:top w:val="single" w:sz="12" w:space="0" w:color="auto"/>
              <w:left w:val="single" w:sz="2" w:space="0" w:color="FFFFFF" w:themeColor="background1"/>
              <w:bottom w:val="single" w:sz="18" w:space="0" w:color="auto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64F5AAA1" w14:textId="118E8DEC" w:rsidR="001D33B6" w:rsidRPr="00DD4086" w:rsidRDefault="00106BDD" w:rsidP="001D33B6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D4086">
              <w:rPr>
                <w:rFonts w:ascii="Times New Roman" w:hAnsi="Times New Roman" w:cs="Times New Roman"/>
                <w:szCs w:val="20"/>
              </w:rPr>
              <w:t>−4.05 @ 0.15</w:t>
            </w:r>
          </w:p>
        </w:tc>
        <w:tc>
          <w:tcPr>
            <w:tcW w:w="1252" w:type="dxa"/>
            <w:tcBorders>
              <w:top w:val="single" w:sz="12" w:space="0" w:color="auto"/>
              <w:left w:val="single" w:sz="2" w:space="0" w:color="FFFFFF" w:themeColor="background1"/>
              <w:bottom w:val="single" w:sz="18" w:space="0" w:color="auto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3F9FC804" w14:textId="36B5E90E" w:rsidR="001D33B6" w:rsidRPr="00DD4086" w:rsidRDefault="00106BDD" w:rsidP="001D33B6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Cs/>
                <w:szCs w:val="20"/>
              </w:rPr>
            </w:pPr>
            <w:r w:rsidRPr="00DD4086">
              <w:rPr>
                <w:rFonts w:ascii="Times New Roman" w:hAnsi="Times New Roman" w:cs="Times New Roman"/>
                <w:bCs/>
                <w:szCs w:val="20"/>
              </w:rPr>
              <w:t>0.232</w:t>
            </w:r>
          </w:p>
        </w:tc>
        <w:tc>
          <w:tcPr>
            <w:tcW w:w="1252" w:type="dxa"/>
            <w:tcBorders>
              <w:top w:val="single" w:sz="12" w:space="0" w:color="auto"/>
              <w:left w:val="single" w:sz="2" w:space="0" w:color="FFFFFF" w:themeColor="background1"/>
              <w:bottom w:val="single" w:sz="18" w:space="0" w:color="auto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6FC92003" w14:textId="737277C3" w:rsidR="001D33B6" w:rsidRPr="00DD4086" w:rsidRDefault="00106BDD" w:rsidP="001D33B6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Cs/>
                <w:szCs w:val="20"/>
              </w:rPr>
            </w:pPr>
            <w:r w:rsidRPr="00DD4086">
              <w:rPr>
                <w:rFonts w:ascii="Times New Roman" w:hAnsi="Times New Roman" w:cs="Times New Roman"/>
                <w:szCs w:val="20"/>
              </w:rPr>
              <w:t>0.1 M KOH /1600</w:t>
            </w:r>
          </w:p>
        </w:tc>
        <w:tc>
          <w:tcPr>
            <w:tcW w:w="718" w:type="dxa"/>
            <w:tcBorders>
              <w:top w:val="single" w:sz="12" w:space="0" w:color="auto"/>
              <w:left w:val="single" w:sz="2" w:space="0" w:color="FFFFFF" w:themeColor="background1"/>
              <w:bottom w:val="single" w:sz="18" w:space="0" w:color="auto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11DDF5C6" w14:textId="488C279B" w:rsidR="001D33B6" w:rsidRPr="00DD4086" w:rsidRDefault="00106BDD" w:rsidP="001D33B6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Cs/>
                <w:szCs w:val="20"/>
              </w:rPr>
            </w:pPr>
            <w:r w:rsidRPr="00DD4086">
              <w:rPr>
                <w:rFonts w:ascii="Times New Roman" w:hAnsi="Times New Roman" w:cs="Times New Roman"/>
                <w:bCs/>
                <w:szCs w:val="20"/>
              </w:rPr>
              <w:fldChar w:fldCharType="begin"/>
            </w:r>
            <w:r w:rsidR="00E01ACE" w:rsidRPr="00DD4086">
              <w:rPr>
                <w:rFonts w:ascii="Times New Roman" w:hAnsi="Times New Roman" w:cs="Times New Roman"/>
                <w:bCs/>
                <w:szCs w:val="20"/>
              </w:rPr>
              <w:instrText xml:space="preserve"> ADDIN EN.CITE &lt;EndNote&gt;&lt;Cite&gt;&lt;Author&gt;Li&lt;/Author&gt;&lt;Year&gt;2019&lt;/Year&gt;&lt;RecNum&gt;724&lt;/RecNum&gt;&lt;DisplayText&gt;[8]&lt;/DisplayText&gt;&lt;record&gt;&lt;rec-number&gt;724&lt;/rec-number&gt;&lt;foreign-keys&gt;&lt;key app="EN" db-id="zpzreeapzxste3e5s5350avuvfpx99tazs2d" timestamp="1772939513"&gt;724&lt;/key&gt;&lt;/foreign-keys&gt;&lt;ref-type name="Journal Article"&gt;17&lt;/ref-type&gt;&lt;contributors&gt;&lt;authors&gt;&lt;author&gt;Li, Pengzhang&lt;/author&gt;&lt;author&gt;Wei, Bo&lt;/author&gt;&lt;author&gt;Lü, Zhe&lt;/author&gt;&lt;author&gt;Wu, Yanyan&lt;/author&gt;&lt;author&gt;Zhang, Yaohui&lt;/author&gt;&lt;author&gt;Huang, Xiqiang&lt;/author&gt;&lt;/authors&gt;&lt;/contributors&gt;&lt;titles&gt;&lt;title&gt;La1.7Sr0.3Co0.5Ni0.5O4+δ layered perovskite as an efficient bifunctional electrocatalyst for rechargeable zinc-air batteries&lt;/title&gt;&lt;secondary-title&gt;Applied Surface Science&lt;/secondary-title&gt;&lt;/titles&gt;&lt;periodical&gt;&lt;full-title&gt;Applied Surface Science&lt;/full-title&gt;&lt;abbr-1&gt;Appl. Surf. Sci.&lt;/abbr-1&gt;&lt;abbr-2&gt;Appl Surf Sci&lt;/abbr-2&gt;&lt;/periodical&gt;&lt;pages&gt;494-501&lt;/pages&gt;&lt;volume&gt;464&lt;/volume&gt;&lt;section&gt;494&lt;/section&gt;&lt;dates&gt;&lt;year&gt;2019&lt;/year&gt;&lt;/dates&gt;&lt;isbn&gt;01694332&lt;/isbn&gt;&lt;urls&gt;&lt;/urls&gt;&lt;electronic-resource-num&gt;10.1016/j.apsusc.2018.09.113&lt;/electronic-resource-num&gt;&lt;/record&gt;&lt;/Cite&gt;&lt;/EndNote&gt;</w:instrText>
            </w:r>
            <w:r w:rsidRPr="00DD4086">
              <w:rPr>
                <w:rFonts w:ascii="Times New Roman" w:hAnsi="Times New Roman" w:cs="Times New Roman"/>
                <w:bCs/>
                <w:szCs w:val="20"/>
              </w:rPr>
              <w:fldChar w:fldCharType="separate"/>
            </w:r>
            <w:r w:rsidR="00E01ACE" w:rsidRPr="00DD4086">
              <w:rPr>
                <w:rFonts w:ascii="Times New Roman" w:hAnsi="Times New Roman" w:cs="Times New Roman"/>
                <w:bCs/>
                <w:noProof/>
                <w:szCs w:val="20"/>
              </w:rPr>
              <w:t>[8]</w:t>
            </w:r>
            <w:r w:rsidRPr="00DD4086">
              <w:rPr>
                <w:rFonts w:ascii="Times New Roman" w:hAnsi="Times New Roman" w:cs="Times New Roman"/>
                <w:bCs/>
                <w:szCs w:val="20"/>
              </w:rPr>
              <w:fldChar w:fldCharType="end"/>
            </w:r>
          </w:p>
        </w:tc>
      </w:tr>
    </w:tbl>
    <w:p w14:paraId="4C8E403E" w14:textId="2161F85D" w:rsidR="008B0915" w:rsidRPr="00DD4086" w:rsidRDefault="005803CF">
      <w:pPr>
        <w:widowControl/>
        <w:wordWrap/>
        <w:autoSpaceDE/>
        <w:autoSpaceDN/>
        <w:spacing w:after="160" w:line="259" w:lineRule="auto"/>
        <w:rPr>
          <w:rFonts w:ascii="Times New Roman" w:hAnsi="Times New Roman" w:cs="Times New Roman"/>
          <w:b/>
          <w:szCs w:val="20"/>
        </w:rPr>
      </w:pPr>
      <w:r w:rsidRPr="00DD4086">
        <w:rPr>
          <w:rFonts w:ascii="Times New Roman" w:hAnsi="Times New Roman" w:cs="Times New Roman"/>
          <w:b/>
          <w:szCs w:val="20"/>
        </w:rPr>
        <w:br w:type="page"/>
      </w:r>
    </w:p>
    <w:p w14:paraId="7F08AFD4" w14:textId="445DB015" w:rsidR="008B0915" w:rsidRPr="000C6535" w:rsidRDefault="008B0915" w:rsidP="008B0915">
      <w:pPr>
        <w:rPr>
          <w:rFonts w:ascii="Times New Roman" w:hAnsi="Times New Roman" w:cs="Times New Roman"/>
          <w:bCs/>
          <w:sz w:val="24"/>
          <w:szCs w:val="24"/>
        </w:rPr>
      </w:pPr>
      <w:r w:rsidRPr="000C6535">
        <w:rPr>
          <w:rFonts w:ascii="Times New Roman" w:hAnsi="Times New Roman" w:cs="Times New Roman"/>
          <w:b/>
          <w:sz w:val="24"/>
          <w:szCs w:val="24"/>
        </w:rPr>
        <w:lastRenderedPageBreak/>
        <w:t xml:space="preserve">Table S9 </w:t>
      </w:r>
      <w:r w:rsidRPr="000C6535">
        <w:rPr>
          <w:rFonts w:ascii="Times New Roman" w:hAnsi="Times New Roman" w:cs="Times New Roman"/>
          <w:bCs/>
          <w:sz w:val="24"/>
          <w:szCs w:val="24"/>
        </w:rPr>
        <w:t>Comparison of electrocatalytic activities between Pr</w:t>
      </w:r>
      <w:r w:rsidRPr="000C6535">
        <w:rPr>
          <w:rFonts w:ascii="Times New Roman" w:hAnsi="Times New Roman" w:cs="Times New Roman"/>
          <w:bCs/>
          <w:sz w:val="24"/>
          <w:szCs w:val="24"/>
          <w:vertAlign w:val="subscript"/>
        </w:rPr>
        <w:t>2</w:t>
      </w:r>
      <w:r w:rsidRPr="000C6535">
        <w:rPr>
          <w:rFonts w:ascii="Times New Roman" w:hAnsi="Times New Roman" w:cs="Times New Roman"/>
          <w:bCs/>
          <w:sz w:val="24"/>
          <w:szCs w:val="24"/>
        </w:rPr>
        <w:t>MnCoO</w:t>
      </w:r>
      <w:r w:rsidRPr="000C6535">
        <w:rPr>
          <w:rFonts w:ascii="Times New Roman" w:hAnsi="Times New Roman" w:cs="Times New Roman"/>
          <w:bCs/>
          <w:sz w:val="24"/>
          <w:szCs w:val="24"/>
          <w:vertAlign w:val="subscript"/>
        </w:rPr>
        <w:t>6</w:t>
      </w:r>
      <w:r w:rsidRPr="000C6535">
        <w:rPr>
          <w:rFonts w:ascii="Times New Roman" w:hAnsi="Times New Roman" w:cs="Times New Roman"/>
          <w:bCs/>
          <w:sz w:val="24"/>
          <w:szCs w:val="24"/>
        </w:rPr>
        <w:t>, La</w:t>
      </w:r>
      <w:r w:rsidRPr="000C6535">
        <w:rPr>
          <w:rFonts w:ascii="Times New Roman" w:hAnsi="Times New Roman" w:cs="Times New Roman"/>
          <w:bCs/>
          <w:sz w:val="24"/>
          <w:szCs w:val="24"/>
          <w:vertAlign w:val="subscript"/>
        </w:rPr>
        <w:t>2</w:t>
      </w:r>
      <w:r w:rsidRPr="000C6535">
        <w:rPr>
          <w:rFonts w:ascii="Times New Roman" w:hAnsi="Times New Roman" w:cs="Times New Roman"/>
          <w:bCs/>
          <w:sz w:val="24"/>
          <w:szCs w:val="24"/>
        </w:rPr>
        <w:t>MnCoO</w:t>
      </w:r>
      <w:r w:rsidRPr="000C6535">
        <w:rPr>
          <w:rFonts w:ascii="Times New Roman" w:hAnsi="Times New Roman" w:cs="Times New Roman"/>
          <w:bCs/>
          <w:sz w:val="24"/>
          <w:szCs w:val="24"/>
          <w:vertAlign w:val="subscript"/>
        </w:rPr>
        <w:t>6</w:t>
      </w:r>
      <w:r w:rsidRPr="000C6535">
        <w:rPr>
          <w:rFonts w:ascii="Times New Roman" w:hAnsi="Times New Roman" w:cs="Times New Roman"/>
          <w:bCs/>
          <w:sz w:val="24"/>
          <w:szCs w:val="24"/>
        </w:rPr>
        <w:t xml:space="preserve"> and various perovskite oxides for OER</w:t>
      </w:r>
    </w:p>
    <w:tbl>
      <w:tblPr>
        <w:tblStyle w:val="ad"/>
        <w:tblpPr w:leftFromText="142" w:rightFromText="142" w:vertAnchor="text" w:tblpY="1"/>
        <w:tblOverlap w:val="never"/>
        <w:tblW w:w="0" w:type="auto"/>
        <w:tblLook w:val="04A0" w:firstRow="1" w:lastRow="0" w:firstColumn="1" w:lastColumn="0" w:noHBand="0" w:noVBand="1"/>
      </w:tblPr>
      <w:tblGrid>
        <w:gridCol w:w="2560"/>
        <w:gridCol w:w="1415"/>
        <w:gridCol w:w="1419"/>
        <w:gridCol w:w="1400"/>
        <w:gridCol w:w="1475"/>
        <w:gridCol w:w="751"/>
      </w:tblGrid>
      <w:tr w:rsidR="008B0915" w:rsidRPr="00DD4086" w14:paraId="1700C519" w14:textId="77777777" w:rsidTr="00B06818">
        <w:trPr>
          <w:trHeight w:val="760"/>
        </w:trPr>
        <w:tc>
          <w:tcPr>
            <w:tcW w:w="2560" w:type="dxa"/>
            <w:tcBorders>
              <w:top w:val="single" w:sz="18" w:space="0" w:color="auto"/>
              <w:left w:val="single" w:sz="2" w:space="0" w:color="FFFFFF" w:themeColor="background1"/>
              <w:bottom w:val="single" w:sz="18" w:space="0" w:color="auto"/>
              <w:right w:val="single" w:sz="2" w:space="0" w:color="E7E6E6" w:themeColor="background2"/>
            </w:tcBorders>
            <w:shd w:val="clear" w:color="auto" w:fill="E7E6E6" w:themeFill="background2"/>
            <w:vAlign w:val="center"/>
          </w:tcPr>
          <w:p w14:paraId="0B4E46FD" w14:textId="77777777" w:rsidR="008B0915" w:rsidRPr="00DD4086" w:rsidRDefault="008B0915" w:rsidP="00B0681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b/>
                <w:szCs w:val="20"/>
              </w:rPr>
              <w:t>Catalysts</w:t>
            </w:r>
          </w:p>
        </w:tc>
        <w:tc>
          <w:tcPr>
            <w:tcW w:w="1415" w:type="dxa"/>
            <w:tcBorders>
              <w:top w:val="single" w:sz="18" w:space="0" w:color="auto"/>
              <w:left w:val="single" w:sz="2" w:space="0" w:color="E7E6E6" w:themeColor="background2"/>
              <w:bottom w:val="single" w:sz="18" w:space="0" w:color="auto"/>
              <w:right w:val="single" w:sz="2" w:space="0" w:color="E7E6E6" w:themeColor="background2"/>
            </w:tcBorders>
            <w:shd w:val="clear" w:color="auto" w:fill="E7E6E6" w:themeFill="background2"/>
            <w:vAlign w:val="center"/>
          </w:tcPr>
          <w:p w14:paraId="55060BD6" w14:textId="77777777" w:rsidR="008B0915" w:rsidRPr="00DD4086" w:rsidRDefault="008B0915" w:rsidP="00B0681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b/>
                <w:szCs w:val="20"/>
              </w:rPr>
              <w:t>Onset potential</w:t>
            </w:r>
            <w:proofErr w:type="gramStart"/>
            <w:r w:rsidRPr="00DD4086">
              <w:rPr>
                <w:rFonts w:ascii="Times New Roman" w:hAnsi="Times New Roman" w:cs="Times New Roman"/>
                <w:b/>
                <w:szCs w:val="20"/>
              </w:rPr>
              <w:t xml:space="preserve">   (</w:t>
            </w:r>
            <w:proofErr w:type="gramEnd"/>
            <w:r w:rsidRPr="00DD4086">
              <w:rPr>
                <w:rFonts w:ascii="Times New Roman" w:hAnsi="Times New Roman" w:cs="Times New Roman"/>
                <w:b/>
                <w:szCs w:val="20"/>
              </w:rPr>
              <w:t>V vs. RHE)</w:t>
            </w:r>
          </w:p>
        </w:tc>
        <w:tc>
          <w:tcPr>
            <w:tcW w:w="1419" w:type="dxa"/>
            <w:tcBorders>
              <w:top w:val="single" w:sz="18" w:space="0" w:color="auto"/>
              <w:left w:val="single" w:sz="2" w:space="0" w:color="E7E6E6" w:themeColor="background2"/>
              <w:bottom w:val="single" w:sz="18" w:space="0" w:color="auto"/>
              <w:right w:val="single" w:sz="2" w:space="0" w:color="E7E6E6" w:themeColor="background2"/>
            </w:tcBorders>
            <w:shd w:val="clear" w:color="auto" w:fill="E7E6E6" w:themeFill="background2"/>
            <w:vAlign w:val="center"/>
          </w:tcPr>
          <w:p w14:paraId="6400E5DC" w14:textId="77777777" w:rsidR="008B0915" w:rsidRPr="00DD4086" w:rsidRDefault="008B0915" w:rsidP="00B0681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b/>
                <w:szCs w:val="20"/>
              </w:rPr>
              <w:t>Potential</w:t>
            </w:r>
            <w:proofErr w:type="gramStart"/>
            <w:r w:rsidRPr="00DD4086">
              <w:rPr>
                <w:rFonts w:ascii="Times New Roman" w:hAnsi="Times New Roman" w:cs="Times New Roman"/>
                <w:b/>
                <w:szCs w:val="20"/>
              </w:rPr>
              <w:t xml:space="preserve">   (</w:t>
            </w:r>
            <w:proofErr w:type="gramEnd"/>
            <w:r w:rsidRPr="00DD4086">
              <w:rPr>
                <w:rFonts w:ascii="Times New Roman" w:hAnsi="Times New Roman" w:cs="Times New Roman"/>
                <w:b/>
                <w:szCs w:val="20"/>
              </w:rPr>
              <w:t>V vs. RHE) @ mA cm</w:t>
            </w:r>
            <w:r w:rsidRPr="00DD4086">
              <w:rPr>
                <w:rFonts w:ascii="Times New Roman" w:eastAsia="맑은 고딕" w:hAnsi="Times New Roman" w:cs="Times New Roman"/>
                <w:b/>
                <w:szCs w:val="20"/>
                <w:vertAlign w:val="superscript"/>
              </w:rPr>
              <w:t>–</w:t>
            </w:r>
            <w:r w:rsidRPr="00DD4086">
              <w:rPr>
                <w:rFonts w:ascii="Times New Roman" w:hAnsi="Times New Roman" w:cs="Times New Roman"/>
                <w:b/>
                <w:szCs w:val="20"/>
                <w:vertAlign w:val="superscript"/>
              </w:rPr>
              <w:t>2</w:t>
            </w:r>
          </w:p>
        </w:tc>
        <w:tc>
          <w:tcPr>
            <w:tcW w:w="1400" w:type="dxa"/>
            <w:tcBorders>
              <w:top w:val="single" w:sz="18" w:space="0" w:color="auto"/>
              <w:left w:val="single" w:sz="2" w:space="0" w:color="E7E6E6" w:themeColor="background2"/>
              <w:bottom w:val="single" w:sz="18" w:space="0" w:color="auto"/>
              <w:right w:val="single" w:sz="2" w:space="0" w:color="E7E6E6" w:themeColor="background2"/>
            </w:tcBorders>
            <w:shd w:val="clear" w:color="auto" w:fill="E7E6E6" w:themeFill="background2"/>
            <w:vAlign w:val="center"/>
          </w:tcPr>
          <w:p w14:paraId="117F0FF4" w14:textId="77777777" w:rsidR="008B0915" w:rsidRPr="00DD4086" w:rsidRDefault="008B0915" w:rsidP="00B0681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b/>
                <w:szCs w:val="20"/>
              </w:rPr>
              <w:t>Loading mass (</w:t>
            </w:r>
            <w:proofErr w:type="spellStart"/>
            <w:r w:rsidRPr="00DD4086">
              <w:rPr>
                <w:rFonts w:ascii="Times New Roman" w:hAnsi="Times New Roman" w:cs="Times New Roman"/>
                <w:b/>
                <w:szCs w:val="20"/>
              </w:rPr>
              <w:t>mg</w:t>
            </w:r>
            <w:r w:rsidRPr="00DD4086">
              <w:rPr>
                <w:rFonts w:ascii="Times New Roman" w:hAnsi="Times New Roman" w:cs="Times New Roman"/>
                <w:b/>
                <w:szCs w:val="20"/>
                <w:vertAlign w:val="subscript"/>
              </w:rPr>
              <w:t>cat</w:t>
            </w:r>
            <w:proofErr w:type="spellEnd"/>
            <w:r w:rsidRPr="00DD4086">
              <w:rPr>
                <w:rFonts w:ascii="Times New Roman" w:hAnsi="Times New Roman" w:cs="Times New Roman"/>
                <w:b/>
                <w:szCs w:val="20"/>
                <w:vertAlign w:val="subscript"/>
              </w:rPr>
              <w:t xml:space="preserve"> </w:t>
            </w:r>
            <w:r w:rsidRPr="00DD4086">
              <w:rPr>
                <w:rFonts w:ascii="Times New Roman" w:hAnsi="Times New Roman" w:cs="Times New Roman"/>
                <w:b/>
                <w:szCs w:val="20"/>
              </w:rPr>
              <w:t>cm</w:t>
            </w:r>
            <w:r w:rsidRPr="00DD4086">
              <w:rPr>
                <w:rFonts w:ascii="Times New Roman" w:eastAsia="맑은 고딕" w:hAnsi="Times New Roman" w:cs="Times New Roman"/>
                <w:b/>
                <w:szCs w:val="20"/>
                <w:vertAlign w:val="superscript"/>
              </w:rPr>
              <w:t>–</w:t>
            </w:r>
            <w:r w:rsidRPr="00DD4086">
              <w:rPr>
                <w:rFonts w:ascii="Times New Roman" w:hAnsi="Times New Roman" w:cs="Times New Roman"/>
                <w:b/>
                <w:szCs w:val="20"/>
                <w:vertAlign w:val="superscript"/>
              </w:rPr>
              <w:t>2</w:t>
            </w:r>
            <w:r w:rsidRPr="00DD4086">
              <w:rPr>
                <w:rFonts w:ascii="Times New Roman" w:hAnsi="Times New Roman" w:cs="Times New Roman"/>
                <w:b/>
                <w:szCs w:val="20"/>
              </w:rPr>
              <w:t>)</w:t>
            </w:r>
          </w:p>
        </w:tc>
        <w:tc>
          <w:tcPr>
            <w:tcW w:w="1475" w:type="dxa"/>
            <w:tcBorders>
              <w:top w:val="single" w:sz="18" w:space="0" w:color="auto"/>
              <w:left w:val="single" w:sz="2" w:space="0" w:color="E7E6E6" w:themeColor="background2"/>
              <w:bottom w:val="single" w:sz="18" w:space="0" w:color="auto"/>
              <w:right w:val="single" w:sz="2" w:space="0" w:color="E7E6E6" w:themeColor="background2"/>
            </w:tcBorders>
            <w:shd w:val="clear" w:color="auto" w:fill="E7E6E6" w:themeFill="background2"/>
            <w:vAlign w:val="center"/>
          </w:tcPr>
          <w:p w14:paraId="5293ADC0" w14:textId="77777777" w:rsidR="008B0915" w:rsidRPr="00DD4086" w:rsidRDefault="008B0915" w:rsidP="00B0681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proofErr w:type="gramStart"/>
            <w:r w:rsidRPr="00DD4086">
              <w:rPr>
                <w:rFonts w:ascii="Times New Roman" w:hAnsi="Times New Roman" w:cs="Times New Roman"/>
                <w:b/>
                <w:szCs w:val="20"/>
              </w:rPr>
              <w:t>Electrolyte  /</w:t>
            </w:r>
            <w:proofErr w:type="gramEnd"/>
            <w:r w:rsidRPr="00DD4086">
              <w:rPr>
                <w:rFonts w:ascii="Times New Roman" w:hAnsi="Times New Roman" w:cs="Times New Roman"/>
                <w:b/>
                <w:szCs w:val="20"/>
              </w:rPr>
              <w:t>Rotation rate (rpm)</w:t>
            </w:r>
          </w:p>
        </w:tc>
        <w:tc>
          <w:tcPr>
            <w:tcW w:w="751" w:type="dxa"/>
            <w:tcBorders>
              <w:top w:val="single" w:sz="18" w:space="0" w:color="auto"/>
              <w:left w:val="single" w:sz="2" w:space="0" w:color="E7E6E6" w:themeColor="background2"/>
              <w:bottom w:val="single" w:sz="18" w:space="0" w:color="auto"/>
              <w:right w:val="single" w:sz="2" w:space="0" w:color="FFFFFF" w:themeColor="background1"/>
            </w:tcBorders>
            <w:shd w:val="clear" w:color="auto" w:fill="E7E6E6" w:themeFill="background2"/>
            <w:vAlign w:val="center"/>
          </w:tcPr>
          <w:p w14:paraId="067D7BBD" w14:textId="77777777" w:rsidR="008B0915" w:rsidRPr="00DD4086" w:rsidRDefault="008B0915" w:rsidP="00B0681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b/>
                <w:szCs w:val="20"/>
              </w:rPr>
              <w:t>Ref.</w:t>
            </w:r>
          </w:p>
        </w:tc>
      </w:tr>
      <w:tr w:rsidR="008B0915" w:rsidRPr="00DD4086" w14:paraId="18BC072E" w14:textId="77777777" w:rsidTr="00B06818">
        <w:trPr>
          <w:trHeight w:val="760"/>
        </w:trPr>
        <w:tc>
          <w:tcPr>
            <w:tcW w:w="2560" w:type="dxa"/>
            <w:tcBorders>
              <w:top w:val="single" w:sz="18" w:space="0" w:color="auto"/>
              <w:left w:val="single" w:sz="2" w:space="0" w:color="FFFFFF" w:themeColor="background1"/>
              <w:bottom w:val="single" w:sz="12" w:space="0" w:color="000000" w:themeColor="text1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139615D8" w14:textId="77777777" w:rsidR="008B0915" w:rsidRPr="00DD4086" w:rsidRDefault="008B0915" w:rsidP="00B0681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b/>
                <w:szCs w:val="20"/>
              </w:rPr>
              <w:t>Pr</w:t>
            </w:r>
            <w:r w:rsidRPr="00DD4086">
              <w:rPr>
                <w:rFonts w:ascii="Times New Roman" w:hAnsi="Times New Roman" w:cs="Times New Roman"/>
                <w:b/>
                <w:szCs w:val="20"/>
                <w:vertAlign w:val="subscript"/>
              </w:rPr>
              <w:t>2</w:t>
            </w:r>
            <w:r w:rsidRPr="00DD4086">
              <w:rPr>
                <w:rFonts w:ascii="Times New Roman" w:hAnsi="Times New Roman" w:cs="Times New Roman"/>
                <w:b/>
                <w:szCs w:val="20"/>
              </w:rPr>
              <w:t>MnCoO</w:t>
            </w:r>
            <w:r w:rsidRPr="00DD4086">
              <w:rPr>
                <w:rFonts w:ascii="Times New Roman" w:hAnsi="Times New Roman" w:cs="Times New Roman"/>
                <w:b/>
                <w:szCs w:val="20"/>
                <w:vertAlign w:val="subscript"/>
              </w:rPr>
              <w:t>6</w:t>
            </w:r>
          </w:p>
        </w:tc>
        <w:tc>
          <w:tcPr>
            <w:tcW w:w="1415" w:type="dxa"/>
            <w:tcBorders>
              <w:top w:val="single" w:sz="18" w:space="0" w:color="auto"/>
              <w:left w:val="single" w:sz="2" w:space="0" w:color="FFFFFF" w:themeColor="background1"/>
              <w:bottom w:val="single" w:sz="12" w:space="0" w:color="000000" w:themeColor="text1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7FD0B710" w14:textId="66AC40F0" w:rsidR="008B0915" w:rsidRPr="00DD4086" w:rsidRDefault="00BD439E" w:rsidP="00B0681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b/>
                <w:szCs w:val="20"/>
              </w:rPr>
              <w:t>1.62</w:t>
            </w:r>
          </w:p>
        </w:tc>
        <w:tc>
          <w:tcPr>
            <w:tcW w:w="1419" w:type="dxa"/>
            <w:tcBorders>
              <w:top w:val="single" w:sz="18" w:space="0" w:color="auto"/>
              <w:left w:val="single" w:sz="2" w:space="0" w:color="FFFFFF" w:themeColor="background1"/>
              <w:bottom w:val="single" w:sz="12" w:space="0" w:color="000000" w:themeColor="text1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050BD87A" w14:textId="1ED581F9" w:rsidR="008B0915" w:rsidRPr="00DD4086" w:rsidRDefault="00B06818" w:rsidP="00B0681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b/>
                <w:szCs w:val="20"/>
              </w:rPr>
              <w:t>1.74 @ 10</w:t>
            </w:r>
          </w:p>
        </w:tc>
        <w:tc>
          <w:tcPr>
            <w:tcW w:w="1400" w:type="dxa"/>
            <w:tcBorders>
              <w:top w:val="single" w:sz="18" w:space="0" w:color="auto"/>
              <w:left w:val="single" w:sz="2" w:space="0" w:color="FFFFFF" w:themeColor="background1"/>
              <w:bottom w:val="single" w:sz="12" w:space="0" w:color="000000" w:themeColor="text1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327C76F2" w14:textId="178F0750" w:rsidR="008B0915" w:rsidRPr="00DD4086" w:rsidRDefault="00B06818" w:rsidP="00B0681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b/>
                <w:szCs w:val="20"/>
              </w:rPr>
              <w:t>0.</w:t>
            </w:r>
            <w:r w:rsidR="00BD439E" w:rsidRPr="00DD4086">
              <w:rPr>
                <w:rFonts w:ascii="Times New Roman" w:hAnsi="Times New Roman" w:cs="Times New Roman"/>
                <w:b/>
                <w:szCs w:val="20"/>
              </w:rPr>
              <w:t>12</w:t>
            </w:r>
          </w:p>
        </w:tc>
        <w:tc>
          <w:tcPr>
            <w:tcW w:w="1475" w:type="dxa"/>
            <w:tcBorders>
              <w:top w:val="single" w:sz="18" w:space="0" w:color="auto"/>
              <w:left w:val="single" w:sz="2" w:space="0" w:color="FFFFFF" w:themeColor="background1"/>
              <w:bottom w:val="single" w:sz="12" w:space="0" w:color="000000" w:themeColor="text1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6BEBE559" w14:textId="5827C3C7" w:rsidR="008B0915" w:rsidRPr="00DD4086" w:rsidRDefault="00B06818" w:rsidP="00B0681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bCs/>
                <w:szCs w:val="20"/>
              </w:rPr>
            </w:pPr>
            <w:r w:rsidRPr="00DD4086">
              <w:rPr>
                <w:rFonts w:ascii="Times New Roman" w:hAnsi="Times New Roman" w:cs="Times New Roman"/>
                <w:b/>
                <w:bCs/>
                <w:szCs w:val="20"/>
              </w:rPr>
              <w:t>0.1 M KOH /1600</w:t>
            </w:r>
          </w:p>
        </w:tc>
        <w:tc>
          <w:tcPr>
            <w:tcW w:w="751" w:type="dxa"/>
            <w:tcBorders>
              <w:top w:val="single" w:sz="18" w:space="0" w:color="auto"/>
              <w:left w:val="single" w:sz="2" w:space="0" w:color="FFFFFF" w:themeColor="background1"/>
              <w:bottom w:val="single" w:sz="12" w:space="0" w:color="000000" w:themeColor="text1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53CA7374" w14:textId="77777777" w:rsidR="008B0915" w:rsidRPr="00DD4086" w:rsidRDefault="008B0915" w:rsidP="00B0681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b/>
                <w:szCs w:val="20"/>
              </w:rPr>
              <w:t>This work</w:t>
            </w:r>
          </w:p>
        </w:tc>
      </w:tr>
      <w:tr w:rsidR="008B0915" w:rsidRPr="00DD4086" w14:paraId="7AD1A3DC" w14:textId="77777777" w:rsidTr="00B06818">
        <w:trPr>
          <w:trHeight w:val="760"/>
        </w:trPr>
        <w:tc>
          <w:tcPr>
            <w:tcW w:w="2560" w:type="dxa"/>
            <w:tcBorders>
              <w:top w:val="single" w:sz="12" w:space="0" w:color="000000" w:themeColor="text1"/>
              <w:left w:val="single" w:sz="2" w:space="0" w:color="FFFFFF" w:themeColor="background1"/>
              <w:bottom w:val="single" w:sz="12" w:space="0" w:color="000000" w:themeColor="text1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006C219E" w14:textId="77777777" w:rsidR="008B0915" w:rsidRPr="00DD4086" w:rsidRDefault="008B0915" w:rsidP="00B0681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Cs/>
                <w:szCs w:val="20"/>
              </w:rPr>
            </w:pPr>
            <w:r w:rsidRPr="00DD4086">
              <w:rPr>
                <w:rFonts w:ascii="Times New Roman" w:hAnsi="Times New Roman" w:cs="Times New Roman"/>
                <w:bCs/>
                <w:szCs w:val="20"/>
              </w:rPr>
              <w:t>La</w:t>
            </w:r>
            <w:r w:rsidRPr="00DD4086">
              <w:rPr>
                <w:rFonts w:ascii="Times New Roman" w:hAnsi="Times New Roman" w:cs="Times New Roman"/>
                <w:bCs/>
                <w:szCs w:val="20"/>
                <w:vertAlign w:val="subscript"/>
              </w:rPr>
              <w:t>2</w:t>
            </w:r>
            <w:r w:rsidRPr="00DD4086">
              <w:rPr>
                <w:rFonts w:ascii="Times New Roman" w:hAnsi="Times New Roman" w:cs="Times New Roman"/>
                <w:bCs/>
                <w:szCs w:val="20"/>
              </w:rPr>
              <w:t>MnCoO</w:t>
            </w:r>
            <w:r w:rsidRPr="00DD4086">
              <w:rPr>
                <w:rFonts w:ascii="Times New Roman" w:hAnsi="Times New Roman" w:cs="Times New Roman"/>
                <w:bCs/>
                <w:szCs w:val="20"/>
                <w:vertAlign w:val="subscript"/>
              </w:rPr>
              <w:t>6</w:t>
            </w:r>
          </w:p>
        </w:tc>
        <w:tc>
          <w:tcPr>
            <w:tcW w:w="1415" w:type="dxa"/>
            <w:tcBorders>
              <w:top w:val="single" w:sz="12" w:space="0" w:color="000000" w:themeColor="text1"/>
              <w:left w:val="single" w:sz="2" w:space="0" w:color="FFFFFF" w:themeColor="background1"/>
              <w:bottom w:val="single" w:sz="12" w:space="0" w:color="000000" w:themeColor="text1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4F525CD3" w14:textId="5CB7D9CE" w:rsidR="008B0915" w:rsidRPr="00DD4086" w:rsidRDefault="00BD439E" w:rsidP="00B0681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Cs/>
                <w:szCs w:val="20"/>
              </w:rPr>
            </w:pPr>
            <w:r w:rsidRPr="00DD4086">
              <w:rPr>
                <w:rFonts w:ascii="Times New Roman" w:hAnsi="Times New Roman" w:cs="Times New Roman"/>
                <w:bCs/>
                <w:szCs w:val="20"/>
              </w:rPr>
              <w:t>1.68</w:t>
            </w:r>
          </w:p>
        </w:tc>
        <w:tc>
          <w:tcPr>
            <w:tcW w:w="1419" w:type="dxa"/>
            <w:tcBorders>
              <w:top w:val="single" w:sz="12" w:space="0" w:color="000000" w:themeColor="text1"/>
              <w:left w:val="single" w:sz="2" w:space="0" w:color="FFFFFF" w:themeColor="background1"/>
              <w:bottom w:val="single" w:sz="12" w:space="0" w:color="000000" w:themeColor="text1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25BFEDDC" w14:textId="088E9186" w:rsidR="008B0915" w:rsidRPr="00DD4086" w:rsidRDefault="00B06818" w:rsidP="00B0681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b/>
                <w:szCs w:val="20"/>
              </w:rPr>
              <w:t>-</w:t>
            </w:r>
          </w:p>
        </w:tc>
        <w:tc>
          <w:tcPr>
            <w:tcW w:w="1400" w:type="dxa"/>
            <w:tcBorders>
              <w:top w:val="single" w:sz="12" w:space="0" w:color="000000" w:themeColor="text1"/>
              <w:left w:val="single" w:sz="2" w:space="0" w:color="FFFFFF" w:themeColor="background1"/>
              <w:bottom w:val="single" w:sz="12" w:space="0" w:color="000000" w:themeColor="text1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4F14E2BE" w14:textId="2287271A" w:rsidR="008B0915" w:rsidRPr="00DD4086" w:rsidRDefault="00BD439E" w:rsidP="00B0681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Cs/>
                <w:szCs w:val="20"/>
              </w:rPr>
            </w:pPr>
            <w:r w:rsidRPr="00DD4086">
              <w:rPr>
                <w:rFonts w:ascii="Times New Roman" w:hAnsi="Times New Roman" w:cs="Times New Roman"/>
                <w:bCs/>
                <w:szCs w:val="20"/>
              </w:rPr>
              <w:t>0.12</w:t>
            </w:r>
          </w:p>
        </w:tc>
        <w:tc>
          <w:tcPr>
            <w:tcW w:w="1475" w:type="dxa"/>
            <w:tcBorders>
              <w:top w:val="single" w:sz="12" w:space="0" w:color="000000" w:themeColor="text1"/>
              <w:left w:val="single" w:sz="2" w:space="0" w:color="FFFFFF" w:themeColor="background1"/>
              <w:bottom w:val="single" w:sz="12" w:space="0" w:color="000000" w:themeColor="text1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6F4B7A59" w14:textId="639EC72E" w:rsidR="008B0915" w:rsidRPr="00DD4086" w:rsidRDefault="00BD439E" w:rsidP="00B0681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D4086">
              <w:rPr>
                <w:rFonts w:ascii="Times New Roman" w:hAnsi="Times New Roman" w:cs="Times New Roman"/>
                <w:szCs w:val="20"/>
              </w:rPr>
              <w:t>0.1 M KOH /1600</w:t>
            </w:r>
          </w:p>
        </w:tc>
        <w:tc>
          <w:tcPr>
            <w:tcW w:w="751" w:type="dxa"/>
            <w:tcBorders>
              <w:top w:val="single" w:sz="12" w:space="0" w:color="000000" w:themeColor="text1"/>
              <w:left w:val="single" w:sz="2" w:space="0" w:color="FFFFFF" w:themeColor="background1"/>
              <w:bottom w:val="single" w:sz="12" w:space="0" w:color="000000" w:themeColor="text1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3DA194AE" w14:textId="77777777" w:rsidR="008B0915" w:rsidRPr="00DD4086" w:rsidRDefault="008B0915" w:rsidP="00B0681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Cs/>
                <w:szCs w:val="20"/>
              </w:rPr>
            </w:pPr>
            <w:r w:rsidRPr="00DD4086">
              <w:rPr>
                <w:rFonts w:ascii="Times New Roman" w:hAnsi="Times New Roman" w:cs="Times New Roman"/>
                <w:bCs/>
                <w:szCs w:val="20"/>
              </w:rPr>
              <w:t>This work</w:t>
            </w:r>
          </w:p>
        </w:tc>
      </w:tr>
      <w:tr w:rsidR="00BD439E" w:rsidRPr="00DD4086" w14:paraId="68C472F3" w14:textId="77777777" w:rsidTr="00B06818">
        <w:trPr>
          <w:trHeight w:val="760"/>
        </w:trPr>
        <w:tc>
          <w:tcPr>
            <w:tcW w:w="2560" w:type="dxa"/>
            <w:tcBorders>
              <w:top w:val="single" w:sz="12" w:space="0" w:color="000000" w:themeColor="text1"/>
              <w:left w:val="single" w:sz="2" w:space="0" w:color="FFFFFF" w:themeColor="background1"/>
              <w:bottom w:val="single" w:sz="12" w:space="0" w:color="000000" w:themeColor="text1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473ECBF0" w14:textId="1A2BD25E" w:rsidR="00BD439E" w:rsidRPr="00DD4086" w:rsidRDefault="00BD439E" w:rsidP="00BD439E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</w:rPr>
              <w:t>La</w:t>
            </w: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  <w:vertAlign w:val="subscript"/>
              </w:rPr>
              <w:t>0.85</w:t>
            </w: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</w:rPr>
              <w:t>Y</w:t>
            </w: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  <w:vertAlign w:val="subscript"/>
              </w:rPr>
              <w:t>0.15</w:t>
            </w: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</w:rPr>
              <w:t>Ni</w:t>
            </w: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  <w:vertAlign w:val="subscript"/>
              </w:rPr>
              <w:t>0.7</w:t>
            </w: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</w:rPr>
              <w:t>Fe</w:t>
            </w: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  <w:vertAlign w:val="subscript"/>
              </w:rPr>
              <w:t>0.3</w:t>
            </w: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</w:rPr>
              <w:t>O</w:t>
            </w: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  <w:vertAlign w:val="subscript"/>
              </w:rPr>
              <w:t>3</w:t>
            </w:r>
          </w:p>
        </w:tc>
        <w:tc>
          <w:tcPr>
            <w:tcW w:w="1415" w:type="dxa"/>
            <w:tcBorders>
              <w:top w:val="single" w:sz="12" w:space="0" w:color="000000" w:themeColor="text1"/>
              <w:left w:val="single" w:sz="2" w:space="0" w:color="FFFFFF" w:themeColor="background1"/>
              <w:bottom w:val="single" w:sz="12" w:space="0" w:color="000000" w:themeColor="text1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4F228490" w14:textId="065502B1" w:rsidR="00BD439E" w:rsidRPr="00DD4086" w:rsidRDefault="00BD439E" w:rsidP="00BD439E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D4086">
              <w:rPr>
                <w:rFonts w:ascii="Times New Roman" w:hAnsi="Times New Roman" w:cs="Times New Roman"/>
                <w:szCs w:val="20"/>
              </w:rPr>
              <w:t>n/a</w:t>
            </w:r>
          </w:p>
        </w:tc>
        <w:tc>
          <w:tcPr>
            <w:tcW w:w="1419" w:type="dxa"/>
            <w:tcBorders>
              <w:top w:val="single" w:sz="12" w:space="0" w:color="000000" w:themeColor="text1"/>
              <w:left w:val="single" w:sz="2" w:space="0" w:color="FFFFFF" w:themeColor="background1"/>
              <w:bottom w:val="single" w:sz="12" w:space="0" w:color="000000" w:themeColor="text1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7A446200" w14:textId="04412929" w:rsidR="00BD439E" w:rsidRPr="00DD4086" w:rsidRDefault="00BD439E" w:rsidP="00BD439E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</w:rPr>
              <w:t>1.74 @ 10</w:t>
            </w:r>
          </w:p>
        </w:tc>
        <w:tc>
          <w:tcPr>
            <w:tcW w:w="1400" w:type="dxa"/>
            <w:tcBorders>
              <w:top w:val="single" w:sz="12" w:space="0" w:color="000000" w:themeColor="text1"/>
              <w:left w:val="single" w:sz="2" w:space="0" w:color="FFFFFF" w:themeColor="background1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2C70841A" w14:textId="437AD953" w:rsidR="00BD439E" w:rsidRPr="00DD4086" w:rsidRDefault="00BD439E" w:rsidP="00BD439E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D4086">
              <w:rPr>
                <w:rFonts w:ascii="Times New Roman" w:hAnsi="Times New Roman" w:cs="Times New Roman"/>
                <w:szCs w:val="20"/>
              </w:rPr>
              <w:t>0.2</w:t>
            </w:r>
          </w:p>
        </w:tc>
        <w:tc>
          <w:tcPr>
            <w:tcW w:w="1475" w:type="dxa"/>
            <w:tcBorders>
              <w:top w:val="single" w:sz="12" w:space="0" w:color="000000" w:themeColor="text1"/>
              <w:left w:val="single" w:sz="2" w:space="0" w:color="FFFFFF" w:themeColor="background1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738894B6" w14:textId="4AE170ED" w:rsidR="00BD439E" w:rsidRPr="00DD4086" w:rsidRDefault="00BD439E" w:rsidP="00BD439E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D4086">
              <w:rPr>
                <w:rFonts w:ascii="Times New Roman" w:hAnsi="Times New Roman" w:cs="Times New Roman"/>
                <w:szCs w:val="20"/>
              </w:rPr>
              <w:t>0.1 M KOH /1600</w:t>
            </w:r>
          </w:p>
        </w:tc>
        <w:tc>
          <w:tcPr>
            <w:tcW w:w="751" w:type="dxa"/>
            <w:tcBorders>
              <w:top w:val="single" w:sz="12" w:space="0" w:color="000000" w:themeColor="text1"/>
              <w:left w:val="single" w:sz="2" w:space="0" w:color="FFFFFF" w:themeColor="background1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59BDFDF5" w14:textId="2EFDE3E0" w:rsidR="00BD439E" w:rsidRPr="00DD4086" w:rsidRDefault="00BD439E" w:rsidP="00BD439E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D4086">
              <w:rPr>
                <w:rFonts w:ascii="Times New Roman" w:hAnsi="Times New Roman" w:cs="Times New Roman"/>
                <w:szCs w:val="20"/>
              </w:rPr>
              <w:fldChar w:fldCharType="begin"/>
            </w:r>
            <w:r w:rsidR="00E01ACE" w:rsidRPr="00DD4086">
              <w:rPr>
                <w:rFonts w:ascii="Times New Roman" w:hAnsi="Times New Roman" w:cs="Times New Roman"/>
                <w:szCs w:val="20"/>
              </w:rPr>
              <w:instrText xml:space="preserve"> ADDIN EN.CITE &lt;EndNote&gt;&lt;Cite&gt;&lt;Author&gt;Lu&lt;/Author&gt;&lt;Year&gt;2023&lt;/Year&gt;&lt;RecNum&gt;352&lt;/RecNum&gt;&lt;DisplayText&gt;[2]&lt;/DisplayText&gt;&lt;record&gt;&lt;rec-number&gt;352&lt;/rec-number&gt;&lt;foreign-keys&gt;&lt;key app="EN" db-id="zpzreeapzxste3e5s5350avuvfpx99tazs2d" timestamp="1757913752"&gt;352&lt;/key&gt;&lt;/foreign-keys&gt;&lt;ref-type name="Journal Article"&gt;17&lt;/ref-type&gt;&lt;contributors&gt;&lt;authors&gt;&lt;author&gt;Lu, Zeming&lt;/author&gt;&lt;author&gt;Zhou, Hang&lt;/author&gt;&lt;author&gt;Qian, Bin&lt;/author&gt;&lt;author&gt;Wang, Shun&lt;/author&gt;&lt;author&gt;Zheng, Yifeng&lt;/author&gt;&lt;author&gt;Ge, Lin&lt;/author&gt;&lt;author&gt;Chen, Han&lt;/author&gt;&lt;/authors&gt;&lt;/contributors&gt;&lt;titles&gt;&lt;title&gt;Y and Fe co-doped LaNiO3 perovskite as a novel bifunctional electrocatalyst for rechargeable zinc-air batteries&lt;/title&gt;&lt;secondary-title&gt;International Journal of Hydrogen Energy&lt;/secondary-title&gt;&lt;/titles&gt;&lt;periodical&gt;&lt;full-title&gt;International Journal of Hydrogen Energy&lt;/full-title&gt;&lt;abbr-1&gt;Int. J. Hydrogen Energy&lt;/abbr-1&gt;&lt;abbr-2&gt;Int. J. Hydrogen Energy&lt;/abbr-2&gt;&lt;/periodical&gt;&lt;pages&gt;8082-8092&lt;/pages&gt;&lt;volume&gt;48&lt;/volume&gt;&lt;number&gt;22&lt;/number&gt;&lt;section&gt;8082&lt;/section&gt;&lt;dates&gt;&lt;year&gt;2023&lt;/year&gt;&lt;/dates&gt;&lt;isbn&gt;03603199&lt;/isbn&gt;&lt;urls&gt;&lt;/urls&gt;&lt;electronic-resource-num&gt;10.1016/j.ijhydene.2022.11.228&lt;/electronic-resource-num&gt;&lt;/record&gt;&lt;/Cite&gt;&lt;/EndNote&gt;</w:instrText>
            </w:r>
            <w:r w:rsidRPr="00DD4086">
              <w:rPr>
                <w:rFonts w:ascii="Times New Roman" w:hAnsi="Times New Roman" w:cs="Times New Roman"/>
                <w:szCs w:val="20"/>
              </w:rPr>
              <w:fldChar w:fldCharType="separate"/>
            </w:r>
            <w:r w:rsidR="00E01ACE" w:rsidRPr="00DD4086">
              <w:rPr>
                <w:rFonts w:ascii="Times New Roman" w:hAnsi="Times New Roman" w:cs="Times New Roman"/>
                <w:noProof/>
                <w:szCs w:val="20"/>
              </w:rPr>
              <w:t>[2]</w:t>
            </w:r>
            <w:r w:rsidRPr="00DD4086">
              <w:rPr>
                <w:rFonts w:ascii="Times New Roman" w:hAnsi="Times New Roman" w:cs="Times New Roman"/>
                <w:szCs w:val="20"/>
              </w:rPr>
              <w:fldChar w:fldCharType="end"/>
            </w:r>
          </w:p>
        </w:tc>
      </w:tr>
      <w:tr w:rsidR="00BD439E" w:rsidRPr="00DD4086" w14:paraId="7E22D5F1" w14:textId="77777777" w:rsidTr="00B06818">
        <w:trPr>
          <w:trHeight w:val="760"/>
        </w:trPr>
        <w:tc>
          <w:tcPr>
            <w:tcW w:w="2560" w:type="dxa"/>
            <w:tcBorders>
              <w:top w:val="single" w:sz="12" w:space="0" w:color="000000" w:themeColor="text1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499F19A8" w14:textId="019F4E9C" w:rsidR="00BD439E" w:rsidRPr="00DD4086" w:rsidRDefault="00BD439E" w:rsidP="00BD439E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D4086">
              <w:rPr>
                <w:rFonts w:ascii="Times New Roman" w:hAnsi="Times New Roman" w:cs="Times New Roman"/>
                <w:szCs w:val="20"/>
              </w:rPr>
              <w:t>Sr</w:t>
            </w:r>
            <w:r w:rsidRPr="00DD4086">
              <w:rPr>
                <w:rFonts w:ascii="Times New Roman" w:hAnsi="Times New Roman" w:cs="Times New Roman"/>
                <w:szCs w:val="20"/>
                <w:vertAlign w:val="subscript"/>
              </w:rPr>
              <w:t>2</w:t>
            </w:r>
            <w:r w:rsidRPr="00DD4086">
              <w:rPr>
                <w:rFonts w:ascii="Times New Roman" w:hAnsi="Times New Roman" w:cs="Times New Roman"/>
                <w:szCs w:val="20"/>
              </w:rPr>
              <w:t>TiMnO</w:t>
            </w:r>
            <w:r w:rsidRPr="00DD4086">
              <w:rPr>
                <w:rFonts w:ascii="Times New Roman" w:hAnsi="Times New Roman" w:cs="Times New Roman"/>
                <w:szCs w:val="20"/>
                <w:vertAlign w:val="subscript"/>
              </w:rPr>
              <w:t>6</w:t>
            </w:r>
          </w:p>
        </w:tc>
        <w:tc>
          <w:tcPr>
            <w:tcW w:w="1415" w:type="dxa"/>
            <w:tcBorders>
              <w:top w:val="single" w:sz="12" w:space="0" w:color="000000" w:themeColor="text1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77A80C95" w14:textId="67571F66" w:rsidR="00BD439E" w:rsidRPr="00DD4086" w:rsidRDefault="00BD439E" w:rsidP="00BD439E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</w:rPr>
              <w:t>1.65</w:t>
            </w:r>
          </w:p>
        </w:tc>
        <w:tc>
          <w:tcPr>
            <w:tcW w:w="1419" w:type="dxa"/>
            <w:tcBorders>
              <w:top w:val="single" w:sz="12" w:space="0" w:color="000000" w:themeColor="text1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04F7A612" w14:textId="391C8416" w:rsidR="00BD439E" w:rsidRPr="00DD4086" w:rsidRDefault="00BD439E" w:rsidP="00BD439E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</w:rPr>
              <w:t>1.91 @ 5</w:t>
            </w:r>
          </w:p>
        </w:tc>
        <w:tc>
          <w:tcPr>
            <w:tcW w:w="1400" w:type="dxa"/>
            <w:tcBorders>
              <w:top w:val="single" w:sz="12" w:space="0" w:color="000000" w:themeColor="text1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2BAAB06B" w14:textId="35B359D0" w:rsidR="00BD439E" w:rsidRPr="00DD4086" w:rsidRDefault="00BD439E" w:rsidP="00BD439E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D4086">
              <w:rPr>
                <w:rFonts w:ascii="Times New Roman" w:hAnsi="Times New Roman" w:cs="Times New Roman"/>
                <w:szCs w:val="20"/>
              </w:rPr>
              <w:t>0.102</w:t>
            </w:r>
          </w:p>
        </w:tc>
        <w:tc>
          <w:tcPr>
            <w:tcW w:w="1475" w:type="dxa"/>
            <w:tcBorders>
              <w:top w:val="single" w:sz="12" w:space="0" w:color="000000" w:themeColor="text1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4E3ED555" w14:textId="791C5897" w:rsidR="00BD439E" w:rsidRPr="00DD4086" w:rsidRDefault="00BD439E" w:rsidP="00BD439E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D4086">
              <w:rPr>
                <w:rFonts w:ascii="Times New Roman" w:hAnsi="Times New Roman" w:cs="Times New Roman"/>
                <w:szCs w:val="20"/>
              </w:rPr>
              <w:t>0.1 M KOH /1600</w:t>
            </w:r>
          </w:p>
        </w:tc>
        <w:tc>
          <w:tcPr>
            <w:tcW w:w="751" w:type="dxa"/>
            <w:tcBorders>
              <w:top w:val="single" w:sz="12" w:space="0" w:color="000000" w:themeColor="text1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5B8AFD43" w14:textId="010E51C9" w:rsidR="00BD439E" w:rsidRPr="00DD4086" w:rsidRDefault="00BD439E" w:rsidP="00BD439E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D4086">
              <w:rPr>
                <w:rFonts w:ascii="Times New Roman" w:hAnsi="Times New Roman" w:cs="Times New Roman"/>
                <w:szCs w:val="20"/>
              </w:rPr>
              <w:fldChar w:fldCharType="begin"/>
            </w:r>
            <w:r w:rsidR="00E01ACE" w:rsidRPr="00DD4086">
              <w:rPr>
                <w:rFonts w:ascii="Times New Roman" w:hAnsi="Times New Roman" w:cs="Times New Roman"/>
                <w:szCs w:val="20"/>
              </w:rPr>
              <w:instrText xml:space="preserve"> ADDIN EN.CITE &lt;EndNote&gt;&lt;Cite&gt;&lt;Author&gt;Bhardwaj&lt;/Author&gt;&lt;Year&gt;2021&lt;/Year&gt;&lt;RecNum&gt;339&lt;/RecNum&gt;&lt;DisplayText&gt;[9]&lt;/DisplayText&gt;&lt;record&gt;&lt;rec-number&gt;339&lt;/rec-number&gt;&lt;foreign-keys&gt;&lt;key app="EN" db-id="zpzreeapzxste3e5s5350avuvfpx99tazs2d" timestamp="1757652248"&gt;339&lt;/key&gt;&lt;/foreign-keys&gt;&lt;ref-type name="Journal Article"&gt;17&lt;/ref-type&gt;&lt;contributors&gt;&lt;authors&gt;&lt;author&gt;Bhardwaj, Upasana&lt;/author&gt;&lt;author&gt;Sharma, Aditi&lt;/author&gt;&lt;author&gt;Mathur, Ankita&lt;/author&gt;&lt;author&gt;Halder, Aditi&lt;/author&gt;&lt;author&gt;Kushwaha, Himmat Singh&lt;/author&gt;&lt;/authors&gt;&lt;/contributors&gt;&lt;titles&gt;&lt;title&gt;Synthesis of a novel Sr2TiMnO6 double perovskite electrocatalyst for rechargeable zinc–air batteries&lt;/title&gt;&lt;secondary-title&gt;Energy Storage&lt;/secondary-title&gt;&lt;/titles&gt;&lt;pages&gt;e293&lt;/pages&gt;&lt;volume&gt;4&lt;/volume&gt;&lt;number&gt;2&lt;/number&gt;&lt;dates&gt;&lt;year&gt;2021&lt;/year&gt;&lt;/dates&gt;&lt;isbn&gt;2578-4862&amp;#xD;2578-4862&lt;/isbn&gt;&lt;urls&gt;&lt;/urls&gt;&lt;electronic-resource-num&gt;10.1002/est2.293&lt;/electronic-resource-num&gt;&lt;/record&gt;&lt;/Cite&gt;&lt;/EndNote&gt;</w:instrText>
            </w:r>
            <w:r w:rsidRPr="00DD4086">
              <w:rPr>
                <w:rFonts w:ascii="Times New Roman" w:hAnsi="Times New Roman" w:cs="Times New Roman"/>
                <w:szCs w:val="20"/>
              </w:rPr>
              <w:fldChar w:fldCharType="separate"/>
            </w:r>
            <w:r w:rsidR="00E01ACE" w:rsidRPr="00DD4086">
              <w:rPr>
                <w:rFonts w:ascii="Times New Roman" w:hAnsi="Times New Roman" w:cs="Times New Roman"/>
                <w:noProof/>
                <w:szCs w:val="20"/>
              </w:rPr>
              <w:t>[9]</w:t>
            </w:r>
            <w:r w:rsidRPr="00DD4086">
              <w:rPr>
                <w:rFonts w:ascii="Times New Roman" w:hAnsi="Times New Roman" w:cs="Times New Roman"/>
                <w:szCs w:val="20"/>
              </w:rPr>
              <w:fldChar w:fldCharType="end"/>
            </w:r>
          </w:p>
        </w:tc>
      </w:tr>
      <w:tr w:rsidR="00BD439E" w:rsidRPr="00DD4086" w14:paraId="02451F93" w14:textId="77777777" w:rsidTr="00F55950">
        <w:trPr>
          <w:trHeight w:val="760"/>
        </w:trPr>
        <w:tc>
          <w:tcPr>
            <w:tcW w:w="2560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19768041" w14:textId="2208C642" w:rsidR="00BD439E" w:rsidRPr="00DD4086" w:rsidRDefault="00BD439E" w:rsidP="00BD439E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bCs/>
                <w:color w:val="000000" w:themeColor="text1"/>
                <w:kern w:val="24"/>
                <w:szCs w:val="20"/>
              </w:rPr>
              <w:t>Ba</w:t>
            </w:r>
            <w:r w:rsidRPr="00DD4086">
              <w:rPr>
                <w:rFonts w:ascii="Times New Roman" w:hAnsi="Times New Roman" w:cs="Times New Roman"/>
                <w:bCs/>
                <w:color w:val="000000" w:themeColor="text1"/>
                <w:kern w:val="24"/>
                <w:szCs w:val="20"/>
                <w:vertAlign w:val="subscript"/>
              </w:rPr>
              <w:t>2</w:t>
            </w:r>
            <w:r w:rsidRPr="00DD4086">
              <w:rPr>
                <w:rFonts w:ascii="Times New Roman" w:hAnsi="Times New Roman" w:cs="Times New Roman"/>
                <w:bCs/>
                <w:color w:val="000000" w:themeColor="text1"/>
                <w:kern w:val="24"/>
                <w:szCs w:val="20"/>
              </w:rPr>
              <w:t>Bi</w:t>
            </w:r>
            <w:r w:rsidRPr="00DD4086">
              <w:rPr>
                <w:rFonts w:ascii="Times New Roman" w:hAnsi="Times New Roman" w:cs="Times New Roman"/>
                <w:bCs/>
                <w:color w:val="000000" w:themeColor="text1"/>
                <w:kern w:val="24"/>
                <w:szCs w:val="20"/>
                <w:vertAlign w:val="subscript"/>
              </w:rPr>
              <w:t>0.1</w:t>
            </w:r>
            <w:r w:rsidRPr="00DD4086">
              <w:rPr>
                <w:rFonts w:ascii="Times New Roman" w:hAnsi="Times New Roman" w:cs="Times New Roman"/>
                <w:bCs/>
                <w:color w:val="000000" w:themeColor="text1"/>
                <w:kern w:val="24"/>
                <w:szCs w:val="20"/>
              </w:rPr>
              <w:t>Sc</w:t>
            </w:r>
            <w:r w:rsidRPr="00DD4086">
              <w:rPr>
                <w:rFonts w:ascii="Times New Roman" w:hAnsi="Times New Roman" w:cs="Times New Roman"/>
                <w:bCs/>
                <w:color w:val="000000" w:themeColor="text1"/>
                <w:kern w:val="24"/>
                <w:szCs w:val="20"/>
                <w:vertAlign w:val="subscript"/>
              </w:rPr>
              <w:t>0.2</w:t>
            </w:r>
            <w:r w:rsidRPr="00DD4086">
              <w:rPr>
                <w:rFonts w:ascii="Times New Roman" w:hAnsi="Times New Roman" w:cs="Times New Roman"/>
                <w:bCs/>
                <w:color w:val="000000" w:themeColor="text1"/>
                <w:kern w:val="24"/>
                <w:szCs w:val="20"/>
              </w:rPr>
              <w:t>Co</w:t>
            </w:r>
            <w:r w:rsidRPr="00DD4086">
              <w:rPr>
                <w:rFonts w:ascii="Times New Roman" w:hAnsi="Times New Roman" w:cs="Times New Roman"/>
                <w:bCs/>
                <w:color w:val="000000" w:themeColor="text1"/>
                <w:kern w:val="24"/>
                <w:szCs w:val="20"/>
                <w:vertAlign w:val="subscript"/>
              </w:rPr>
              <w:t>1.7</w:t>
            </w:r>
            <w:r w:rsidRPr="00DD4086">
              <w:rPr>
                <w:rFonts w:ascii="Times New Roman" w:hAnsi="Times New Roman" w:cs="Times New Roman"/>
                <w:bCs/>
                <w:color w:val="000000" w:themeColor="text1"/>
                <w:kern w:val="24"/>
                <w:szCs w:val="20"/>
              </w:rPr>
              <w:t>O</w:t>
            </w:r>
            <w:r w:rsidRPr="00DD4086">
              <w:rPr>
                <w:rFonts w:ascii="Times New Roman" w:hAnsi="Times New Roman" w:cs="Times New Roman"/>
                <w:bCs/>
                <w:color w:val="000000" w:themeColor="text1"/>
                <w:kern w:val="24"/>
                <w:szCs w:val="20"/>
                <w:vertAlign w:val="subscript"/>
              </w:rPr>
              <w:t>6</w:t>
            </w:r>
          </w:p>
        </w:tc>
        <w:tc>
          <w:tcPr>
            <w:tcW w:w="1415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72230145" w14:textId="39AEE63C" w:rsidR="00BD439E" w:rsidRPr="00DD4086" w:rsidRDefault="00BD439E" w:rsidP="00BD439E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bCs/>
                <w:color w:val="000000" w:themeColor="text1"/>
                <w:kern w:val="24"/>
                <w:szCs w:val="20"/>
              </w:rPr>
              <w:t>n/a</w:t>
            </w:r>
          </w:p>
        </w:tc>
        <w:tc>
          <w:tcPr>
            <w:tcW w:w="1419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43F4B518" w14:textId="351904A3" w:rsidR="00BD439E" w:rsidRPr="00DD4086" w:rsidRDefault="00BD439E" w:rsidP="00BD439E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bCs/>
                <w:color w:val="000000" w:themeColor="text1"/>
                <w:kern w:val="24"/>
                <w:szCs w:val="20"/>
              </w:rPr>
              <w:t>1.75 @ 5.1</w:t>
            </w:r>
          </w:p>
        </w:tc>
        <w:tc>
          <w:tcPr>
            <w:tcW w:w="1400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1DD42B78" w14:textId="22ADD16D" w:rsidR="00BD439E" w:rsidRPr="00DD4086" w:rsidRDefault="00BD439E" w:rsidP="00BD439E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bCs/>
                <w:szCs w:val="20"/>
              </w:rPr>
              <w:t>0.361</w:t>
            </w:r>
          </w:p>
        </w:tc>
        <w:tc>
          <w:tcPr>
            <w:tcW w:w="1475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6F945496" w14:textId="446F7DC4" w:rsidR="00BD439E" w:rsidRPr="00DD4086" w:rsidRDefault="00BD439E" w:rsidP="00BD439E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bCs/>
                <w:szCs w:val="20"/>
              </w:rPr>
              <w:t>0.1 M KOH /1600</w:t>
            </w:r>
          </w:p>
        </w:tc>
        <w:tc>
          <w:tcPr>
            <w:tcW w:w="751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287DEEF6" w14:textId="3786A34A" w:rsidR="00BD439E" w:rsidRPr="00DD4086" w:rsidRDefault="00BD439E" w:rsidP="00BD439E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DD4086">
              <w:rPr>
                <w:rFonts w:ascii="Times New Roman" w:hAnsi="Times New Roman" w:cs="Times New Roman"/>
                <w:bCs/>
                <w:szCs w:val="20"/>
              </w:rPr>
              <w:fldChar w:fldCharType="begin"/>
            </w:r>
            <w:r w:rsidR="00E01ACE" w:rsidRPr="00DD4086">
              <w:rPr>
                <w:rFonts w:ascii="Times New Roman" w:hAnsi="Times New Roman" w:cs="Times New Roman"/>
                <w:bCs/>
                <w:szCs w:val="20"/>
              </w:rPr>
              <w:instrText xml:space="preserve"> ADDIN EN.CITE &lt;EndNote&gt;&lt;Cite&gt;&lt;Author&gt;Sun&lt;/Author&gt;&lt;Year&gt;2017&lt;/Year&gt;&lt;RecNum&gt;400&lt;/RecNum&gt;&lt;DisplayText&gt;[10]&lt;/DisplayText&gt;&lt;record&gt;&lt;rec-number&gt;400&lt;/rec-number&gt;&lt;foreign-keys&gt;&lt;key app="EN" db-id="zpzreeapzxste3e5s5350avuvfpx99tazs2d" timestamp="1759301118"&gt;400&lt;/key&gt;&lt;/foreign-keys&gt;&lt;ref-type name="Journal Article"&gt;17&lt;/ref-type&gt;&lt;contributors&gt;&lt;authors&gt;&lt;author&gt;Sun, Hainan&lt;/author&gt;&lt;author&gt;Chen, Gao&lt;/author&gt;&lt;author&gt;Zhu, Yinlong&lt;/author&gt;&lt;author&gt;Liu, Bo&lt;/author&gt;&lt;author&gt;Zhou, Wei&lt;/author&gt;&lt;author&gt;Shao, Zongping&lt;/author&gt;&lt;/authors&gt;&lt;/contributors&gt;&lt;titles&gt;&lt;title&gt;B-Site Cation Ordered Double Perovskites as Efficient and Stable Electrocatalysts for Oxygen Evolution Reaction&lt;/title&gt;&lt;secondary-title&gt;Chemistry – A European Journal&lt;/secondary-title&gt;&lt;/titles&gt;&lt;periodical&gt;&lt;full-title&gt;Chemistry – A European Journal&lt;/full-title&gt;&lt;abbr-1&gt;Chem. Eur. J.&lt;/abbr-1&gt;&lt;abbr-2&gt;Chem. Eur. J.&lt;/abbr-2&gt;&lt;/periodical&gt;&lt;pages&gt;5722-5728&lt;/pages&gt;&lt;volume&gt;23&lt;/volume&gt;&lt;number&gt;24&lt;/number&gt;&lt;dates&gt;&lt;year&gt;2017&lt;/year&gt;&lt;/dates&gt;&lt;isbn&gt;0947-6539&lt;/isbn&gt;&lt;urls&gt;&lt;related-urls&gt;&lt;url&gt;https://chemistry-europe.onlinelibrary.wiley.com/doi/abs/10.1002/chem.201700507&lt;/url&gt;&lt;/related-urls&gt;&lt;/urls&gt;&lt;electronic-resource-num&gt;https://doi.org/10.1002/chem.201700507&lt;/electronic-resource-num&gt;&lt;/record&gt;&lt;/Cite&gt;&lt;/EndNote&gt;</w:instrText>
            </w:r>
            <w:r w:rsidRPr="00DD4086">
              <w:rPr>
                <w:rFonts w:ascii="Times New Roman" w:hAnsi="Times New Roman" w:cs="Times New Roman"/>
                <w:bCs/>
                <w:szCs w:val="20"/>
              </w:rPr>
              <w:fldChar w:fldCharType="separate"/>
            </w:r>
            <w:r w:rsidR="00E01ACE" w:rsidRPr="00DD4086">
              <w:rPr>
                <w:rFonts w:ascii="Times New Roman" w:hAnsi="Times New Roman" w:cs="Times New Roman"/>
                <w:bCs/>
                <w:noProof/>
                <w:szCs w:val="20"/>
              </w:rPr>
              <w:t>[10]</w:t>
            </w:r>
            <w:r w:rsidRPr="00DD4086">
              <w:rPr>
                <w:rFonts w:ascii="Times New Roman" w:hAnsi="Times New Roman" w:cs="Times New Roman"/>
                <w:bCs/>
                <w:szCs w:val="20"/>
              </w:rPr>
              <w:fldChar w:fldCharType="end"/>
            </w:r>
          </w:p>
        </w:tc>
      </w:tr>
      <w:tr w:rsidR="00BD439E" w:rsidRPr="00DD4086" w14:paraId="4D742FF6" w14:textId="77777777" w:rsidTr="00F55950">
        <w:trPr>
          <w:trHeight w:val="760"/>
        </w:trPr>
        <w:tc>
          <w:tcPr>
            <w:tcW w:w="2560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4B826863" w14:textId="3BE65516" w:rsidR="00BD439E" w:rsidRPr="00DD4086" w:rsidRDefault="00BD439E" w:rsidP="00BD439E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Cs w:val="20"/>
                <w:vertAlign w:val="subscript"/>
              </w:rPr>
            </w:pP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</w:rPr>
              <w:t>Ba</w:t>
            </w: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  <w:vertAlign w:val="subscript"/>
              </w:rPr>
              <w:t>0.5</w:t>
            </w: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</w:rPr>
              <w:t>Sr</w:t>
            </w: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  <w:vertAlign w:val="subscript"/>
              </w:rPr>
              <w:t>0.5</w:t>
            </w: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</w:rPr>
              <w:t>Co</w:t>
            </w: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  <w:vertAlign w:val="subscript"/>
              </w:rPr>
              <w:t>0.8</w:t>
            </w: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</w:rPr>
              <w:t>Fe</w:t>
            </w: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  <w:vertAlign w:val="subscript"/>
              </w:rPr>
              <w:t>0.2</w:t>
            </w: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</w:rPr>
              <w:t>O</w:t>
            </w: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  <w:vertAlign w:val="subscript"/>
              </w:rPr>
              <w:t>3−δ</w:t>
            </w:r>
          </w:p>
        </w:tc>
        <w:tc>
          <w:tcPr>
            <w:tcW w:w="1415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64EB6931" w14:textId="0E5B015D" w:rsidR="00BD439E" w:rsidRPr="00DD4086" w:rsidRDefault="00BD439E" w:rsidP="00BD439E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</w:pP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n/a</w:t>
            </w:r>
          </w:p>
        </w:tc>
        <w:tc>
          <w:tcPr>
            <w:tcW w:w="1419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362F64BA" w14:textId="5450147E" w:rsidR="00BD439E" w:rsidRPr="00DD4086" w:rsidRDefault="00BD439E" w:rsidP="00BD439E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</w:pP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1.74 @ 10</w:t>
            </w:r>
          </w:p>
        </w:tc>
        <w:tc>
          <w:tcPr>
            <w:tcW w:w="1400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53380AF0" w14:textId="1F2EF919" w:rsidR="00BD439E" w:rsidRPr="00DD4086" w:rsidRDefault="00BD439E" w:rsidP="00BD439E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D4086">
              <w:rPr>
                <w:rFonts w:ascii="Times New Roman" w:hAnsi="Times New Roman" w:cs="Times New Roman"/>
                <w:szCs w:val="20"/>
              </w:rPr>
              <w:t>0.25</w:t>
            </w:r>
          </w:p>
        </w:tc>
        <w:tc>
          <w:tcPr>
            <w:tcW w:w="1475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28086B16" w14:textId="6816E6F5" w:rsidR="00BD439E" w:rsidRPr="00DD4086" w:rsidRDefault="00BD439E" w:rsidP="00BD439E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D4086">
              <w:rPr>
                <w:rFonts w:ascii="Times New Roman" w:hAnsi="Times New Roman" w:cs="Times New Roman"/>
                <w:szCs w:val="20"/>
              </w:rPr>
              <w:t>0.1 M KOH /1600</w:t>
            </w:r>
          </w:p>
        </w:tc>
        <w:tc>
          <w:tcPr>
            <w:tcW w:w="751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6600F2EC" w14:textId="3B63DB8B" w:rsidR="00BD439E" w:rsidRPr="00DD4086" w:rsidRDefault="00BD439E" w:rsidP="00BD439E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D4086">
              <w:rPr>
                <w:rFonts w:ascii="Times New Roman" w:hAnsi="Times New Roman" w:cs="Times New Roman"/>
                <w:szCs w:val="20"/>
              </w:rPr>
              <w:fldChar w:fldCharType="begin"/>
            </w:r>
            <w:r w:rsidR="00E01ACE" w:rsidRPr="00DD4086">
              <w:rPr>
                <w:rFonts w:ascii="Times New Roman" w:hAnsi="Times New Roman" w:cs="Times New Roman"/>
                <w:szCs w:val="20"/>
              </w:rPr>
              <w:instrText xml:space="preserve"> ADDIN EN.CITE &lt;EndNote&gt;&lt;Cite&gt;&lt;Author&gt;May&lt;/Author&gt;&lt;Year&gt;2012&lt;/Year&gt;&lt;RecNum&gt;403&lt;/RecNum&gt;&lt;DisplayText&gt;[11]&lt;/DisplayText&gt;&lt;record&gt;&lt;rec-number&gt;403&lt;/rec-number&gt;&lt;foreign-keys&gt;&lt;key app="EN" db-id="zpzreeapzxste3e5s5350avuvfpx99tazs2d" timestamp="1759302735"&gt;403&lt;/key&gt;&lt;/foreign-keys&gt;&lt;ref-type name="Journal Article"&gt;17&lt;/ref-type&gt;&lt;contributors&gt;&lt;authors&gt;&lt;author&gt;May, Kevin J.&lt;/author&gt;&lt;author&gt;Carlton, Christopher E.&lt;/author&gt;&lt;author&gt;Stoerzinger, Kelsey A.&lt;/author&gt;&lt;author&gt;Risch, Marcel&lt;/author&gt;&lt;author&gt;Suntivich, Jin&lt;/author&gt;&lt;author&gt;Lee, Yueh-Lin&lt;/author&gt;&lt;author&gt;Grimaud, Alexis&lt;/author&gt;&lt;author&gt;Shao-Horn, Yang&lt;/author&gt;&lt;/authors&gt;&lt;/contributors&gt;&lt;titles&gt;&lt;title&gt;Influence of Oxygen Evolution during Water Oxidation on the Surface of Perovskite Oxide Catalysts&lt;/title&gt;&lt;secondary-title&gt;The Journal of Physical Chemistry Letters&lt;/secondary-title&gt;&lt;/titles&gt;&lt;periodical&gt;&lt;full-title&gt;The Journal of Physical Chemistry Letters&lt;/full-title&gt;&lt;abbr-1&gt;J. Phys. Chem. Lett.&lt;/abbr-1&gt;&lt;abbr-2&gt;J. Phys. Chem. Lett.&lt;/abbr-2&gt;&lt;/periodical&gt;&lt;pages&gt;3264-3270&lt;/pages&gt;&lt;volume&gt;3&lt;/volume&gt;&lt;number&gt;22&lt;/number&gt;&lt;section&gt;3264&lt;/section&gt;&lt;dates&gt;&lt;year&gt;2012&lt;/year&gt;&lt;/dates&gt;&lt;isbn&gt;1948-7185&amp;#xD;1948-7185&lt;/isbn&gt;&lt;urls&gt;&lt;/urls&gt;&lt;electronic-resource-num&gt;10.1021/jz301414z&lt;/electronic-resource-num&gt;&lt;/record&gt;&lt;/Cite&gt;&lt;/EndNote&gt;</w:instrText>
            </w:r>
            <w:r w:rsidRPr="00DD4086">
              <w:rPr>
                <w:rFonts w:ascii="Times New Roman" w:hAnsi="Times New Roman" w:cs="Times New Roman"/>
                <w:szCs w:val="20"/>
              </w:rPr>
              <w:fldChar w:fldCharType="separate"/>
            </w:r>
            <w:r w:rsidR="00E01ACE" w:rsidRPr="00DD4086">
              <w:rPr>
                <w:rFonts w:ascii="Times New Roman" w:hAnsi="Times New Roman" w:cs="Times New Roman"/>
                <w:noProof/>
                <w:szCs w:val="20"/>
              </w:rPr>
              <w:t>[11]</w:t>
            </w:r>
            <w:r w:rsidRPr="00DD4086">
              <w:rPr>
                <w:rFonts w:ascii="Times New Roman" w:hAnsi="Times New Roman" w:cs="Times New Roman"/>
                <w:szCs w:val="20"/>
              </w:rPr>
              <w:fldChar w:fldCharType="end"/>
            </w:r>
          </w:p>
        </w:tc>
      </w:tr>
      <w:tr w:rsidR="00D84839" w:rsidRPr="00DD4086" w14:paraId="7026D080" w14:textId="77777777" w:rsidTr="00F55950">
        <w:trPr>
          <w:trHeight w:val="760"/>
        </w:trPr>
        <w:tc>
          <w:tcPr>
            <w:tcW w:w="2560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7D60BD3D" w14:textId="1FAE43CA" w:rsidR="00D84839" w:rsidRPr="00DD4086" w:rsidRDefault="004529EC" w:rsidP="00D84839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</w:pP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LaTi</w:t>
            </w: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  <w:vertAlign w:val="subscript"/>
              </w:rPr>
              <w:t>0.65</w:t>
            </w: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Fe</w:t>
            </w: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  <w:vertAlign w:val="subscript"/>
              </w:rPr>
              <w:t>0.35</w:t>
            </w: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O</w:t>
            </w: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  <w:vertAlign w:val="subscript"/>
              </w:rPr>
              <w:t>3</w:t>
            </w: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  <w:vertAlign w:val="subscript"/>
              </w:rPr>
              <w:t>−δ</w:t>
            </w:r>
          </w:p>
        </w:tc>
        <w:tc>
          <w:tcPr>
            <w:tcW w:w="1415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0348DB4E" w14:textId="4701B7E9" w:rsidR="00D84839" w:rsidRPr="00DD4086" w:rsidRDefault="004529EC" w:rsidP="00D84839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</w:pP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n/a</w:t>
            </w:r>
          </w:p>
        </w:tc>
        <w:tc>
          <w:tcPr>
            <w:tcW w:w="1419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1D11E27B" w14:textId="4BD4B29D" w:rsidR="00D84839" w:rsidRPr="00DD4086" w:rsidRDefault="004529EC" w:rsidP="00D84839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</w:pP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1.77 @ 10</w:t>
            </w:r>
          </w:p>
        </w:tc>
        <w:tc>
          <w:tcPr>
            <w:tcW w:w="1400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522A436E" w14:textId="55C8BDE8" w:rsidR="00D84839" w:rsidRPr="00DD4086" w:rsidRDefault="004529EC" w:rsidP="00D84839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D4086">
              <w:rPr>
                <w:rFonts w:ascii="Times New Roman" w:hAnsi="Times New Roman" w:cs="Times New Roman"/>
                <w:szCs w:val="20"/>
              </w:rPr>
              <w:t>n/a</w:t>
            </w:r>
          </w:p>
        </w:tc>
        <w:tc>
          <w:tcPr>
            <w:tcW w:w="1475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3A69AD07" w14:textId="7C3E4AAB" w:rsidR="00D84839" w:rsidRPr="00DD4086" w:rsidRDefault="004529EC" w:rsidP="00D84839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D4086">
              <w:rPr>
                <w:rFonts w:ascii="Times New Roman" w:hAnsi="Times New Roman" w:cs="Times New Roman"/>
                <w:szCs w:val="20"/>
              </w:rPr>
              <w:t>0.1 M KOH /1600</w:t>
            </w:r>
          </w:p>
        </w:tc>
        <w:tc>
          <w:tcPr>
            <w:tcW w:w="751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031FA5C3" w14:textId="42AFB84A" w:rsidR="00D84839" w:rsidRPr="00DD4086" w:rsidRDefault="0067202F" w:rsidP="00D84839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D4086">
              <w:rPr>
                <w:rFonts w:ascii="Times New Roman" w:hAnsi="Times New Roman" w:cs="Times New Roman"/>
                <w:szCs w:val="20"/>
              </w:rPr>
              <w:fldChar w:fldCharType="begin"/>
            </w:r>
            <w:r w:rsidR="00E01ACE" w:rsidRPr="00DD4086">
              <w:rPr>
                <w:rFonts w:ascii="Times New Roman" w:hAnsi="Times New Roman" w:cs="Times New Roman"/>
                <w:szCs w:val="20"/>
              </w:rPr>
              <w:instrText xml:space="preserve"> ADDIN EN.CITE &lt;EndNote&gt;&lt;Cite&gt;&lt;Author&gt;Prabu&lt;/Author&gt;&lt;Year&gt;2015&lt;/Year&gt;&lt;RecNum&gt;718&lt;/RecNum&gt;&lt;DisplayText&gt;[12]&lt;/DisplayText&gt;&lt;record&gt;&lt;rec-number&gt;718&lt;/rec-number&gt;&lt;foreign-keys&gt;&lt;key app="EN" db-id="zpzreeapzxste3e5s5350avuvfpx99tazs2d" timestamp="1772931905"&gt;718&lt;/key&gt;&lt;/foreign-keys&gt;&lt;ref-type name="Journal Article"&gt;17&lt;/ref-type&gt;&lt;contributors&gt;&lt;authors&gt;&lt;author&gt;Prabu, Moni&lt;/author&gt;&lt;author&gt;Ramakrishnan, Prakash&lt;/author&gt;&lt;author&gt;Ganesan, Pandian&lt;/author&gt;&lt;author&gt;Manthiram, Arumugam&lt;/author&gt;&lt;author&gt;Shanmugam, Sangaraju&lt;/author&gt;&lt;/authors&gt;&lt;/contributors&gt;&lt;titles&gt;&lt;title&gt;LaTi0.65Fe0.35O3− nanoparticle-decorated nitrogen-doped carbon nanorods as an advanced hierarchical air electrode for rechargeable metal-air batteries&lt;/title&gt;&lt;secondary-title&gt;Nano Energy&lt;/secondary-title&gt;&lt;/titles&gt;&lt;pages&gt;92-103&lt;/pages&gt;&lt;volume&gt;15&lt;/volume&gt;&lt;section&gt;92&lt;/section&gt;&lt;dates&gt;&lt;year&gt;2015&lt;/year&gt;&lt;/dates&gt;&lt;isbn&gt;22112855&lt;/isbn&gt;&lt;urls&gt;&lt;/urls&gt;&lt;electronic-resource-num&gt;10.1016/j.nanoen.2015.04.005&lt;/electronic-resource-num&gt;&lt;/record&gt;&lt;/Cite&gt;&lt;/EndNote&gt;</w:instrText>
            </w:r>
            <w:r w:rsidRPr="00DD4086">
              <w:rPr>
                <w:rFonts w:ascii="Times New Roman" w:hAnsi="Times New Roman" w:cs="Times New Roman"/>
                <w:szCs w:val="20"/>
              </w:rPr>
              <w:fldChar w:fldCharType="separate"/>
            </w:r>
            <w:r w:rsidR="00E01ACE" w:rsidRPr="00DD4086">
              <w:rPr>
                <w:rFonts w:ascii="Times New Roman" w:hAnsi="Times New Roman" w:cs="Times New Roman"/>
                <w:noProof/>
                <w:szCs w:val="20"/>
              </w:rPr>
              <w:t>[12]</w:t>
            </w:r>
            <w:r w:rsidRPr="00DD4086">
              <w:rPr>
                <w:rFonts w:ascii="Times New Roman" w:hAnsi="Times New Roman" w:cs="Times New Roman"/>
                <w:szCs w:val="20"/>
              </w:rPr>
              <w:fldChar w:fldCharType="end"/>
            </w:r>
          </w:p>
        </w:tc>
      </w:tr>
      <w:tr w:rsidR="00BD439E" w:rsidRPr="00DD4086" w14:paraId="398557B4" w14:textId="77777777" w:rsidTr="00F55950">
        <w:trPr>
          <w:trHeight w:val="760"/>
        </w:trPr>
        <w:tc>
          <w:tcPr>
            <w:tcW w:w="2560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2C28D5D3" w14:textId="227CCFB7" w:rsidR="00BD439E" w:rsidRPr="00DD4086" w:rsidRDefault="0067202F" w:rsidP="00BD439E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</w:rPr>
            </w:pP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</w:rPr>
              <w:t>La</w:t>
            </w: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  <w:vertAlign w:val="subscript"/>
              </w:rPr>
              <w:t>0.6</w:t>
            </w: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</w:rPr>
              <w:t>Sr</w:t>
            </w: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  <w:vertAlign w:val="subscript"/>
              </w:rPr>
              <w:t>0.4</w:t>
            </w: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</w:rPr>
              <w:t>CoO</w:t>
            </w: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  <w:vertAlign w:val="subscript"/>
              </w:rPr>
              <w:t>3−δ</w:t>
            </w:r>
          </w:p>
        </w:tc>
        <w:tc>
          <w:tcPr>
            <w:tcW w:w="1415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359FBBD2" w14:textId="528D0B79" w:rsidR="00BD439E" w:rsidRPr="00DD4086" w:rsidRDefault="0067202F" w:rsidP="00BD439E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</w:pP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n/a</w:t>
            </w:r>
          </w:p>
        </w:tc>
        <w:tc>
          <w:tcPr>
            <w:tcW w:w="1419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4BF53BA8" w14:textId="3719DB43" w:rsidR="00BD439E" w:rsidRPr="00DD4086" w:rsidRDefault="0067202F" w:rsidP="00BD439E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</w:pP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1.83 @ 10</w:t>
            </w:r>
          </w:p>
        </w:tc>
        <w:tc>
          <w:tcPr>
            <w:tcW w:w="1400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19FE8A1B" w14:textId="19C2BBDE" w:rsidR="00BD439E" w:rsidRPr="00DD4086" w:rsidRDefault="0067202F" w:rsidP="00BD439E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D4086">
              <w:rPr>
                <w:rFonts w:ascii="Times New Roman" w:hAnsi="Times New Roman" w:cs="Times New Roman"/>
                <w:szCs w:val="20"/>
              </w:rPr>
              <w:t>n/a</w:t>
            </w:r>
          </w:p>
        </w:tc>
        <w:tc>
          <w:tcPr>
            <w:tcW w:w="1475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5504DAC4" w14:textId="540C3FD1" w:rsidR="00BD439E" w:rsidRPr="00DD4086" w:rsidRDefault="0067202F" w:rsidP="00BD439E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D4086">
              <w:rPr>
                <w:rFonts w:ascii="Times New Roman" w:hAnsi="Times New Roman" w:cs="Times New Roman"/>
                <w:szCs w:val="20"/>
              </w:rPr>
              <w:t>0.1 M KOH /1600</w:t>
            </w:r>
          </w:p>
        </w:tc>
        <w:tc>
          <w:tcPr>
            <w:tcW w:w="751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36496A72" w14:textId="0A056634" w:rsidR="00BD439E" w:rsidRPr="00DD4086" w:rsidRDefault="0067202F" w:rsidP="00BD439E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D4086">
              <w:rPr>
                <w:rFonts w:ascii="Times New Roman" w:hAnsi="Times New Roman" w:cs="Times New Roman"/>
                <w:szCs w:val="20"/>
              </w:rPr>
              <w:fldChar w:fldCharType="begin"/>
            </w:r>
            <w:r w:rsidR="00E01ACE" w:rsidRPr="00DD4086">
              <w:rPr>
                <w:rFonts w:ascii="Times New Roman" w:hAnsi="Times New Roman" w:cs="Times New Roman"/>
                <w:szCs w:val="20"/>
              </w:rPr>
              <w:instrText xml:space="preserve"> ADDIN EN.CITE &lt;EndNote&gt;&lt;Cite&gt;&lt;Author&gt;Oh&lt;/Author&gt;&lt;Year&gt;2015&lt;/Year&gt;&lt;RecNum&gt;719&lt;/RecNum&gt;&lt;DisplayText&gt;[13]&lt;/DisplayText&gt;&lt;record&gt;&lt;rec-number&gt;719&lt;/rec-number&gt;&lt;foreign-keys&gt;&lt;key app="EN" db-id="zpzreeapzxste3e5s5350avuvfpx99tazs2d" timestamp="1772932110"&gt;719&lt;/key&gt;&lt;/foreign-keys&gt;&lt;ref-type name="Journal Article"&gt;17&lt;/ref-type&gt;&lt;contributors&gt;&lt;authors&gt;&lt;author&gt;Oh, Mi Young&lt;/author&gt;&lt;author&gt;Jeon, Jeong Sook&lt;/author&gt;&lt;author&gt;Lee, Jong Ju&lt;/author&gt;&lt;author&gt;Kim, Pil&lt;/author&gt;&lt;author&gt;Nahm, Kee Suk&lt;/author&gt;&lt;/authors&gt;&lt;/contributors&gt;&lt;titles&gt;&lt;title&gt;The bifunctional electrocatalytic activity of perovskite La0.6Sr0.4CoO3−δ for oxygen reduction and evolution reactions&lt;/title&gt;&lt;secondary-title&gt;RSC Advances&lt;/secondary-title&gt;&lt;/titles&gt;&lt;periodical&gt;&lt;full-title&gt;RSC Advances&lt;/full-title&gt;&lt;abbr-1&gt;RSC Adv.&lt;/abbr-1&gt;&lt;abbr-2&gt;RSC Adv.&lt;/abbr-2&gt;&lt;/periodical&gt;&lt;pages&gt;19190-19198&lt;/pages&gt;&lt;volume&gt;5&lt;/volume&gt;&lt;number&gt;25&lt;/number&gt;&lt;section&gt;19190&lt;/section&gt;&lt;dates&gt;&lt;year&gt;2015&lt;/year&gt;&lt;/dates&gt;&lt;isbn&gt;2046-2069&lt;/isbn&gt;&lt;urls&gt;&lt;/urls&gt;&lt;electronic-resource-num&gt;10.1039/c4ra16097e&lt;/electronic-resource-num&gt;&lt;/record&gt;&lt;/Cite&gt;&lt;/EndNote&gt;</w:instrText>
            </w:r>
            <w:r w:rsidRPr="00DD4086">
              <w:rPr>
                <w:rFonts w:ascii="Times New Roman" w:hAnsi="Times New Roman" w:cs="Times New Roman"/>
                <w:szCs w:val="20"/>
              </w:rPr>
              <w:fldChar w:fldCharType="separate"/>
            </w:r>
            <w:r w:rsidR="00E01ACE" w:rsidRPr="00DD4086">
              <w:rPr>
                <w:rFonts w:ascii="Times New Roman" w:hAnsi="Times New Roman" w:cs="Times New Roman"/>
                <w:noProof/>
                <w:szCs w:val="20"/>
              </w:rPr>
              <w:t>[13]</w:t>
            </w:r>
            <w:r w:rsidRPr="00DD4086">
              <w:rPr>
                <w:rFonts w:ascii="Times New Roman" w:hAnsi="Times New Roman" w:cs="Times New Roman"/>
                <w:szCs w:val="20"/>
              </w:rPr>
              <w:fldChar w:fldCharType="end"/>
            </w:r>
          </w:p>
        </w:tc>
      </w:tr>
      <w:tr w:rsidR="00F55950" w:rsidRPr="00DD4086" w14:paraId="46D92594" w14:textId="77777777" w:rsidTr="00106BDD">
        <w:trPr>
          <w:trHeight w:val="760"/>
        </w:trPr>
        <w:tc>
          <w:tcPr>
            <w:tcW w:w="2560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5196DCE6" w14:textId="10649304" w:rsidR="00F55950" w:rsidRPr="00DD4086" w:rsidRDefault="0067202F" w:rsidP="00F55950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</w:rPr>
            </w:pP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</w:rPr>
              <w:t>LaNi</w:t>
            </w: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  <w:vertAlign w:val="subscript"/>
              </w:rPr>
              <w:t>0.85</w:t>
            </w: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</w:rPr>
              <w:t>Mg</w:t>
            </w: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  <w:vertAlign w:val="subscript"/>
              </w:rPr>
              <w:t>0.15</w:t>
            </w: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</w:rPr>
              <w:t>O</w:t>
            </w:r>
            <w:r w:rsidRPr="00DD4086">
              <w:rPr>
                <w:rFonts w:ascii="Times New Roman" w:eastAsia="Pretendard Light" w:hAnsi="Times New Roman" w:cs="Times New Roman"/>
                <w:color w:val="000000" w:themeColor="text1"/>
                <w:kern w:val="24"/>
                <w:szCs w:val="20"/>
                <w:vertAlign w:val="subscript"/>
              </w:rPr>
              <w:t>3</w:t>
            </w:r>
          </w:p>
        </w:tc>
        <w:tc>
          <w:tcPr>
            <w:tcW w:w="1415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23A5438A" w14:textId="329217D3" w:rsidR="00F55950" w:rsidRPr="00DD4086" w:rsidRDefault="0067202F" w:rsidP="00F55950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</w:pP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n/a</w:t>
            </w:r>
          </w:p>
        </w:tc>
        <w:tc>
          <w:tcPr>
            <w:tcW w:w="1419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161CD2C3" w14:textId="7CB43CD2" w:rsidR="00F55950" w:rsidRPr="00DD4086" w:rsidRDefault="0067202F" w:rsidP="00F55950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</w:pP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1.86 @ 10</w:t>
            </w:r>
          </w:p>
        </w:tc>
        <w:tc>
          <w:tcPr>
            <w:tcW w:w="1400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6ACE3D35" w14:textId="32F19D16" w:rsidR="00F55950" w:rsidRPr="00DD4086" w:rsidRDefault="0067202F" w:rsidP="00F55950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D4086">
              <w:rPr>
                <w:rFonts w:ascii="Times New Roman" w:hAnsi="Times New Roman" w:cs="Times New Roman"/>
                <w:szCs w:val="20"/>
              </w:rPr>
              <w:t>0.2</w:t>
            </w:r>
          </w:p>
        </w:tc>
        <w:tc>
          <w:tcPr>
            <w:tcW w:w="1475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050F0734" w14:textId="0D6E732F" w:rsidR="00F55950" w:rsidRPr="00DD4086" w:rsidRDefault="0067202F" w:rsidP="00F55950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D4086">
              <w:rPr>
                <w:rFonts w:ascii="Times New Roman" w:hAnsi="Times New Roman" w:cs="Times New Roman"/>
                <w:szCs w:val="20"/>
              </w:rPr>
              <w:t>0.1 M KOH /1600</w:t>
            </w:r>
          </w:p>
        </w:tc>
        <w:tc>
          <w:tcPr>
            <w:tcW w:w="751" w:type="dxa"/>
            <w:tcBorders>
              <w:top w:val="single" w:sz="12" w:space="0" w:color="auto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2C940D90" w14:textId="30C9AC98" w:rsidR="00F55950" w:rsidRPr="00DD4086" w:rsidRDefault="0067202F" w:rsidP="00F55950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D4086">
              <w:rPr>
                <w:rFonts w:ascii="Times New Roman" w:hAnsi="Times New Roman" w:cs="Times New Roman"/>
                <w:szCs w:val="20"/>
              </w:rPr>
              <w:fldChar w:fldCharType="begin"/>
            </w:r>
            <w:r w:rsidR="00E01ACE" w:rsidRPr="00DD4086">
              <w:rPr>
                <w:rFonts w:ascii="Times New Roman" w:hAnsi="Times New Roman" w:cs="Times New Roman"/>
                <w:szCs w:val="20"/>
              </w:rPr>
              <w:instrText xml:space="preserve"> ADDIN EN.CITE &lt;EndNote&gt;&lt;Cite&gt;&lt;Author&gt;Du&lt;/Author&gt;&lt;Year&gt;2014&lt;/Year&gt;&lt;RecNum&gt;720&lt;/RecNum&gt;&lt;DisplayText&gt;[14]&lt;/DisplayText&gt;&lt;record&gt;&lt;rec-number&gt;720&lt;/rec-number&gt;&lt;foreign-keys&gt;&lt;key app="EN" db-id="zpzreeapzxste3e5s5350avuvfpx99tazs2d" timestamp="1772932348"&gt;720&lt;/key&gt;&lt;/foreign-keys&gt;&lt;ref-type name="Journal Article"&gt;17&lt;/ref-type&gt;&lt;contributors&gt;&lt;authors&gt;&lt;author&gt;Du, Zhenzhen&lt;/author&gt;&lt;author&gt;Yang, Peng&lt;/author&gt;&lt;author&gt;Wang, Long&lt;/author&gt;&lt;author&gt;Lu, Yuhao&lt;/author&gt;&lt;author&gt;Goodenough, J. B.&lt;/author&gt;&lt;author&gt;Zhang, Jian&lt;/author&gt;&lt;author&gt;Zhang, Dawei&lt;/author&gt;&lt;/authors&gt;&lt;/contributors&gt;&lt;titles&gt;&lt;title&gt;Electrocatalytic performances of LaNi1−Mg O3 perovskite oxides as bi-functional catalysts for lithium air batteries&lt;/title&gt;&lt;secondary-title&gt;Journal of Power Sources&lt;/secondary-title&gt;&lt;/titles&gt;&lt;periodical&gt;&lt;full-title&gt;Journal of Power Sources&lt;/full-title&gt;&lt;abbr-1&gt;J. Power Sources&lt;/abbr-1&gt;&lt;abbr-2&gt;J. Power Sources&lt;/abbr-2&gt;&lt;/periodical&gt;&lt;pages&gt;91-96&lt;/pages&gt;&lt;volume&gt;265&lt;/volume&gt;&lt;section&gt;91&lt;/section&gt;&lt;dates&gt;&lt;year&gt;2014&lt;/year&gt;&lt;/dates&gt;&lt;isbn&gt;03787753&lt;/isbn&gt;&lt;urls&gt;&lt;/urls&gt;&lt;electronic-resource-num&gt;10.1016/j.jpowsour.2014.04.096&lt;/electronic-resource-num&gt;&lt;/record&gt;&lt;/Cite&gt;&lt;/EndNote&gt;</w:instrText>
            </w:r>
            <w:r w:rsidRPr="00DD4086">
              <w:rPr>
                <w:rFonts w:ascii="Times New Roman" w:hAnsi="Times New Roman" w:cs="Times New Roman"/>
                <w:szCs w:val="20"/>
              </w:rPr>
              <w:fldChar w:fldCharType="separate"/>
            </w:r>
            <w:r w:rsidR="00E01ACE" w:rsidRPr="00DD4086">
              <w:rPr>
                <w:rFonts w:ascii="Times New Roman" w:hAnsi="Times New Roman" w:cs="Times New Roman"/>
                <w:noProof/>
                <w:szCs w:val="20"/>
              </w:rPr>
              <w:t>[14]</w:t>
            </w:r>
            <w:r w:rsidRPr="00DD4086">
              <w:rPr>
                <w:rFonts w:ascii="Times New Roman" w:hAnsi="Times New Roman" w:cs="Times New Roman"/>
                <w:szCs w:val="20"/>
              </w:rPr>
              <w:fldChar w:fldCharType="end"/>
            </w:r>
          </w:p>
        </w:tc>
      </w:tr>
      <w:tr w:rsidR="00BD439E" w:rsidRPr="00DD4086" w14:paraId="570F1D17" w14:textId="77777777" w:rsidTr="00106BDD">
        <w:trPr>
          <w:trHeight w:val="760"/>
        </w:trPr>
        <w:tc>
          <w:tcPr>
            <w:tcW w:w="2560" w:type="dxa"/>
            <w:tcBorders>
              <w:top w:val="single" w:sz="12" w:space="0" w:color="auto"/>
              <w:left w:val="single" w:sz="2" w:space="0" w:color="FFFFFF" w:themeColor="background1"/>
              <w:bottom w:val="single" w:sz="18" w:space="0" w:color="auto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1383778F" w14:textId="018BE4AB" w:rsidR="00BD439E" w:rsidRPr="00DD4086" w:rsidRDefault="0067202F" w:rsidP="00BD439E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</w:pP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Co-dope LaMnO</w:t>
            </w: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  <w:vertAlign w:val="subscript"/>
              </w:rPr>
              <w:t>3</w:t>
            </w: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/NCNT</w:t>
            </w:r>
          </w:p>
        </w:tc>
        <w:tc>
          <w:tcPr>
            <w:tcW w:w="1415" w:type="dxa"/>
            <w:tcBorders>
              <w:top w:val="single" w:sz="12" w:space="0" w:color="auto"/>
              <w:left w:val="single" w:sz="2" w:space="0" w:color="FFFFFF" w:themeColor="background1"/>
              <w:bottom w:val="single" w:sz="18" w:space="0" w:color="auto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358E65CB" w14:textId="4D719364" w:rsidR="00BD439E" w:rsidRPr="00DD4086" w:rsidRDefault="0067202F" w:rsidP="00BD439E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</w:pP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n/a</w:t>
            </w:r>
          </w:p>
        </w:tc>
        <w:tc>
          <w:tcPr>
            <w:tcW w:w="1419" w:type="dxa"/>
            <w:tcBorders>
              <w:top w:val="single" w:sz="12" w:space="0" w:color="auto"/>
              <w:left w:val="single" w:sz="2" w:space="0" w:color="FFFFFF" w:themeColor="background1"/>
              <w:bottom w:val="single" w:sz="18" w:space="0" w:color="auto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32E3E31B" w14:textId="0A6CB8E9" w:rsidR="00BD439E" w:rsidRPr="00DD4086" w:rsidRDefault="0067202F" w:rsidP="00BD439E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</w:pPr>
            <w:r w:rsidRPr="00DD408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1.78 @ 10</w:t>
            </w:r>
          </w:p>
        </w:tc>
        <w:tc>
          <w:tcPr>
            <w:tcW w:w="1400" w:type="dxa"/>
            <w:tcBorders>
              <w:top w:val="single" w:sz="12" w:space="0" w:color="auto"/>
              <w:left w:val="single" w:sz="2" w:space="0" w:color="FFFFFF" w:themeColor="background1"/>
              <w:bottom w:val="single" w:sz="18" w:space="0" w:color="auto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6B8C4BC9" w14:textId="322CF0CB" w:rsidR="00BD439E" w:rsidRPr="00DD4086" w:rsidRDefault="0067202F" w:rsidP="00BD439E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D4086">
              <w:rPr>
                <w:rFonts w:ascii="Times New Roman" w:hAnsi="Times New Roman" w:cs="Times New Roman"/>
                <w:szCs w:val="20"/>
              </w:rPr>
              <w:t>0.41</w:t>
            </w:r>
          </w:p>
        </w:tc>
        <w:tc>
          <w:tcPr>
            <w:tcW w:w="1475" w:type="dxa"/>
            <w:tcBorders>
              <w:top w:val="single" w:sz="12" w:space="0" w:color="auto"/>
              <w:left w:val="single" w:sz="2" w:space="0" w:color="FFFFFF" w:themeColor="background1"/>
              <w:bottom w:val="single" w:sz="18" w:space="0" w:color="auto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00445B14" w14:textId="32B43572" w:rsidR="00BD439E" w:rsidRPr="00DD4086" w:rsidRDefault="0067202F" w:rsidP="00BD439E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D4086">
              <w:rPr>
                <w:rFonts w:ascii="Times New Roman" w:hAnsi="Times New Roman" w:cs="Times New Roman"/>
                <w:szCs w:val="20"/>
              </w:rPr>
              <w:t>0.1 M KOH /1600</w:t>
            </w:r>
          </w:p>
        </w:tc>
        <w:tc>
          <w:tcPr>
            <w:tcW w:w="751" w:type="dxa"/>
            <w:tcBorders>
              <w:top w:val="single" w:sz="12" w:space="0" w:color="auto"/>
              <w:left w:val="single" w:sz="2" w:space="0" w:color="FFFFFF" w:themeColor="background1"/>
              <w:bottom w:val="single" w:sz="18" w:space="0" w:color="auto"/>
              <w:right w:val="single" w:sz="2" w:space="0" w:color="FFFFFF" w:themeColor="background1"/>
            </w:tcBorders>
            <w:shd w:val="clear" w:color="auto" w:fill="FFFFFF" w:themeFill="background1"/>
            <w:vAlign w:val="center"/>
          </w:tcPr>
          <w:p w14:paraId="5966C7E2" w14:textId="4A5D2A01" w:rsidR="00BD439E" w:rsidRPr="00DD4086" w:rsidRDefault="0067202F" w:rsidP="00BD439E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D4086">
              <w:rPr>
                <w:rFonts w:ascii="Times New Roman" w:hAnsi="Times New Roman" w:cs="Times New Roman"/>
                <w:szCs w:val="20"/>
              </w:rPr>
              <w:fldChar w:fldCharType="begin"/>
            </w:r>
            <w:r w:rsidR="00E01ACE" w:rsidRPr="00DD4086">
              <w:rPr>
                <w:rFonts w:ascii="Times New Roman" w:hAnsi="Times New Roman" w:cs="Times New Roman"/>
                <w:szCs w:val="20"/>
              </w:rPr>
              <w:instrText xml:space="preserve"> ADDIN EN.CITE &lt;EndNote&gt;&lt;Cite&gt;&lt;Author&gt;Lee&lt;/Author&gt;&lt;Year&gt;2015&lt;/Year&gt;&lt;RecNum&gt;721&lt;/RecNum&gt;&lt;DisplayText&gt;[15]&lt;/DisplayText&gt;&lt;record&gt;&lt;rec-number&gt;721&lt;/rec-number&gt;&lt;foreign-keys&gt;&lt;key app="EN" db-id="zpzreeapzxste3e5s5350avuvfpx99tazs2d" timestamp="1772932575"&gt;721&lt;/key&gt;&lt;/foreign-keys&gt;&lt;ref-type name="Journal Article"&gt;17&lt;/ref-type&gt;&lt;contributors&gt;&lt;authors&gt;&lt;author&gt;Lee, Dong Un&lt;/author&gt;&lt;author&gt;Park, Moon Gyu&lt;/author&gt;&lt;author&gt;Park, Hey Woong&lt;/author&gt;&lt;author&gt;Seo, Min Ho&lt;/author&gt;&lt;author&gt;Ismayilov, Vugar&lt;/author&gt;&lt;author&gt;Ahmed, Raihan&lt;/author&gt;&lt;author&gt;Chen, Zhongwei&lt;/author&gt;&lt;/authors&gt;&lt;/contributors&gt;&lt;titles&gt;&lt;title&gt;Highly active Co-doped LaMnO 3 perovskite oxide and N-doped carbon nanotube hybrid bi-functional catalyst for rechargeable zinc–air batteries&lt;/title&gt;&lt;secondary-title&gt;Electrochemistry Communications&lt;/secondary-title&gt;&lt;/titles&gt;&lt;periodical&gt;&lt;full-title&gt;Electrochemistry Communications&lt;/full-title&gt;&lt;abbr-1&gt;Electrochem. Commun.&lt;/abbr-1&gt;&lt;abbr-2&gt;Electrochem. Commun.&lt;/abbr-2&gt;&lt;/periodical&gt;&lt;pages&gt;38-41&lt;/pages&gt;&lt;volume&gt;60&lt;/volume&gt;&lt;section&gt;38&lt;/section&gt;&lt;dates&gt;&lt;year&gt;2015&lt;/year&gt;&lt;/dates&gt;&lt;isbn&gt;13882481&lt;/isbn&gt;&lt;urls&gt;&lt;/urls&gt;&lt;electronic-resource-num&gt;10.1016/j.elecom.2015.08.001&lt;/electronic-resource-num&gt;&lt;/record&gt;&lt;/Cite&gt;&lt;/EndNote&gt;</w:instrText>
            </w:r>
            <w:r w:rsidRPr="00DD4086">
              <w:rPr>
                <w:rFonts w:ascii="Times New Roman" w:hAnsi="Times New Roman" w:cs="Times New Roman"/>
                <w:szCs w:val="20"/>
              </w:rPr>
              <w:fldChar w:fldCharType="separate"/>
            </w:r>
            <w:r w:rsidR="00E01ACE" w:rsidRPr="00DD4086">
              <w:rPr>
                <w:rFonts w:ascii="Times New Roman" w:hAnsi="Times New Roman" w:cs="Times New Roman"/>
                <w:noProof/>
                <w:szCs w:val="20"/>
              </w:rPr>
              <w:t>[15]</w:t>
            </w:r>
            <w:r w:rsidRPr="00DD4086">
              <w:rPr>
                <w:rFonts w:ascii="Times New Roman" w:hAnsi="Times New Roman" w:cs="Times New Roman"/>
                <w:szCs w:val="20"/>
              </w:rPr>
              <w:fldChar w:fldCharType="end"/>
            </w:r>
          </w:p>
        </w:tc>
      </w:tr>
    </w:tbl>
    <w:p w14:paraId="3D24D075" w14:textId="77777777" w:rsidR="009A6BFB" w:rsidRPr="00DD4086" w:rsidRDefault="009A6BFB" w:rsidP="008E7F86">
      <w:pPr>
        <w:widowControl/>
        <w:wordWrap/>
        <w:autoSpaceDE/>
        <w:autoSpaceDN/>
        <w:spacing w:after="160" w:line="259" w:lineRule="auto"/>
        <w:rPr>
          <w:rFonts w:ascii="Times New Roman" w:hAnsi="Times New Roman" w:cs="Times New Roman"/>
          <w:b/>
          <w:szCs w:val="20"/>
        </w:rPr>
      </w:pPr>
    </w:p>
    <w:p w14:paraId="54D3E669" w14:textId="77777777" w:rsidR="009A6BFB" w:rsidRPr="00DD4086" w:rsidRDefault="009A6BFB">
      <w:pPr>
        <w:widowControl/>
        <w:wordWrap/>
        <w:autoSpaceDE/>
        <w:autoSpaceDN/>
        <w:spacing w:after="160" w:line="259" w:lineRule="auto"/>
        <w:rPr>
          <w:rFonts w:ascii="Times New Roman" w:hAnsi="Times New Roman" w:cs="Times New Roman"/>
          <w:b/>
          <w:szCs w:val="20"/>
        </w:rPr>
      </w:pPr>
      <w:r w:rsidRPr="00DD4086">
        <w:rPr>
          <w:rFonts w:ascii="Times New Roman" w:hAnsi="Times New Roman" w:cs="Times New Roman"/>
          <w:b/>
          <w:szCs w:val="20"/>
        </w:rPr>
        <w:br w:type="page"/>
      </w:r>
    </w:p>
    <w:p w14:paraId="6372F038" w14:textId="59C1638A" w:rsidR="008E7F86" w:rsidRPr="000C6535" w:rsidRDefault="008E7F86" w:rsidP="008E7F86">
      <w:pPr>
        <w:widowControl/>
        <w:wordWrap/>
        <w:autoSpaceDE/>
        <w:autoSpaceDN/>
        <w:spacing w:after="160" w:line="259" w:lineRule="auto"/>
        <w:rPr>
          <w:rFonts w:ascii="Times New Roman" w:hAnsi="Times New Roman" w:cs="Times New Roman"/>
          <w:b/>
          <w:sz w:val="24"/>
          <w:szCs w:val="24"/>
        </w:rPr>
      </w:pPr>
      <w:r w:rsidRPr="000C6535">
        <w:rPr>
          <w:rFonts w:ascii="Times New Roman" w:hAnsi="Times New Roman" w:cs="Times New Roman"/>
          <w:b/>
          <w:sz w:val="24"/>
          <w:szCs w:val="24"/>
        </w:rPr>
        <w:lastRenderedPageBreak/>
        <w:t>References</w:t>
      </w:r>
    </w:p>
    <w:p w14:paraId="09C165E6" w14:textId="77777777" w:rsidR="00E01ACE" w:rsidRPr="000C6535" w:rsidRDefault="008E7F86" w:rsidP="00E01ACE">
      <w:pPr>
        <w:pStyle w:val="EndNoteBibliography"/>
        <w:spacing w:after="0"/>
        <w:ind w:left="420" w:hanging="420"/>
        <w:rPr>
          <w:szCs w:val="24"/>
        </w:rPr>
      </w:pPr>
      <w:r w:rsidRPr="000C6535">
        <w:rPr>
          <w:b/>
          <w:szCs w:val="24"/>
        </w:rPr>
        <w:fldChar w:fldCharType="begin"/>
      </w:r>
      <w:r w:rsidRPr="000C6535">
        <w:rPr>
          <w:b/>
          <w:szCs w:val="24"/>
        </w:rPr>
        <w:instrText xml:space="preserve"> ADDIN EN.REFLIST </w:instrText>
      </w:r>
      <w:r w:rsidRPr="000C6535">
        <w:rPr>
          <w:b/>
          <w:szCs w:val="24"/>
        </w:rPr>
        <w:fldChar w:fldCharType="separate"/>
      </w:r>
      <w:r w:rsidR="00E01ACE" w:rsidRPr="000C6535">
        <w:rPr>
          <w:szCs w:val="24"/>
        </w:rPr>
        <w:t>1.</w:t>
      </w:r>
      <w:r w:rsidR="00E01ACE" w:rsidRPr="000C6535">
        <w:rPr>
          <w:szCs w:val="24"/>
        </w:rPr>
        <w:tab/>
        <w:t xml:space="preserve">Y.-X. Gao, Y. Wang, H. Liu, H.-Y. Xu, X.-P. Liu, Y.-C. Hua, C.-P. Li, J. Bai, J. Alloys Compd. </w:t>
      </w:r>
      <w:r w:rsidR="00E01ACE" w:rsidRPr="000C6535">
        <w:rPr>
          <w:b/>
          <w:szCs w:val="24"/>
        </w:rPr>
        <w:t>1010</w:t>
      </w:r>
      <w:r w:rsidR="00E01ACE" w:rsidRPr="000C6535">
        <w:rPr>
          <w:szCs w:val="24"/>
        </w:rPr>
        <w:t>, 178271 (2025)</w:t>
      </w:r>
    </w:p>
    <w:p w14:paraId="491B3823" w14:textId="77777777" w:rsidR="00E01ACE" w:rsidRPr="000C6535" w:rsidRDefault="00E01ACE" w:rsidP="00E01ACE">
      <w:pPr>
        <w:pStyle w:val="EndNoteBibliography"/>
        <w:spacing w:after="0"/>
        <w:ind w:left="420" w:hanging="420"/>
        <w:rPr>
          <w:szCs w:val="24"/>
        </w:rPr>
      </w:pPr>
      <w:r w:rsidRPr="000C6535">
        <w:rPr>
          <w:szCs w:val="24"/>
        </w:rPr>
        <w:t>2.</w:t>
      </w:r>
      <w:r w:rsidRPr="000C6535">
        <w:rPr>
          <w:szCs w:val="24"/>
        </w:rPr>
        <w:tab/>
        <w:t xml:space="preserve">Z. Lu, H. Zhou, B. Qian, S. Wang, Y. Zheng, L. Ge, H. Chen, Int. J. Hydrogen Energy </w:t>
      </w:r>
      <w:r w:rsidRPr="000C6535">
        <w:rPr>
          <w:b/>
          <w:szCs w:val="24"/>
        </w:rPr>
        <w:t>48</w:t>
      </w:r>
      <w:r w:rsidRPr="000C6535">
        <w:rPr>
          <w:szCs w:val="24"/>
        </w:rPr>
        <w:t>, 8082-8092 (2023)</w:t>
      </w:r>
    </w:p>
    <w:p w14:paraId="0A1C29F9" w14:textId="77777777" w:rsidR="00E01ACE" w:rsidRPr="000C6535" w:rsidRDefault="00E01ACE" w:rsidP="00E01ACE">
      <w:pPr>
        <w:pStyle w:val="EndNoteBibliography"/>
        <w:spacing w:after="0"/>
        <w:ind w:left="420" w:hanging="420"/>
        <w:rPr>
          <w:szCs w:val="24"/>
        </w:rPr>
      </w:pPr>
      <w:r w:rsidRPr="000C6535">
        <w:rPr>
          <w:szCs w:val="24"/>
        </w:rPr>
        <w:t>3.</w:t>
      </w:r>
      <w:r w:rsidRPr="000C6535">
        <w:rPr>
          <w:szCs w:val="24"/>
        </w:rPr>
        <w:tab/>
        <w:t xml:space="preserve">S. G. Chandrappa, P. Moni, D. Chen, G. Karkera, K. R. Prakasha, R. A. Caruso, A. S. Prakash, J. Mater. Chem. A </w:t>
      </w:r>
      <w:r w:rsidRPr="000C6535">
        <w:rPr>
          <w:b/>
          <w:szCs w:val="24"/>
        </w:rPr>
        <w:t>8</w:t>
      </w:r>
      <w:r w:rsidRPr="000C6535">
        <w:rPr>
          <w:szCs w:val="24"/>
        </w:rPr>
        <w:t>, 20612-20620 (2020)</w:t>
      </w:r>
    </w:p>
    <w:p w14:paraId="3AE6E238" w14:textId="77777777" w:rsidR="00E01ACE" w:rsidRPr="000C6535" w:rsidRDefault="00E01ACE" w:rsidP="00E01ACE">
      <w:pPr>
        <w:pStyle w:val="EndNoteBibliography"/>
        <w:spacing w:after="0"/>
        <w:ind w:left="420" w:hanging="420"/>
        <w:rPr>
          <w:szCs w:val="24"/>
        </w:rPr>
      </w:pPr>
      <w:r w:rsidRPr="000C6535">
        <w:rPr>
          <w:szCs w:val="24"/>
        </w:rPr>
        <w:t>4.</w:t>
      </w:r>
      <w:r w:rsidRPr="000C6535">
        <w:rPr>
          <w:szCs w:val="24"/>
        </w:rPr>
        <w:tab/>
        <w:t xml:space="preserve">K. Li, J. Gao, X. Han, Q. Shao, Z. Lü, Journal of Energy Chemistry </w:t>
      </w:r>
      <w:r w:rsidRPr="000C6535">
        <w:rPr>
          <w:b/>
          <w:szCs w:val="24"/>
        </w:rPr>
        <w:t>96</w:t>
      </w:r>
      <w:r w:rsidRPr="000C6535">
        <w:rPr>
          <w:szCs w:val="24"/>
        </w:rPr>
        <w:t>, 669-678 (2024)</w:t>
      </w:r>
    </w:p>
    <w:p w14:paraId="3E0F4E37" w14:textId="77777777" w:rsidR="00E01ACE" w:rsidRPr="000C6535" w:rsidRDefault="00E01ACE" w:rsidP="00E01ACE">
      <w:pPr>
        <w:pStyle w:val="EndNoteBibliography"/>
        <w:spacing w:after="0"/>
        <w:ind w:left="420" w:hanging="420"/>
        <w:rPr>
          <w:szCs w:val="24"/>
        </w:rPr>
      </w:pPr>
      <w:r w:rsidRPr="000C6535">
        <w:rPr>
          <w:szCs w:val="24"/>
        </w:rPr>
        <w:t>5.</w:t>
      </w:r>
      <w:r w:rsidRPr="000C6535">
        <w:rPr>
          <w:szCs w:val="24"/>
        </w:rPr>
        <w:tab/>
        <w:t xml:space="preserve">R. A. Afzal, K.-Y. Park, S.-H. Cho, N.-I. Kim, S. R. Choi, J. H. Kim, H.-T. Lim, J.-Y. Park, RSC Adv. </w:t>
      </w:r>
      <w:r w:rsidRPr="000C6535">
        <w:rPr>
          <w:b/>
          <w:szCs w:val="24"/>
        </w:rPr>
        <w:t>7</w:t>
      </w:r>
      <w:r w:rsidRPr="000C6535">
        <w:rPr>
          <w:szCs w:val="24"/>
        </w:rPr>
        <w:t>, 47643-47653 (2017)</w:t>
      </w:r>
    </w:p>
    <w:p w14:paraId="4D7D9014" w14:textId="77777777" w:rsidR="00E01ACE" w:rsidRPr="000C6535" w:rsidRDefault="00E01ACE" w:rsidP="00E01ACE">
      <w:pPr>
        <w:pStyle w:val="EndNoteBibliography"/>
        <w:spacing w:after="0"/>
        <w:ind w:left="420" w:hanging="420"/>
        <w:rPr>
          <w:szCs w:val="24"/>
        </w:rPr>
      </w:pPr>
      <w:r w:rsidRPr="000C6535">
        <w:rPr>
          <w:szCs w:val="24"/>
        </w:rPr>
        <w:t>6.</w:t>
      </w:r>
      <w:r w:rsidRPr="000C6535">
        <w:rPr>
          <w:szCs w:val="24"/>
        </w:rPr>
        <w:tab/>
        <w:t xml:space="preserve">Y. Zhu, W. Zhou, J. Yu, Y. Chen, M. Liu, Z. Shao, Chem. Mat. </w:t>
      </w:r>
      <w:r w:rsidRPr="000C6535">
        <w:rPr>
          <w:b/>
          <w:szCs w:val="24"/>
        </w:rPr>
        <w:t>28</w:t>
      </w:r>
      <w:r w:rsidRPr="000C6535">
        <w:rPr>
          <w:szCs w:val="24"/>
        </w:rPr>
        <w:t>, 1691–1697 (2016)</w:t>
      </w:r>
    </w:p>
    <w:p w14:paraId="49904904" w14:textId="77777777" w:rsidR="00E01ACE" w:rsidRPr="000C6535" w:rsidRDefault="00E01ACE" w:rsidP="00E01ACE">
      <w:pPr>
        <w:pStyle w:val="EndNoteBibliography"/>
        <w:spacing w:after="0"/>
        <w:ind w:left="420" w:hanging="420"/>
        <w:rPr>
          <w:szCs w:val="24"/>
        </w:rPr>
      </w:pPr>
      <w:r w:rsidRPr="000C6535">
        <w:rPr>
          <w:szCs w:val="24"/>
        </w:rPr>
        <w:t>7.</w:t>
      </w:r>
      <w:r w:rsidRPr="000C6535">
        <w:rPr>
          <w:szCs w:val="24"/>
        </w:rPr>
        <w:tab/>
        <w:t xml:space="preserve">Z. Wu, L.-P. Sun, T. Xia, L.-H. Huo, H. Zhao, A. Rougier, J.-C. Grenier, J. Power Sources </w:t>
      </w:r>
      <w:r w:rsidRPr="000C6535">
        <w:rPr>
          <w:b/>
          <w:szCs w:val="24"/>
        </w:rPr>
        <w:t>334</w:t>
      </w:r>
      <w:r w:rsidRPr="000C6535">
        <w:rPr>
          <w:szCs w:val="24"/>
        </w:rPr>
        <w:t>, 86-93 (2016)</w:t>
      </w:r>
    </w:p>
    <w:p w14:paraId="2E7FF84E" w14:textId="77777777" w:rsidR="00E01ACE" w:rsidRPr="000C6535" w:rsidRDefault="00E01ACE" w:rsidP="00E01ACE">
      <w:pPr>
        <w:pStyle w:val="EndNoteBibliography"/>
        <w:spacing w:after="0"/>
        <w:ind w:left="420" w:hanging="420"/>
        <w:rPr>
          <w:szCs w:val="24"/>
        </w:rPr>
      </w:pPr>
      <w:r w:rsidRPr="000C6535">
        <w:rPr>
          <w:szCs w:val="24"/>
        </w:rPr>
        <w:t>8.</w:t>
      </w:r>
      <w:r w:rsidRPr="000C6535">
        <w:rPr>
          <w:szCs w:val="24"/>
        </w:rPr>
        <w:tab/>
        <w:t xml:space="preserve">P. Li, B. Wei, Z. Lü, Y. Wu, Y. Zhang, X. Huang, Appl. Surf. Sci. </w:t>
      </w:r>
      <w:r w:rsidRPr="000C6535">
        <w:rPr>
          <w:b/>
          <w:szCs w:val="24"/>
        </w:rPr>
        <w:t>464</w:t>
      </w:r>
      <w:r w:rsidRPr="000C6535">
        <w:rPr>
          <w:szCs w:val="24"/>
        </w:rPr>
        <w:t>, 494-501 (2019)</w:t>
      </w:r>
    </w:p>
    <w:p w14:paraId="1B2E13FB" w14:textId="77777777" w:rsidR="00E01ACE" w:rsidRPr="000C6535" w:rsidRDefault="00E01ACE" w:rsidP="00E01ACE">
      <w:pPr>
        <w:pStyle w:val="EndNoteBibliography"/>
        <w:spacing w:after="0"/>
        <w:ind w:left="420" w:hanging="420"/>
        <w:rPr>
          <w:szCs w:val="24"/>
        </w:rPr>
      </w:pPr>
      <w:r w:rsidRPr="000C6535">
        <w:rPr>
          <w:szCs w:val="24"/>
        </w:rPr>
        <w:t>9.</w:t>
      </w:r>
      <w:r w:rsidRPr="000C6535">
        <w:rPr>
          <w:szCs w:val="24"/>
        </w:rPr>
        <w:tab/>
        <w:t xml:space="preserve">U. Bhardwaj, A. Sharma, A. Mathur, A. Halder, H. S. Kushwaha, Energy Storage </w:t>
      </w:r>
      <w:r w:rsidRPr="000C6535">
        <w:rPr>
          <w:b/>
          <w:szCs w:val="24"/>
        </w:rPr>
        <w:t>4</w:t>
      </w:r>
      <w:r w:rsidRPr="000C6535">
        <w:rPr>
          <w:szCs w:val="24"/>
        </w:rPr>
        <w:t>, e293 (2021)</w:t>
      </w:r>
    </w:p>
    <w:p w14:paraId="399372EA" w14:textId="77777777" w:rsidR="00E01ACE" w:rsidRPr="000C6535" w:rsidRDefault="00E01ACE" w:rsidP="00E01ACE">
      <w:pPr>
        <w:pStyle w:val="EndNoteBibliography"/>
        <w:spacing w:after="0"/>
        <w:ind w:left="420" w:hanging="420"/>
        <w:rPr>
          <w:szCs w:val="24"/>
        </w:rPr>
      </w:pPr>
      <w:r w:rsidRPr="000C6535">
        <w:rPr>
          <w:szCs w:val="24"/>
        </w:rPr>
        <w:t>10.</w:t>
      </w:r>
      <w:r w:rsidRPr="000C6535">
        <w:rPr>
          <w:szCs w:val="24"/>
        </w:rPr>
        <w:tab/>
        <w:t xml:space="preserve">H. Sun, G. Chen, Y. Zhu, B. Liu, W. Zhou, Z. Shao, Chem. Eur. J. </w:t>
      </w:r>
      <w:r w:rsidRPr="000C6535">
        <w:rPr>
          <w:b/>
          <w:szCs w:val="24"/>
        </w:rPr>
        <w:t>23</w:t>
      </w:r>
      <w:r w:rsidRPr="000C6535">
        <w:rPr>
          <w:szCs w:val="24"/>
        </w:rPr>
        <w:t>, 5722-5728 (2017)</w:t>
      </w:r>
    </w:p>
    <w:p w14:paraId="364B59FD" w14:textId="77777777" w:rsidR="00E01ACE" w:rsidRPr="000C6535" w:rsidRDefault="00E01ACE" w:rsidP="00E01ACE">
      <w:pPr>
        <w:pStyle w:val="EndNoteBibliography"/>
        <w:spacing w:after="0"/>
        <w:ind w:left="420" w:hanging="420"/>
        <w:rPr>
          <w:szCs w:val="24"/>
        </w:rPr>
      </w:pPr>
      <w:r w:rsidRPr="000C6535">
        <w:rPr>
          <w:szCs w:val="24"/>
        </w:rPr>
        <w:t>11.</w:t>
      </w:r>
      <w:r w:rsidRPr="000C6535">
        <w:rPr>
          <w:szCs w:val="24"/>
        </w:rPr>
        <w:tab/>
        <w:t xml:space="preserve">K. J. May, C. E. Carlton, K. A. Stoerzinger, M. Risch, J. Suntivich, Y.-L. Lee, A. Grimaud, Y. Shao-Horn, J. Phys. Chem. Lett. </w:t>
      </w:r>
      <w:r w:rsidRPr="000C6535">
        <w:rPr>
          <w:b/>
          <w:szCs w:val="24"/>
        </w:rPr>
        <w:t>3</w:t>
      </w:r>
      <w:r w:rsidRPr="000C6535">
        <w:rPr>
          <w:szCs w:val="24"/>
        </w:rPr>
        <w:t>, 3264-3270 (2012)</w:t>
      </w:r>
    </w:p>
    <w:p w14:paraId="654C4055" w14:textId="77777777" w:rsidR="00E01ACE" w:rsidRPr="000C6535" w:rsidRDefault="00E01ACE" w:rsidP="00E01ACE">
      <w:pPr>
        <w:pStyle w:val="EndNoteBibliography"/>
        <w:spacing w:after="0"/>
        <w:ind w:left="420" w:hanging="420"/>
        <w:rPr>
          <w:szCs w:val="24"/>
        </w:rPr>
      </w:pPr>
      <w:r w:rsidRPr="000C6535">
        <w:rPr>
          <w:szCs w:val="24"/>
        </w:rPr>
        <w:t>12.</w:t>
      </w:r>
      <w:r w:rsidRPr="000C6535">
        <w:rPr>
          <w:szCs w:val="24"/>
        </w:rPr>
        <w:tab/>
        <w:t xml:space="preserve">M. Prabu, P. Ramakrishnan, P. Ganesan, A. Manthiram, S. Shanmugam, Nano Energy </w:t>
      </w:r>
      <w:r w:rsidRPr="000C6535">
        <w:rPr>
          <w:b/>
          <w:szCs w:val="24"/>
        </w:rPr>
        <w:t>15</w:t>
      </w:r>
      <w:r w:rsidRPr="000C6535">
        <w:rPr>
          <w:szCs w:val="24"/>
        </w:rPr>
        <w:t>, 92-103 (2015)</w:t>
      </w:r>
    </w:p>
    <w:p w14:paraId="56A7A20E" w14:textId="77777777" w:rsidR="00E01ACE" w:rsidRPr="000C6535" w:rsidRDefault="00E01ACE" w:rsidP="00E01ACE">
      <w:pPr>
        <w:pStyle w:val="EndNoteBibliography"/>
        <w:spacing w:after="0"/>
        <w:ind w:left="420" w:hanging="420"/>
        <w:rPr>
          <w:szCs w:val="24"/>
        </w:rPr>
      </w:pPr>
      <w:r w:rsidRPr="000C6535">
        <w:rPr>
          <w:szCs w:val="24"/>
        </w:rPr>
        <w:t>13.</w:t>
      </w:r>
      <w:r w:rsidRPr="000C6535">
        <w:rPr>
          <w:szCs w:val="24"/>
        </w:rPr>
        <w:tab/>
        <w:t xml:space="preserve">M. Y. Oh, J. S. Jeon, J. J. Lee, P. Kim, K. S. Nahm, RSC Adv. </w:t>
      </w:r>
      <w:r w:rsidRPr="000C6535">
        <w:rPr>
          <w:b/>
          <w:szCs w:val="24"/>
        </w:rPr>
        <w:t>5</w:t>
      </w:r>
      <w:r w:rsidRPr="000C6535">
        <w:rPr>
          <w:szCs w:val="24"/>
        </w:rPr>
        <w:t>, 19190-19198 (2015)</w:t>
      </w:r>
    </w:p>
    <w:p w14:paraId="51E7D016" w14:textId="77777777" w:rsidR="00E01ACE" w:rsidRPr="000C6535" w:rsidRDefault="00E01ACE" w:rsidP="00E01ACE">
      <w:pPr>
        <w:pStyle w:val="EndNoteBibliography"/>
        <w:spacing w:after="0"/>
        <w:ind w:left="420" w:hanging="420"/>
        <w:rPr>
          <w:szCs w:val="24"/>
        </w:rPr>
      </w:pPr>
      <w:r w:rsidRPr="000C6535">
        <w:rPr>
          <w:szCs w:val="24"/>
        </w:rPr>
        <w:t>14.</w:t>
      </w:r>
      <w:r w:rsidRPr="000C6535">
        <w:rPr>
          <w:szCs w:val="24"/>
        </w:rPr>
        <w:tab/>
        <w:t xml:space="preserve">Z. Du, P. Yang, L. Wang, Y. Lu, J. B. Goodenough, J. Zhang, D. Zhang, J. Power Sources </w:t>
      </w:r>
      <w:r w:rsidRPr="000C6535">
        <w:rPr>
          <w:b/>
          <w:szCs w:val="24"/>
        </w:rPr>
        <w:t>265</w:t>
      </w:r>
      <w:r w:rsidRPr="000C6535">
        <w:rPr>
          <w:szCs w:val="24"/>
        </w:rPr>
        <w:t>, 91-96 (2014)</w:t>
      </w:r>
    </w:p>
    <w:p w14:paraId="7C0050DF" w14:textId="77777777" w:rsidR="00E01ACE" w:rsidRPr="000C6535" w:rsidRDefault="00E01ACE" w:rsidP="00E01ACE">
      <w:pPr>
        <w:pStyle w:val="EndNoteBibliography"/>
        <w:ind w:left="420" w:hanging="420"/>
        <w:rPr>
          <w:szCs w:val="24"/>
        </w:rPr>
      </w:pPr>
      <w:r w:rsidRPr="000C6535">
        <w:rPr>
          <w:szCs w:val="24"/>
        </w:rPr>
        <w:t>15.</w:t>
      </w:r>
      <w:r w:rsidRPr="000C6535">
        <w:rPr>
          <w:szCs w:val="24"/>
        </w:rPr>
        <w:tab/>
        <w:t xml:space="preserve">D. U. Lee, M. G. Park, H. W. Park, M. H. Seo, V. Ismayilov, R. Ahmed, Z. Chen, Electrochem. Commun. </w:t>
      </w:r>
      <w:r w:rsidRPr="000C6535">
        <w:rPr>
          <w:b/>
          <w:szCs w:val="24"/>
        </w:rPr>
        <w:t>60</w:t>
      </w:r>
      <w:r w:rsidRPr="000C6535">
        <w:rPr>
          <w:szCs w:val="24"/>
        </w:rPr>
        <w:t>, 38-41 (2015)</w:t>
      </w:r>
    </w:p>
    <w:p w14:paraId="33E7F578" w14:textId="62045E01" w:rsidR="00F026C4" w:rsidRPr="00DD4086" w:rsidRDefault="008E7F86" w:rsidP="00173785">
      <w:pPr>
        <w:rPr>
          <w:rFonts w:ascii="Times New Roman" w:hAnsi="Times New Roman" w:cs="Times New Roman"/>
          <w:b/>
          <w:szCs w:val="20"/>
        </w:rPr>
      </w:pPr>
      <w:r w:rsidRPr="000C6535">
        <w:rPr>
          <w:rFonts w:ascii="Times New Roman" w:hAnsi="Times New Roman" w:cs="Times New Roman"/>
          <w:b/>
          <w:sz w:val="24"/>
          <w:szCs w:val="24"/>
        </w:rPr>
        <w:fldChar w:fldCharType="end"/>
      </w:r>
    </w:p>
    <w:sectPr w:rsidR="00F026C4" w:rsidRPr="00DD4086" w:rsidSect="00E439CC">
      <w:footerReference w:type="default" r:id="rId13"/>
      <w:pgSz w:w="11906" w:h="16838"/>
      <w:pgMar w:top="1701" w:right="1440" w:bottom="1440" w:left="1440" w:header="851" w:footer="992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56D46AA" w14:textId="77777777" w:rsidR="000A7419" w:rsidRDefault="000A7419">
      <w:pPr>
        <w:spacing w:after="0" w:line="240" w:lineRule="auto"/>
      </w:pPr>
      <w:r>
        <w:separator/>
      </w:r>
    </w:p>
  </w:endnote>
  <w:endnote w:type="continuationSeparator" w:id="0">
    <w:p w14:paraId="208E6B42" w14:textId="77777777" w:rsidR="000A7419" w:rsidRDefault="000A741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굴림">
    <w:altName w:val="Gulim"/>
    <w:panose1 w:val="020B0600000101010101"/>
    <w:charset w:val="81"/>
    <w:family w:val="modern"/>
    <w:pitch w:val="variable"/>
    <w:sig w:usb0="B00002AF" w:usb1="69D77CFB" w:usb2="00000030" w:usb3="00000000" w:csb0="0008009F" w:csb1="00000000"/>
  </w:font>
  <w:font w:name="Pretendard Light">
    <w:altName w:val="Cambria"/>
    <w:panose1 w:val="00000000000000000000"/>
    <w:charset w:val="00"/>
    <w:family w:val="roman"/>
    <w:notTrueType/>
    <w:pitch w:val="default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EDE9C85" w14:textId="77777777" w:rsidR="00D80C76" w:rsidRDefault="00D80C76">
        <w:pPr>
          <w:pStyle w:val="a6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A95B65"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5D275522" w14:textId="77777777" w:rsidR="00D80C76" w:rsidRDefault="00D80C76">
    <w:pPr>
      <w:pStyle w:val="a6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DC48FB8" w14:textId="77777777" w:rsidR="000A7419" w:rsidRDefault="000A7419">
      <w:pPr>
        <w:spacing w:after="0" w:line="240" w:lineRule="auto"/>
      </w:pPr>
      <w:r>
        <w:separator/>
      </w:r>
    </w:p>
  </w:footnote>
  <w:footnote w:type="continuationSeparator" w:id="0">
    <w:p w14:paraId="3624957D" w14:textId="77777777" w:rsidR="000A7419" w:rsidRDefault="000A7419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removePersonalInformation/>
  <w:bordersDoNotSurroundHeader/>
  <w:bordersDoNotSurroundFooter/>
  <w:hideGrammaticalErrors/>
  <w:proofState w:spelling="clean" w:grammar="clean"/>
  <w:stylePaneFormatFilter w:val="4024" w:allStyles="0" w:customStyles="0" w:latentStyles="1" w:stylesInUse="0" w:headingStyles="1" w:numberingStyles="0" w:tableStyles="0" w:directFormattingOnRuns="0" w:directFormattingOnParagraphs="0" w:directFormattingOnNumbering="0" w:directFormattingOnTables="0" w:clearFormatting="0" w:top3HeadingStyles="0" w:visibleStyles="1" w:alternateStyleNames="0"/>
  <w:defaultTabStop w:val="800"/>
  <w:displayVertic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Korean J Chem Eng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425&lt;/HangingIndent&gt;&lt;LineSpacing&gt;1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5f0fsev3t0xwlezexlppxeepva5d9wfea9d&quot;&gt;My EndNote Library&lt;record-ids&gt;&lt;item&gt;749&lt;/item&gt;&lt;/record-ids&gt;&lt;/item&gt;&lt;/Libraries&gt;"/>
    <w:docVar w:name="EN.UseJSCitationFormat" w:val="False"/>
  </w:docVars>
  <w:rsids>
    <w:rsidRoot w:val="00F026C4"/>
    <w:rsid w:val="000002DF"/>
    <w:rsid w:val="00001DAF"/>
    <w:rsid w:val="0000384C"/>
    <w:rsid w:val="000040E3"/>
    <w:rsid w:val="000046F6"/>
    <w:rsid w:val="00005CA2"/>
    <w:rsid w:val="0000657B"/>
    <w:rsid w:val="000069B5"/>
    <w:rsid w:val="000078CF"/>
    <w:rsid w:val="0001187A"/>
    <w:rsid w:val="0001196B"/>
    <w:rsid w:val="00011DF2"/>
    <w:rsid w:val="0001488F"/>
    <w:rsid w:val="000149CD"/>
    <w:rsid w:val="00015EA2"/>
    <w:rsid w:val="00016735"/>
    <w:rsid w:val="000169C9"/>
    <w:rsid w:val="00016BFA"/>
    <w:rsid w:val="00017259"/>
    <w:rsid w:val="000175A9"/>
    <w:rsid w:val="000200D4"/>
    <w:rsid w:val="000216E2"/>
    <w:rsid w:val="00023CDA"/>
    <w:rsid w:val="00023D72"/>
    <w:rsid w:val="00025052"/>
    <w:rsid w:val="000255BA"/>
    <w:rsid w:val="00025AE5"/>
    <w:rsid w:val="00026C46"/>
    <w:rsid w:val="00026CC6"/>
    <w:rsid w:val="000272A1"/>
    <w:rsid w:val="00030067"/>
    <w:rsid w:val="000307D7"/>
    <w:rsid w:val="00032F5C"/>
    <w:rsid w:val="00033843"/>
    <w:rsid w:val="00033A9E"/>
    <w:rsid w:val="00034394"/>
    <w:rsid w:val="0003440C"/>
    <w:rsid w:val="000350CE"/>
    <w:rsid w:val="000356D7"/>
    <w:rsid w:val="00036ACF"/>
    <w:rsid w:val="0004200C"/>
    <w:rsid w:val="00042CB7"/>
    <w:rsid w:val="00044B1D"/>
    <w:rsid w:val="00045234"/>
    <w:rsid w:val="000454F9"/>
    <w:rsid w:val="00046137"/>
    <w:rsid w:val="00046E64"/>
    <w:rsid w:val="00050239"/>
    <w:rsid w:val="0005069E"/>
    <w:rsid w:val="000527CB"/>
    <w:rsid w:val="000533AD"/>
    <w:rsid w:val="00053778"/>
    <w:rsid w:val="00053B84"/>
    <w:rsid w:val="00055865"/>
    <w:rsid w:val="000568C2"/>
    <w:rsid w:val="00060A7F"/>
    <w:rsid w:val="00060D33"/>
    <w:rsid w:val="000613C2"/>
    <w:rsid w:val="000614D8"/>
    <w:rsid w:val="00061602"/>
    <w:rsid w:val="00061B53"/>
    <w:rsid w:val="00061ECB"/>
    <w:rsid w:val="000626EE"/>
    <w:rsid w:val="00062774"/>
    <w:rsid w:val="00062FB6"/>
    <w:rsid w:val="00063914"/>
    <w:rsid w:val="000641A3"/>
    <w:rsid w:val="0006440E"/>
    <w:rsid w:val="0006701D"/>
    <w:rsid w:val="0006766C"/>
    <w:rsid w:val="000716FE"/>
    <w:rsid w:val="00073455"/>
    <w:rsid w:val="0007367F"/>
    <w:rsid w:val="00074227"/>
    <w:rsid w:val="00074AE2"/>
    <w:rsid w:val="00075C6C"/>
    <w:rsid w:val="00075F08"/>
    <w:rsid w:val="000766EE"/>
    <w:rsid w:val="00076ADE"/>
    <w:rsid w:val="00076FF5"/>
    <w:rsid w:val="000775B8"/>
    <w:rsid w:val="00077656"/>
    <w:rsid w:val="000804D4"/>
    <w:rsid w:val="00080FF3"/>
    <w:rsid w:val="000817E3"/>
    <w:rsid w:val="00081B05"/>
    <w:rsid w:val="00082E6F"/>
    <w:rsid w:val="000832A0"/>
    <w:rsid w:val="000834B4"/>
    <w:rsid w:val="00083C44"/>
    <w:rsid w:val="00084023"/>
    <w:rsid w:val="00084D16"/>
    <w:rsid w:val="000855E0"/>
    <w:rsid w:val="00086B52"/>
    <w:rsid w:val="00086ED4"/>
    <w:rsid w:val="00090BDB"/>
    <w:rsid w:val="00091E5E"/>
    <w:rsid w:val="00092146"/>
    <w:rsid w:val="00092495"/>
    <w:rsid w:val="0009278F"/>
    <w:rsid w:val="0009453F"/>
    <w:rsid w:val="00094BF8"/>
    <w:rsid w:val="000960B2"/>
    <w:rsid w:val="000969D7"/>
    <w:rsid w:val="0009787B"/>
    <w:rsid w:val="00097C90"/>
    <w:rsid w:val="000A0E9F"/>
    <w:rsid w:val="000A1C8C"/>
    <w:rsid w:val="000A2418"/>
    <w:rsid w:val="000A32CD"/>
    <w:rsid w:val="000A39FE"/>
    <w:rsid w:val="000A4FAE"/>
    <w:rsid w:val="000A6C1D"/>
    <w:rsid w:val="000A7419"/>
    <w:rsid w:val="000A755F"/>
    <w:rsid w:val="000B0EC5"/>
    <w:rsid w:val="000B1144"/>
    <w:rsid w:val="000B145F"/>
    <w:rsid w:val="000B17CF"/>
    <w:rsid w:val="000B1D74"/>
    <w:rsid w:val="000B33B6"/>
    <w:rsid w:val="000B4D3A"/>
    <w:rsid w:val="000B5DF0"/>
    <w:rsid w:val="000C0D6F"/>
    <w:rsid w:val="000C0E32"/>
    <w:rsid w:val="000C0F46"/>
    <w:rsid w:val="000C27F6"/>
    <w:rsid w:val="000C458A"/>
    <w:rsid w:val="000C536E"/>
    <w:rsid w:val="000C6535"/>
    <w:rsid w:val="000C761A"/>
    <w:rsid w:val="000C77CB"/>
    <w:rsid w:val="000D014D"/>
    <w:rsid w:val="000D0812"/>
    <w:rsid w:val="000D11AE"/>
    <w:rsid w:val="000D11EF"/>
    <w:rsid w:val="000D2D42"/>
    <w:rsid w:val="000D308C"/>
    <w:rsid w:val="000D3397"/>
    <w:rsid w:val="000D33A6"/>
    <w:rsid w:val="000D370A"/>
    <w:rsid w:val="000D4196"/>
    <w:rsid w:val="000D45A1"/>
    <w:rsid w:val="000E0563"/>
    <w:rsid w:val="000E13B3"/>
    <w:rsid w:val="000E16D3"/>
    <w:rsid w:val="000E24DB"/>
    <w:rsid w:val="000E2836"/>
    <w:rsid w:val="000E37B3"/>
    <w:rsid w:val="000E3EB7"/>
    <w:rsid w:val="000E4052"/>
    <w:rsid w:val="000E4DD7"/>
    <w:rsid w:val="000E686A"/>
    <w:rsid w:val="000E6E82"/>
    <w:rsid w:val="000E7923"/>
    <w:rsid w:val="000E7F94"/>
    <w:rsid w:val="000F11D0"/>
    <w:rsid w:val="000F43B8"/>
    <w:rsid w:val="000F461A"/>
    <w:rsid w:val="000F4C7B"/>
    <w:rsid w:val="000F7EEB"/>
    <w:rsid w:val="00100DA8"/>
    <w:rsid w:val="00101457"/>
    <w:rsid w:val="00101E2D"/>
    <w:rsid w:val="001036C0"/>
    <w:rsid w:val="00103ECF"/>
    <w:rsid w:val="00104BC7"/>
    <w:rsid w:val="00105536"/>
    <w:rsid w:val="0010567B"/>
    <w:rsid w:val="00105D6B"/>
    <w:rsid w:val="001061EC"/>
    <w:rsid w:val="00106BDD"/>
    <w:rsid w:val="00106E6D"/>
    <w:rsid w:val="00107035"/>
    <w:rsid w:val="00110A02"/>
    <w:rsid w:val="001116FF"/>
    <w:rsid w:val="0011187C"/>
    <w:rsid w:val="001157B2"/>
    <w:rsid w:val="00117825"/>
    <w:rsid w:val="00120AAE"/>
    <w:rsid w:val="00121117"/>
    <w:rsid w:val="00122888"/>
    <w:rsid w:val="00123C28"/>
    <w:rsid w:val="00124B9C"/>
    <w:rsid w:val="00125078"/>
    <w:rsid w:val="00125B5E"/>
    <w:rsid w:val="001266D9"/>
    <w:rsid w:val="00126CB7"/>
    <w:rsid w:val="001274A2"/>
    <w:rsid w:val="00132122"/>
    <w:rsid w:val="001324A0"/>
    <w:rsid w:val="00133380"/>
    <w:rsid w:val="001341ED"/>
    <w:rsid w:val="0013430E"/>
    <w:rsid w:val="00136DB0"/>
    <w:rsid w:val="001378E2"/>
    <w:rsid w:val="0014154E"/>
    <w:rsid w:val="001416A9"/>
    <w:rsid w:val="001420B8"/>
    <w:rsid w:val="00144C2F"/>
    <w:rsid w:val="00145DB1"/>
    <w:rsid w:val="00150659"/>
    <w:rsid w:val="001521E0"/>
    <w:rsid w:val="00152F62"/>
    <w:rsid w:val="0015324D"/>
    <w:rsid w:val="0015335E"/>
    <w:rsid w:val="00153C6D"/>
    <w:rsid w:val="00156DD9"/>
    <w:rsid w:val="00157DC6"/>
    <w:rsid w:val="001604DE"/>
    <w:rsid w:val="00160E01"/>
    <w:rsid w:val="00161D2F"/>
    <w:rsid w:val="00163A9C"/>
    <w:rsid w:val="00166629"/>
    <w:rsid w:val="00166644"/>
    <w:rsid w:val="00166C23"/>
    <w:rsid w:val="0016768E"/>
    <w:rsid w:val="001678A3"/>
    <w:rsid w:val="0017048D"/>
    <w:rsid w:val="00170922"/>
    <w:rsid w:val="00170DD9"/>
    <w:rsid w:val="00172C31"/>
    <w:rsid w:val="0017302B"/>
    <w:rsid w:val="001731B0"/>
    <w:rsid w:val="0017368F"/>
    <w:rsid w:val="00173785"/>
    <w:rsid w:val="001752A6"/>
    <w:rsid w:val="00175BC7"/>
    <w:rsid w:val="00176AB1"/>
    <w:rsid w:val="001773B6"/>
    <w:rsid w:val="001802B4"/>
    <w:rsid w:val="001816CD"/>
    <w:rsid w:val="00181DAA"/>
    <w:rsid w:val="001823B5"/>
    <w:rsid w:val="00182E26"/>
    <w:rsid w:val="00184221"/>
    <w:rsid w:val="00184BE2"/>
    <w:rsid w:val="00185804"/>
    <w:rsid w:val="0019030A"/>
    <w:rsid w:val="00190CFC"/>
    <w:rsid w:val="00192A95"/>
    <w:rsid w:val="00193489"/>
    <w:rsid w:val="0019366F"/>
    <w:rsid w:val="00194D4E"/>
    <w:rsid w:val="0019527D"/>
    <w:rsid w:val="00196356"/>
    <w:rsid w:val="0019668A"/>
    <w:rsid w:val="00196EC0"/>
    <w:rsid w:val="00197798"/>
    <w:rsid w:val="001A08B0"/>
    <w:rsid w:val="001A0E72"/>
    <w:rsid w:val="001A1266"/>
    <w:rsid w:val="001A1F3C"/>
    <w:rsid w:val="001A350A"/>
    <w:rsid w:val="001A523E"/>
    <w:rsid w:val="001A6529"/>
    <w:rsid w:val="001A6C06"/>
    <w:rsid w:val="001A7077"/>
    <w:rsid w:val="001A7B32"/>
    <w:rsid w:val="001A7D93"/>
    <w:rsid w:val="001A7FB6"/>
    <w:rsid w:val="001B26E6"/>
    <w:rsid w:val="001B4279"/>
    <w:rsid w:val="001B4454"/>
    <w:rsid w:val="001B4561"/>
    <w:rsid w:val="001B6685"/>
    <w:rsid w:val="001B672C"/>
    <w:rsid w:val="001C0BEF"/>
    <w:rsid w:val="001C41DA"/>
    <w:rsid w:val="001C4AA3"/>
    <w:rsid w:val="001C4B22"/>
    <w:rsid w:val="001C57BF"/>
    <w:rsid w:val="001C73B4"/>
    <w:rsid w:val="001C773D"/>
    <w:rsid w:val="001D23D2"/>
    <w:rsid w:val="001D24D5"/>
    <w:rsid w:val="001D2F7C"/>
    <w:rsid w:val="001D33B6"/>
    <w:rsid w:val="001D3F94"/>
    <w:rsid w:val="001D4031"/>
    <w:rsid w:val="001D46AA"/>
    <w:rsid w:val="001D50AF"/>
    <w:rsid w:val="001D5584"/>
    <w:rsid w:val="001D55EC"/>
    <w:rsid w:val="001E0060"/>
    <w:rsid w:val="001E0EEE"/>
    <w:rsid w:val="001E1CA3"/>
    <w:rsid w:val="001E219F"/>
    <w:rsid w:val="001E2E7E"/>
    <w:rsid w:val="001E3469"/>
    <w:rsid w:val="001E3675"/>
    <w:rsid w:val="001E3AE5"/>
    <w:rsid w:val="001E3D7E"/>
    <w:rsid w:val="001E4A39"/>
    <w:rsid w:val="001E6471"/>
    <w:rsid w:val="001E6CF2"/>
    <w:rsid w:val="001E798B"/>
    <w:rsid w:val="001E7DCA"/>
    <w:rsid w:val="001E7F33"/>
    <w:rsid w:val="001F03C9"/>
    <w:rsid w:val="001F209F"/>
    <w:rsid w:val="001F2586"/>
    <w:rsid w:val="001F28A6"/>
    <w:rsid w:val="001F3983"/>
    <w:rsid w:val="001F3DF2"/>
    <w:rsid w:val="001F3FA2"/>
    <w:rsid w:val="001F42BF"/>
    <w:rsid w:val="001F58C7"/>
    <w:rsid w:val="001F6395"/>
    <w:rsid w:val="001F72CD"/>
    <w:rsid w:val="00200060"/>
    <w:rsid w:val="00200227"/>
    <w:rsid w:val="00201A2A"/>
    <w:rsid w:val="00204B34"/>
    <w:rsid w:val="002072C7"/>
    <w:rsid w:val="0020770E"/>
    <w:rsid w:val="00210C08"/>
    <w:rsid w:val="0021103A"/>
    <w:rsid w:val="0021104D"/>
    <w:rsid w:val="00212669"/>
    <w:rsid w:val="00214B51"/>
    <w:rsid w:val="002151C3"/>
    <w:rsid w:val="002157D0"/>
    <w:rsid w:val="00215BEC"/>
    <w:rsid w:val="00216D08"/>
    <w:rsid w:val="00217235"/>
    <w:rsid w:val="0021727A"/>
    <w:rsid w:val="00217453"/>
    <w:rsid w:val="00220051"/>
    <w:rsid w:val="002200FE"/>
    <w:rsid w:val="00220A1C"/>
    <w:rsid w:val="00220F40"/>
    <w:rsid w:val="002212FE"/>
    <w:rsid w:val="0022189B"/>
    <w:rsid w:val="00222DAA"/>
    <w:rsid w:val="002233ED"/>
    <w:rsid w:val="00223AEA"/>
    <w:rsid w:val="002252D7"/>
    <w:rsid w:val="002255B0"/>
    <w:rsid w:val="00225917"/>
    <w:rsid w:val="00226732"/>
    <w:rsid w:val="00230C5F"/>
    <w:rsid w:val="00231614"/>
    <w:rsid w:val="00232BE4"/>
    <w:rsid w:val="00233DD7"/>
    <w:rsid w:val="00235A94"/>
    <w:rsid w:val="002365B0"/>
    <w:rsid w:val="00236671"/>
    <w:rsid w:val="00240001"/>
    <w:rsid w:val="00240915"/>
    <w:rsid w:val="002412B0"/>
    <w:rsid w:val="00241696"/>
    <w:rsid w:val="0024395C"/>
    <w:rsid w:val="00245A51"/>
    <w:rsid w:val="0024683A"/>
    <w:rsid w:val="00250734"/>
    <w:rsid w:val="00250D37"/>
    <w:rsid w:val="00251009"/>
    <w:rsid w:val="00252B92"/>
    <w:rsid w:val="00252E96"/>
    <w:rsid w:val="0025375B"/>
    <w:rsid w:val="00256197"/>
    <w:rsid w:val="0025671F"/>
    <w:rsid w:val="00257A47"/>
    <w:rsid w:val="00262487"/>
    <w:rsid w:val="00262B02"/>
    <w:rsid w:val="0026380B"/>
    <w:rsid w:val="002650E5"/>
    <w:rsid w:val="00265A1A"/>
    <w:rsid w:val="00266B26"/>
    <w:rsid w:val="002701ED"/>
    <w:rsid w:val="002705EC"/>
    <w:rsid w:val="0027290C"/>
    <w:rsid w:val="00272F51"/>
    <w:rsid w:val="00273334"/>
    <w:rsid w:val="00274428"/>
    <w:rsid w:val="0027459D"/>
    <w:rsid w:val="00275579"/>
    <w:rsid w:val="00276A53"/>
    <w:rsid w:val="00277052"/>
    <w:rsid w:val="00280B71"/>
    <w:rsid w:val="00282BB5"/>
    <w:rsid w:val="0028300C"/>
    <w:rsid w:val="00284A60"/>
    <w:rsid w:val="0028511E"/>
    <w:rsid w:val="00286F6C"/>
    <w:rsid w:val="00287FC1"/>
    <w:rsid w:val="00290096"/>
    <w:rsid w:val="00290A38"/>
    <w:rsid w:val="00291BE1"/>
    <w:rsid w:val="00292D80"/>
    <w:rsid w:val="002935FD"/>
    <w:rsid w:val="00294239"/>
    <w:rsid w:val="002946C3"/>
    <w:rsid w:val="00294800"/>
    <w:rsid w:val="002954BA"/>
    <w:rsid w:val="00295667"/>
    <w:rsid w:val="002961A1"/>
    <w:rsid w:val="00297C6F"/>
    <w:rsid w:val="00297DA9"/>
    <w:rsid w:val="00297EA0"/>
    <w:rsid w:val="00297FF7"/>
    <w:rsid w:val="002A01AC"/>
    <w:rsid w:val="002A06AC"/>
    <w:rsid w:val="002A1031"/>
    <w:rsid w:val="002A11C5"/>
    <w:rsid w:val="002A1329"/>
    <w:rsid w:val="002A27D9"/>
    <w:rsid w:val="002A3358"/>
    <w:rsid w:val="002A5520"/>
    <w:rsid w:val="002A5BE3"/>
    <w:rsid w:val="002A6134"/>
    <w:rsid w:val="002A6BBF"/>
    <w:rsid w:val="002A7A4B"/>
    <w:rsid w:val="002B05E9"/>
    <w:rsid w:val="002B0BBE"/>
    <w:rsid w:val="002B0BF8"/>
    <w:rsid w:val="002B0E7A"/>
    <w:rsid w:val="002B159A"/>
    <w:rsid w:val="002B2418"/>
    <w:rsid w:val="002B2611"/>
    <w:rsid w:val="002B27CA"/>
    <w:rsid w:val="002B2896"/>
    <w:rsid w:val="002B2E6D"/>
    <w:rsid w:val="002B2EDF"/>
    <w:rsid w:val="002B41E5"/>
    <w:rsid w:val="002B4917"/>
    <w:rsid w:val="002B5BE9"/>
    <w:rsid w:val="002B6A99"/>
    <w:rsid w:val="002B75A8"/>
    <w:rsid w:val="002B7D6F"/>
    <w:rsid w:val="002C0ED3"/>
    <w:rsid w:val="002C2305"/>
    <w:rsid w:val="002C44A3"/>
    <w:rsid w:val="002C6991"/>
    <w:rsid w:val="002C69AA"/>
    <w:rsid w:val="002C7456"/>
    <w:rsid w:val="002D08D6"/>
    <w:rsid w:val="002D12B0"/>
    <w:rsid w:val="002D12B1"/>
    <w:rsid w:val="002D16D6"/>
    <w:rsid w:val="002D1F92"/>
    <w:rsid w:val="002D247D"/>
    <w:rsid w:val="002D41C1"/>
    <w:rsid w:val="002D6003"/>
    <w:rsid w:val="002D6761"/>
    <w:rsid w:val="002E0AE4"/>
    <w:rsid w:val="002E2C2F"/>
    <w:rsid w:val="002E3B3B"/>
    <w:rsid w:val="002E465E"/>
    <w:rsid w:val="002E4DB5"/>
    <w:rsid w:val="002E5FAC"/>
    <w:rsid w:val="002E6A84"/>
    <w:rsid w:val="002F104B"/>
    <w:rsid w:val="002F292C"/>
    <w:rsid w:val="002F412C"/>
    <w:rsid w:val="002F50EC"/>
    <w:rsid w:val="002F6223"/>
    <w:rsid w:val="002F68A1"/>
    <w:rsid w:val="002F6B79"/>
    <w:rsid w:val="002F747D"/>
    <w:rsid w:val="002F7EA7"/>
    <w:rsid w:val="002F7EB6"/>
    <w:rsid w:val="00300BD8"/>
    <w:rsid w:val="00302A37"/>
    <w:rsid w:val="00302C93"/>
    <w:rsid w:val="00303E07"/>
    <w:rsid w:val="00304497"/>
    <w:rsid w:val="00306FC3"/>
    <w:rsid w:val="00307620"/>
    <w:rsid w:val="003100B5"/>
    <w:rsid w:val="003102B8"/>
    <w:rsid w:val="00310BCF"/>
    <w:rsid w:val="00311702"/>
    <w:rsid w:val="00311D76"/>
    <w:rsid w:val="00312720"/>
    <w:rsid w:val="00312815"/>
    <w:rsid w:val="003132A6"/>
    <w:rsid w:val="00314780"/>
    <w:rsid w:val="00314929"/>
    <w:rsid w:val="003168E7"/>
    <w:rsid w:val="00316C82"/>
    <w:rsid w:val="00320458"/>
    <w:rsid w:val="003213F6"/>
    <w:rsid w:val="003216C5"/>
    <w:rsid w:val="00321AF0"/>
    <w:rsid w:val="00321C14"/>
    <w:rsid w:val="00322296"/>
    <w:rsid w:val="003225BD"/>
    <w:rsid w:val="00322FAA"/>
    <w:rsid w:val="00324E90"/>
    <w:rsid w:val="0032523E"/>
    <w:rsid w:val="003261D5"/>
    <w:rsid w:val="003265DB"/>
    <w:rsid w:val="00326703"/>
    <w:rsid w:val="00326A94"/>
    <w:rsid w:val="00326CB6"/>
    <w:rsid w:val="00330E5C"/>
    <w:rsid w:val="00331E38"/>
    <w:rsid w:val="00335807"/>
    <w:rsid w:val="003405E6"/>
    <w:rsid w:val="003406BD"/>
    <w:rsid w:val="003424BA"/>
    <w:rsid w:val="00342F49"/>
    <w:rsid w:val="0034323C"/>
    <w:rsid w:val="003435D6"/>
    <w:rsid w:val="003436E4"/>
    <w:rsid w:val="00343FFD"/>
    <w:rsid w:val="00347012"/>
    <w:rsid w:val="003507D0"/>
    <w:rsid w:val="00351192"/>
    <w:rsid w:val="003517EF"/>
    <w:rsid w:val="00351BD3"/>
    <w:rsid w:val="003522A1"/>
    <w:rsid w:val="003528C1"/>
    <w:rsid w:val="00353419"/>
    <w:rsid w:val="00354924"/>
    <w:rsid w:val="00355192"/>
    <w:rsid w:val="00356696"/>
    <w:rsid w:val="003567DC"/>
    <w:rsid w:val="00356DE7"/>
    <w:rsid w:val="00360680"/>
    <w:rsid w:val="003606DE"/>
    <w:rsid w:val="0036176B"/>
    <w:rsid w:val="0036246F"/>
    <w:rsid w:val="00362F02"/>
    <w:rsid w:val="003656EA"/>
    <w:rsid w:val="003658D8"/>
    <w:rsid w:val="00366C31"/>
    <w:rsid w:val="00367460"/>
    <w:rsid w:val="003707EA"/>
    <w:rsid w:val="00371800"/>
    <w:rsid w:val="003718D6"/>
    <w:rsid w:val="00372AF6"/>
    <w:rsid w:val="0037326D"/>
    <w:rsid w:val="0037362C"/>
    <w:rsid w:val="00375836"/>
    <w:rsid w:val="00375BAD"/>
    <w:rsid w:val="0038007F"/>
    <w:rsid w:val="00380C9D"/>
    <w:rsid w:val="003821A0"/>
    <w:rsid w:val="00382604"/>
    <w:rsid w:val="00383091"/>
    <w:rsid w:val="00383AD0"/>
    <w:rsid w:val="00383FC6"/>
    <w:rsid w:val="00384063"/>
    <w:rsid w:val="00385A41"/>
    <w:rsid w:val="00385CCF"/>
    <w:rsid w:val="00386A19"/>
    <w:rsid w:val="00387108"/>
    <w:rsid w:val="00387455"/>
    <w:rsid w:val="00390FDE"/>
    <w:rsid w:val="003913B4"/>
    <w:rsid w:val="003919C0"/>
    <w:rsid w:val="00391E92"/>
    <w:rsid w:val="00395457"/>
    <w:rsid w:val="003962D2"/>
    <w:rsid w:val="003964AE"/>
    <w:rsid w:val="00396C94"/>
    <w:rsid w:val="003976BC"/>
    <w:rsid w:val="00397865"/>
    <w:rsid w:val="003A008B"/>
    <w:rsid w:val="003A1994"/>
    <w:rsid w:val="003A26F9"/>
    <w:rsid w:val="003A28A0"/>
    <w:rsid w:val="003A2A47"/>
    <w:rsid w:val="003A2FA6"/>
    <w:rsid w:val="003A3553"/>
    <w:rsid w:val="003A4482"/>
    <w:rsid w:val="003A5CEC"/>
    <w:rsid w:val="003B020A"/>
    <w:rsid w:val="003B04D0"/>
    <w:rsid w:val="003B0EF2"/>
    <w:rsid w:val="003B109E"/>
    <w:rsid w:val="003B1A67"/>
    <w:rsid w:val="003B1D27"/>
    <w:rsid w:val="003B2094"/>
    <w:rsid w:val="003B22B1"/>
    <w:rsid w:val="003B345E"/>
    <w:rsid w:val="003B3C14"/>
    <w:rsid w:val="003B43CD"/>
    <w:rsid w:val="003B499C"/>
    <w:rsid w:val="003B58DE"/>
    <w:rsid w:val="003B5944"/>
    <w:rsid w:val="003C2F8C"/>
    <w:rsid w:val="003C3B6C"/>
    <w:rsid w:val="003C552B"/>
    <w:rsid w:val="003C5982"/>
    <w:rsid w:val="003C5F4C"/>
    <w:rsid w:val="003C6166"/>
    <w:rsid w:val="003C693B"/>
    <w:rsid w:val="003D03D0"/>
    <w:rsid w:val="003D259A"/>
    <w:rsid w:val="003D2712"/>
    <w:rsid w:val="003D6A07"/>
    <w:rsid w:val="003D7D3B"/>
    <w:rsid w:val="003E081C"/>
    <w:rsid w:val="003E12AF"/>
    <w:rsid w:val="003E2233"/>
    <w:rsid w:val="003E36BD"/>
    <w:rsid w:val="003E3C83"/>
    <w:rsid w:val="003E4127"/>
    <w:rsid w:val="003E41D8"/>
    <w:rsid w:val="003E4326"/>
    <w:rsid w:val="003E5DDC"/>
    <w:rsid w:val="003E62A9"/>
    <w:rsid w:val="003E67BD"/>
    <w:rsid w:val="003E71C3"/>
    <w:rsid w:val="003F0056"/>
    <w:rsid w:val="003F11F7"/>
    <w:rsid w:val="003F159E"/>
    <w:rsid w:val="003F17DE"/>
    <w:rsid w:val="003F1BF6"/>
    <w:rsid w:val="003F3141"/>
    <w:rsid w:val="003F34DB"/>
    <w:rsid w:val="003F3883"/>
    <w:rsid w:val="003F407D"/>
    <w:rsid w:val="003F5C74"/>
    <w:rsid w:val="003F6838"/>
    <w:rsid w:val="003F6DB6"/>
    <w:rsid w:val="00400491"/>
    <w:rsid w:val="004005A1"/>
    <w:rsid w:val="004011A2"/>
    <w:rsid w:val="00401DA3"/>
    <w:rsid w:val="00401FAF"/>
    <w:rsid w:val="0040224F"/>
    <w:rsid w:val="004028F0"/>
    <w:rsid w:val="00403194"/>
    <w:rsid w:val="00405DC0"/>
    <w:rsid w:val="00406845"/>
    <w:rsid w:val="004073D0"/>
    <w:rsid w:val="00407D6A"/>
    <w:rsid w:val="00411EBE"/>
    <w:rsid w:val="00411FE1"/>
    <w:rsid w:val="004123E0"/>
    <w:rsid w:val="00412524"/>
    <w:rsid w:val="004129D6"/>
    <w:rsid w:val="0041305D"/>
    <w:rsid w:val="00413163"/>
    <w:rsid w:val="004137FD"/>
    <w:rsid w:val="00416876"/>
    <w:rsid w:val="00417C81"/>
    <w:rsid w:val="00417E5F"/>
    <w:rsid w:val="00421534"/>
    <w:rsid w:val="00423258"/>
    <w:rsid w:val="00423B09"/>
    <w:rsid w:val="00425ED4"/>
    <w:rsid w:val="004315F1"/>
    <w:rsid w:val="00431B86"/>
    <w:rsid w:val="00434CFC"/>
    <w:rsid w:val="00434F03"/>
    <w:rsid w:val="0043546F"/>
    <w:rsid w:val="00440494"/>
    <w:rsid w:val="0044197E"/>
    <w:rsid w:val="0044203C"/>
    <w:rsid w:val="00444DE0"/>
    <w:rsid w:val="004452AD"/>
    <w:rsid w:val="00446BE0"/>
    <w:rsid w:val="004472D1"/>
    <w:rsid w:val="00447BD8"/>
    <w:rsid w:val="0045076E"/>
    <w:rsid w:val="00450B28"/>
    <w:rsid w:val="00451E39"/>
    <w:rsid w:val="004528CF"/>
    <w:rsid w:val="004529EC"/>
    <w:rsid w:val="00452A89"/>
    <w:rsid w:val="00452CA1"/>
    <w:rsid w:val="00452EB4"/>
    <w:rsid w:val="004533AA"/>
    <w:rsid w:val="004546CD"/>
    <w:rsid w:val="0045498C"/>
    <w:rsid w:val="0045764C"/>
    <w:rsid w:val="00457775"/>
    <w:rsid w:val="00457A51"/>
    <w:rsid w:val="00461C37"/>
    <w:rsid w:val="00462FFE"/>
    <w:rsid w:val="004641AA"/>
    <w:rsid w:val="0046554F"/>
    <w:rsid w:val="00466F7B"/>
    <w:rsid w:val="00467196"/>
    <w:rsid w:val="004675DA"/>
    <w:rsid w:val="004703C6"/>
    <w:rsid w:val="00471C9E"/>
    <w:rsid w:val="00471FA3"/>
    <w:rsid w:val="00472304"/>
    <w:rsid w:val="004733B5"/>
    <w:rsid w:val="00473CDF"/>
    <w:rsid w:val="00474C57"/>
    <w:rsid w:val="00475454"/>
    <w:rsid w:val="00475CD9"/>
    <w:rsid w:val="00476157"/>
    <w:rsid w:val="00476163"/>
    <w:rsid w:val="00476ED5"/>
    <w:rsid w:val="004773AD"/>
    <w:rsid w:val="004810A2"/>
    <w:rsid w:val="004817C4"/>
    <w:rsid w:val="00481F86"/>
    <w:rsid w:val="00483213"/>
    <w:rsid w:val="004902DC"/>
    <w:rsid w:val="00491089"/>
    <w:rsid w:val="00491E80"/>
    <w:rsid w:val="00492A63"/>
    <w:rsid w:val="00492B35"/>
    <w:rsid w:val="0049379E"/>
    <w:rsid w:val="00494719"/>
    <w:rsid w:val="0049504E"/>
    <w:rsid w:val="00496219"/>
    <w:rsid w:val="00496CE5"/>
    <w:rsid w:val="00497AAD"/>
    <w:rsid w:val="004A0F16"/>
    <w:rsid w:val="004A1249"/>
    <w:rsid w:val="004A1BE3"/>
    <w:rsid w:val="004A2A47"/>
    <w:rsid w:val="004A504F"/>
    <w:rsid w:val="004A555E"/>
    <w:rsid w:val="004A5DD6"/>
    <w:rsid w:val="004A5FF6"/>
    <w:rsid w:val="004A602E"/>
    <w:rsid w:val="004A6F1F"/>
    <w:rsid w:val="004A7CBD"/>
    <w:rsid w:val="004B0CDD"/>
    <w:rsid w:val="004B32D8"/>
    <w:rsid w:val="004B3702"/>
    <w:rsid w:val="004B3E94"/>
    <w:rsid w:val="004B528D"/>
    <w:rsid w:val="004B536D"/>
    <w:rsid w:val="004B755C"/>
    <w:rsid w:val="004B7781"/>
    <w:rsid w:val="004C0795"/>
    <w:rsid w:val="004C1722"/>
    <w:rsid w:val="004C1786"/>
    <w:rsid w:val="004C213E"/>
    <w:rsid w:val="004C25C2"/>
    <w:rsid w:val="004C3A7E"/>
    <w:rsid w:val="004C3E8F"/>
    <w:rsid w:val="004C3FBD"/>
    <w:rsid w:val="004C4150"/>
    <w:rsid w:val="004C5C42"/>
    <w:rsid w:val="004C771E"/>
    <w:rsid w:val="004C7E51"/>
    <w:rsid w:val="004C7E70"/>
    <w:rsid w:val="004D2424"/>
    <w:rsid w:val="004D2BA8"/>
    <w:rsid w:val="004D3726"/>
    <w:rsid w:val="004D4039"/>
    <w:rsid w:val="004D501C"/>
    <w:rsid w:val="004D50DE"/>
    <w:rsid w:val="004E05AA"/>
    <w:rsid w:val="004E16A5"/>
    <w:rsid w:val="004E1ED1"/>
    <w:rsid w:val="004E2EAC"/>
    <w:rsid w:val="004E2F43"/>
    <w:rsid w:val="004E336B"/>
    <w:rsid w:val="004E475B"/>
    <w:rsid w:val="004E6607"/>
    <w:rsid w:val="004E69F5"/>
    <w:rsid w:val="004E793F"/>
    <w:rsid w:val="004E7C57"/>
    <w:rsid w:val="004F0268"/>
    <w:rsid w:val="004F14A3"/>
    <w:rsid w:val="004F150B"/>
    <w:rsid w:val="004F1627"/>
    <w:rsid w:val="004F25BE"/>
    <w:rsid w:val="004F37DE"/>
    <w:rsid w:val="004F60CC"/>
    <w:rsid w:val="004F65A5"/>
    <w:rsid w:val="004F6C5D"/>
    <w:rsid w:val="004F6E87"/>
    <w:rsid w:val="0050164A"/>
    <w:rsid w:val="00501AC6"/>
    <w:rsid w:val="00503D5F"/>
    <w:rsid w:val="00506189"/>
    <w:rsid w:val="0050670D"/>
    <w:rsid w:val="005067B4"/>
    <w:rsid w:val="0050716D"/>
    <w:rsid w:val="00507182"/>
    <w:rsid w:val="005076F6"/>
    <w:rsid w:val="0050795D"/>
    <w:rsid w:val="005104B6"/>
    <w:rsid w:val="0051271F"/>
    <w:rsid w:val="00512A84"/>
    <w:rsid w:val="00512B7F"/>
    <w:rsid w:val="00513BA8"/>
    <w:rsid w:val="005148D1"/>
    <w:rsid w:val="00514B9D"/>
    <w:rsid w:val="00515BF5"/>
    <w:rsid w:val="00515D1B"/>
    <w:rsid w:val="00516E2D"/>
    <w:rsid w:val="00517629"/>
    <w:rsid w:val="00520088"/>
    <w:rsid w:val="005223AE"/>
    <w:rsid w:val="00522FA1"/>
    <w:rsid w:val="00523A77"/>
    <w:rsid w:val="00524469"/>
    <w:rsid w:val="005248C8"/>
    <w:rsid w:val="00525287"/>
    <w:rsid w:val="005263AD"/>
    <w:rsid w:val="0052658F"/>
    <w:rsid w:val="00527093"/>
    <w:rsid w:val="00531399"/>
    <w:rsid w:val="0053171C"/>
    <w:rsid w:val="00531F2F"/>
    <w:rsid w:val="0053247B"/>
    <w:rsid w:val="0053266C"/>
    <w:rsid w:val="00532FC4"/>
    <w:rsid w:val="00534575"/>
    <w:rsid w:val="005347B6"/>
    <w:rsid w:val="005372DB"/>
    <w:rsid w:val="00537800"/>
    <w:rsid w:val="005407F1"/>
    <w:rsid w:val="005413D0"/>
    <w:rsid w:val="00542EE6"/>
    <w:rsid w:val="005438F9"/>
    <w:rsid w:val="0054404B"/>
    <w:rsid w:val="0054415D"/>
    <w:rsid w:val="0054488B"/>
    <w:rsid w:val="00545347"/>
    <w:rsid w:val="0054593D"/>
    <w:rsid w:val="00545AE0"/>
    <w:rsid w:val="00545D30"/>
    <w:rsid w:val="005507FA"/>
    <w:rsid w:val="00551ACD"/>
    <w:rsid w:val="0055377F"/>
    <w:rsid w:val="00553A1A"/>
    <w:rsid w:val="00553D71"/>
    <w:rsid w:val="00554A28"/>
    <w:rsid w:val="00555CF9"/>
    <w:rsid w:val="0055668E"/>
    <w:rsid w:val="0055785E"/>
    <w:rsid w:val="00561540"/>
    <w:rsid w:val="005615F9"/>
    <w:rsid w:val="00561B7C"/>
    <w:rsid w:val="00562069"/>
    <w:rsid w:val="00564B6C"/>
    <w:rsid w:val="00567B04"/>
    <w:rsid w:val="00567D10"/>
    <w:rsid w:val="005702C0"/>
    <w:rsid w:val="00570443"/>
    <w:rsid w:val="00570688"/>
    <w:rsid w:val="00570978"/>
    <w:rsid w:val="00570A6F"/>
    <w:rsid w:val="00570E1A"/>
    <w:rsid w:val="00572208"/>
    <w:rsid w:val="0057342B"/>
    <w:rsid w:val="00575572"/>
    <w:rsid w:val="00576D10"/>
    <w:rsid w:val="00577240"/>
    <w:rsid w:val="005803CF"/>
    <w:rsid w:val="00580DF6"/>
    <w:rsid w:val="00581CD3"/>
    <w:rsid w:val="00584209"/>
    <w:rsid w:val="005842BA"/>
    <w:rsid w:val="005850B1"/>
    <w:rsid w:val="00585D9C"/>
    <w:rsid w:val="00585E36"/>
    <w:rsid w:val="00586172"/>
    <w:rsid w:val="005879E0"/>
    <w:rsid w:val="00587A68"/>
    <w:rsid w:val="00590ABF"/>
    <w:rsid w:val="005929EC"/>
    <w:rsid w:val="00592B46"/>
    <w:rsid w:val="00593A90"/>
    <w:rsid w:val="0059491B"/>
    <w:rsid w:val="005952E9"/>
    <w:rsid w:val="0059589D"/>
    <w:rsid w:val="00595E81"/>
    <w:rsid w:val="0059640C"/>
    <w:rsid w:val="00596A13"/>
    <w:rsid w:val="00596AAF"/>
    <w:rsid w:val="00597107"/>
    <w:rsid w:val="005A0424"/>
    <w:rsid w:val="005A0D2D"/>
    <w:rsid w:val="005A1591"/>
    <w:rsid w:val="005A45B6"/>
    <w:rsid w:val="005A4BA0"/>
    <w:rsid w:val="005A6BDE"/>
    <w:rsid w:val="005A7E8F"/>
    <w:rsid w:val="005A7FA1"/>
    <w:rsid w:val="005B0FD7"/>
    <w:rsid w:val="005B228E"/>
    <w:rsid w:val="005B2B44"/>
    <w:rsid w:val="005B3987"/>
    <w:rsid w:val="005B64FA"/>
    <w:rsid w:val="005B670F"/>
    <w:rsid w:val="005B686F"/>
    <w:rsid w:val="005B69BC"/>
    <w:rsid w:val="005B7117"/>
    <w:rsid w:val="005C2F22"/>
    <w:rsid w:val="005C33DA"/>
    <w:rsid w:val="005C6959"/>
    <w:rsid w:val="005C7802"/>
    <w:rsid w:val="005C7859"/>
    <w:rsid w:val="005D62BE"/>
    <w:rsid w:val="005D63B7"/>
    <w:rsid w:val="005D74D8"/>
    <w:rsid w:val="005D7D07"/>
    <w:rsid w:val="005D7FD0"/>
    <w:rsid w:val="005E1BE4"/>
    <w:rsid w:val="005E1FF1"/>
    <w:rsid w:val="005E24F5"/>
    <w:rsid w:val="005E27E4"/>
    <w:rsid w:val="005E5A44"/>
    <w:rsid w:val="005E5D02"/>
    <w:rsid w:val="005E65A9"/>
    <w:rsid w:val="005E6F45"/>
    <w:rsid w:val="005F0030"/>
    <w:rsid w:val="005F204E"/>
    <w:rsid w:val="005F2ECE"/>
    <w:rsid w:val="005F31B0"/>
    <w:rsid w:val="005F33C3"/>
    <w:rsid w:val="005F33E4"/>
    <w:rsid w:val="005F3820"/>
    <w:rsid w:val="005F4526"/>
    <w:rsid w:val="005F63E5"/>
    <w:rsid w:val="005F7374"/>
    <w:rsid w:val="005F7BD4"/>
    <w:rsid w:val="00600702"/>
    <w:rsid w:val="00600990"/>
    <w:rsid w:val="006027A5"/>
    <w:rsid w:val="00605F7A"/>
    <w:rsid w:val="00610322"/>
    <w:rsid w:val="00612DB4"/>
    <w:rsid w:val="00612E17"/>
    <w:rsid w:val="006139A9"/>
    <w:rsid w:val="00613D3B"/>
    <w:rsid w:val="00613D79"/>
    <w:rsid w:val="00614A45"/>
    <w:rsid w:val="00616153"/>
    <w:rsid w:val="006162DB"/>
    <w:rsid w:val="00616C47"/>
    <w:rsid w:val="00621416"/>
    <w:rsid w:val="006216A1"/>
    <w:rsid w:val="006232D4"/>
    <w:rsid w:val="00624027"/>
    <w:rsid w:val="00624F1E"/>
    <w:rsid w:val="006263AB"/>
    <w:rsid w:val="00626C87"/>
    <w:rsid w:val="006300EE"/>
    <w:rsid w:val="006318B7"/>
    <w:rsid w:val="00634E20"/>
    <w:rsid w:val="00635879"/>
    <w:rsid w:val="00635C66"/>
    <w:rsid w:val="00636945"/>
    <w:rsid w:val="00636980"/>
    <w:rsid w:val="00636EF7"/>
    <w:rsid w:val="00637C1B"/>
    <w:rsid w:val="00637CD3"/>
    <w:rsid w:val="00640881"/>
    <w:rsid w:val="0064128A"/>
    <w:rsid w:val="00641430"/>
    <w:rsid w:val="00641546"/>
    <w:rsid w:val="0064173A"/>
    <w:rsid w:val="00642974"/>
    <w:rsid w:val="00642A85"/>
    <w:rsid w:val="00642B6B"/>
    <w:rsid w:val="00643A02"/>
    <w:rsid w:val="00644AC9"/>
    <w:rsid w:val="006461B1"/>
    <w:rsid w:val="006465EE"/>
    <w:rsid w:val="00646AC2"/>
    <w:rsid w:val="00647213"/>
    <w:rsid w:val="00647CD8"/>
    <w:rsid w:val="006513D5"/>
    <w:rsid w:val="0065224B"/>
    <w:rsid w:val="00652D74"/>
    <w:rsid w:val="00652F1C"/>
    <w:rsid w:val="00653A77"/>
    <w:rsid w:val="006542BB"/>
    <w:rsid w:val="00654DDA"/>
    <w:rsid w:val="0065633B"/>
    <w:rsid w:val="00657671"/>
    <w:rsid w:val="00657A11"/>
    <w:rsid w:val="0066133D"/>
    <w:rsid w:val="00661E3B"/>
    <w:rsid w:val="006622F8"/>
    <w:rsid w:val="006626A6"/>
    <w:rsid w:val="00662DD4"/>
    <w:rsid w:val="006639B3"/>
    <w:rsid w:val="006663B8"/>
    <w:rsid w:val="006678A1"/>
    <w:rsid w:val="00667F1F"/>
    <w:rsid w:val="00667FC7"/>
    <w:rsid w:val="006702F3"/>
    <w:rsid w:val="006704F8"/>
    <w:rsid w:val="0067202F"/>
    <w:rsid w:val="006733D2"/>
    <w:rsid w:val="0067370B"/>
    <w:rsid w:val="00675E73"/>
    <w:rsid w:val="00675FC8"/>
    <w:rsid w:val="006766E4"/>
    <w:rsid w:val="00676CB1"/>
    <w:rsid w:val="00677071"/>
    <w:rsid w:val="00680D31"/>
    <w:rsid w:val="00680F6F"/>
    <w:rsid w:val="00681418"/>
    <w:rsid w:val="0068186C"/>
    <w:rsid w:val="00682A76"/>
    <w:rsid w:val="006834ED"/>
    <w:rsid w:val="006835B4"/>
    <w:rsid w:val="00683C0F"/>
    <w:rsid w:val="00684F2A"/>
    <w:rsid w:val="00686BF1"/>
    <w:rsid w:val="00687484"/>
    <w:rsid w:val="006879C2"/>
    <w:rsid w:val="00687A77"/>
    <w:rsid w:val="00690041"/>
    <w:rsid w:val="00690352"/>
    <w:rsid w:val="006918D6"/>
    <w:rsid w:val="00692088"/>
    <w:rsid w:val="00692250"/>
    <w:rsid w:val="006923AD"/>
    <w:rsid w:val="006927CC"/>
    <w:rsid w:val="00694127"/>
    <w:rsid w:val="006962CD"/>
    <w:rsid w:val="00697638"/>
    <w:rsid w:val="006A05D4"/>
    <w:rsid w:val="006A06A1"/>
    <w:rsid w:val="006A4005"/>
    <w:rsid w:val="006A4E94"/>
    <w:rsid w:val="006A5AAF"/>
    <w:rsid w:val="006A626E"/>
    <w:rsid w:val="006A65EB"/>
    <w:rsid w:val="006A6ECC"/>
    <w:rsid w:val="006A7EFE"/>
    <w:rsid w:val="006B1477"/>
    <w:rsid w:val="006B170E"/>
    <w:rsid w:val="006B1A61"/>
    <w:rsid w:val="006B2556"/>
    <w:rsid w:val="006B420F"/>
    <w:rsid w:val="006B479D"/>
    <w:rsid w:val="006B482F"/>
    <w:rsid w:val="006B558E"/>
    <w:rsid w:val="006B55BB"/>
    <w:rsid w:val="006B5816"/>
    <w:rsid w:val="006B6222"/>
    <w:rsid w:val="006B70EF"/>
    <w:rsid w:val="006C0E04"/>
    <w:rsid w:val="006C0FAF"/>
    <w:rsid w:val="006C109E"/>
    <w:rsid w:val="006C2FAE"/>
    <w:rsid w:val="006C4CFB"/>
    <w:rsid w:val="006C574B"/>
    <w:rsid w:val="006C57D7"/>
    <w:rsid w:val="006C646B"/>
    <w:rsid w:val="006C671C"/>
    <w:rsid w:val="006D0F95"/>
    <w:rsid w:val="006D1B94"/>
    <w:rsid w:val="006D201C"/>
    <w:rsid w:val="006D205F"/>
    <w:rsid w:val="006D311B"/>
    <w:rsid w:val="006D342F"/>
    <w:rsid w:val="006D41A3"/>
    <w:rsid w:val="006D41B7"/>
    <w:rsid w:val="006D5E9A"/>
    <w:rsid w:val="006D6880"/>
    <w:rsid w:val="006E02F1"/>
    <w:rsid w:val="006E0A17"/>
    <w:rsid w:val="006E0CC4"/>
    <w:rsid w:val="006E0D18"/>
    <w:rsid w:val="006E0F87"/>
    <w:rsid w:val="006E57B2"/>
    <w:rsid w:val="006E68F8"/>
    <w:rsid w:val="006E7264"/>
    <w:rsid w:val="006E74DD"/>
    <w:rsid w:val="006E7697"/>
    <w:rsid w:val="006F0434"/>
    <w:rsid w:val="006F0E7B"/>
    <w:rsid w:val="006F1AB5"/>
    <w:rsid w:val="006F1EF4"/>
    <w:rsid w:val="006F3D7F"/>
    <w:rsid w:val="006F44EF"/>
    <w:rsid w:val="006F5B12"/>
    <w:rsid w:val="006F60D7"/>
    <w:rsid w:val="006F6A01"/>
    <w:rsid w:val="00700761"/>
    <w:rsid w:val="00702CB8"/>
    <w:rsid w:val="00703512"/>
    <w:rsid w:val="00703AD7"/>
    <w:rsid w:val="0070454E"/>
    <w:rsid w:val="00704B28"/>
    <w:rsid w:val="00706F66"/>
    <w:rsid w:val="007070F5"/>
    <w:rsid w:val="00707325"/>
    <w:rsid w:val="00707F6F"/>
    <w:rsid w:val="007104C7"/>
    <w:rsid w:val="00710874"/>
    <w:rsid w:val="00710CB0"/>
    <w:rsid w:val="00712061"/>
    <w:rsid w:val="00712809"/>
    <w:rsid w:val="0071626E"/>
    <w:rsid w:val="007178BA"/>
    <w:rsid w:val="00721729"/>
    <w:rsid w:val="00722387"/>
    <w:rsid w:val="00722AFF"/>
    <w:rsid w:val="00723A6B"/>
    <w:rsid w:val="00724ED1"/>
    <w:rsid w:val="00725080"/>
    <w:rsid w:val="0073011B"/>
    <w:rsid w:val="007318E0"/>
    <w:rsid w:val="007336EE"/>
    <w:rsid w:val="00733B26"/>
    <w:rsid w:val="0073417B"/>
    <w:rsid w:val="00734287"/>
    <w:rsid w:val="00734469"/>
    <w:rsid w:val="00734774"/>
    <w:rsid w:val="0073495D"/>
    <w:rsid w:val="00734C4E"/>
    <w:rsid w:val="00734D7B"/>
    <w:rsid w:val="007363D3"/>
    <w:rsid w:val="00736A48"/>
    <w:rsid w:val="00736CEF"/>
    <w:rsid w:val="007370D8"/>
    <w:rsid w:val="007405BA"/>
    <w:rsid w:val="00740720"/>
    <w:rsid w:val="00740BFB"/>
    <w:rsid w:val="00740D45"/>
    <w:rsid w:val="0074130C"/>
    <w:rsid w:val="00741BFE"/>
    <w:rsid w:val="0074267D"/>
    <w:rsid w:val="0074277C"/>
    <w:rsid w:val="00743094"/>
    <w:rsid w:val="007433B3"/>
    <w:rsid w:val="007437C0"/>
    <w:rsid w:val="007447B3"/>
    <w:rsid w:val="007450C6"/>
    <w:rsid w:val="007451CB"/>
    <w:rsid w:val="00746555"/>
    <w:rsid w:val="00750BC6"/>
    <w:rsid w:val="00750C68"/>
    <w:rsid w:val="00753206"/>
    <w:rsid w:val="0075465D"/>
    <w:rsid w:val="007549B8"/>
    <w:rsid w:val="00754A8D"/>
    <w:rsid w:val="007550AB"/>
    <w:rsid w:val="00756E10"/>
    <w:rsid w:val="007600EB"/>
    <w:rsid w:val="0076025B"/>
    <w:rsid w:val="0076042B"/>
    <w:rsid w:val="007604AD"/>
    <w:rsid w:val="007604D1"/>
    <w:rsid w:val="00760AC5"/>
    <w:rsid w:val="00761E72"/>
    <w:rsid w:val="00761F1E"/>
    <w:rsid w:val="00762FD3"/>
    <w:rsid w:val="00763C94"/>
    <w:rsid w:val="007648D9"/>
    <w:rsid w:val="007648F4"/>
    <w:rsid w:val="007650A2"/>
    <w:rsid w:val="00765760"/>
    <w:rsid w:val="007663CF"/>
    <w:rsid w:val="007674A3"/>
    <w:rsid w:val="00767D9E"/>
    <w:rsid w:val="007704B1"/>
    <w:rsid w:val="00770EE4"/>
    <w:rsid w:val="0077447B"/>
    <w:rsid w:val="00776440"/>
    <w:rsid w:val="00776A58"/>
    <w:rsid w:val="00777275"/>
    <w:rsid w:val="007779F9"/>
    <w:rsid w:val="00780602"/>
    <w:rsid w:val="00780C7E"/>
    <w:rsid w:val="00781AB7"/>
    <w:rsid w:val="007822B0"/>
    <w:rsid w:val="007825CB"/>
    <w:rsid w:val="00782750"/>
    <w:rsid w:val="0078367B"/>
    <w:rsid w:val="00785409"/>
    <w:rsid w:val="007859DF"/>
    <w:rsid w:val="00785CB7"/>
    <w:rsid w:val="00786E35"/>
    <w:rsid w:val="00786FE7"/>
    <w:rsid w:val="007870BF"/>
    <w:rsid w:val="007873A9"/>
    <w:rsid w:val="00787749"/>
    <w:rsid w:val="00787CF3"/>
    <w:rsid w:val="00787E1E"/>
    <w:rsid w:val="00790C8D"/>
    <w:rsid w:val="00790EE1"/>
    <w:rsid w:val="0079127A"/>
    <w:rsid w:val="007918B7"/>
    <w:rsid w:val="00794B4A"/>
    <w:rsid w:val="0079551B"/>
    <w:rsid w:val="00795F56"/>
    <w:rsid w:val="00797D22"/>
    <w:rsid w:val="007A02C3"/>
    <w:rsid w:val="007A174E"/>
    <w:rsid w:val="007A2FF7"/>
    <w:rsid w:val="007A3234"/>
    <w:rsid w:val="007A3BE1"/>
    <w:rsid w:val="007A6084"/>
    <w:rsid w:val="007A6865"/>
    <w:rsid w:val="007B0CF2"/>
    <w:rsid w:val="007B17C0"/>
    <w:rsid w:val="007B19A7"/>
    <w:rsid w:val="007B2C44"/>
    <w:rsid w:val="007B37F2"/>
    <w:rsid w:val="007B3EFD"/>
    <w:rsid w:val="007B41B3"/>
    <w:rsid w:val="007B4E0E"/>
    <w:rsid w:val="007B67D6"/>
    <w:rsid w:val="007B6B1A"/>
    <w:rsid w:val="007B744F"/>
    <w:rsid w:val="007B7A48"/>
    <w:rsid w:val="007C1761"/>
    <w:rsid w:val="007C1AAB"/>
    <w:rsid w:val="007C1BFD"/>
    <w:rsid w:val="007C2E8A"/>
    <w:rsid w:val="007C3327"/>
    <w:rsid w:val="007C4458"/>
    <w:rsid w:val="007C5243"/>
    <w:rsid w:val="007C5947"/>
    <w:rsid w:val="007C5AFA"/>
    <w:rsid w:val="007C63B2"/>
    <w:rsid w:val="007C654F"/>
    <w:rsid w:val="007C7548"/>
    <w:rsid w:val="007C771A"/>
    <w:rsid w:val="007D0348"/>
    <w:rsid w:val="007D09A9"/>
    <w:rsid w:val="007D15A7"/>
    <w:rsid w:val="007D1D50"/>
    <w:rsid w:val="007D2AE0"/>
    <w:rsid w:val="007D481D"/>
    <w:rsid w:val="007D7EC7"/>
    <w:rsid w:val="007E00EF"/>
    <w:rsid w:val="007E0211"/>
    <w:rsid w:val="007E0A71"/>
    <w:rsid w:val="007E12B8"/>
    <w:rsid w:val="007E1E57"/>
    <w:rsid w:val="007E2CD7"/>
    <w:rsid w:val="007E4FF4"/>
    <w:rsid w:val="007E5C98"/>
    <w:rsid w:val="007E5F10"/>
    <w:rsid w:val="007E6EDC"/>
    <w:rsid w:val="007E7A2F"/>
    <w:rsid w:val="007F0D5F"/>
    <w:rsid w:val="007F1F38"/>
    <w:rsid w:val="007F3438"/>
    <w:rsid w:val="007F34D2"/>
    <w:rsid w:val="007F46C2"/>
    <w:rsid w:val="007F6A7F"/>
    <w:rsid w:val="007F75FD"/>
    <w:rsid w:val="00800DC6"/>
    <w:rsid w:val="00801D76"/>
    <w:rsid w:val="00803D36"/>
    <w:rsid w:val="008051A8"/>
    <w:rsid w:val="0080701D"/>
    <w:rsid w:val="00811F64"/>
    <w:rsid w:val="00812B6E"/>
    <w:rsid w:val="0081377E"/>
    <w:rsid w:val="0081506E"/>
    <w:rsid w:val="00816B1B"/>
    <w:rsid w:val="00821D8F"/>
    <w:rsid w:val="0082227E"/>
    <w:rsid w:val="008228EB"/>
    <w:rsid w:val="00823162"/>
    <w:rsid w:val="00823336"/>
    <w:rsid w:val="00823C51"/>
    <w:rsid w:val="00824A85"/>
    <w:rsid w:val="00825223"/>
    <w:rsid w:val="00826128"/>
    <w:rsid w:val="00827904"/>
    <w:rsid w:val="00827DF1"/>
    <w:rsid w:val="00831C61"/>
    <w:rsid w:val="008321AC"/>
    <w:rsid w:val="00833271"/>
    <w:rsid w:val="008332BD"/>
    <w:rsid w:val="00836966"/>
    <w:rsid w:val="008408F9"/>
    <w:rsid w:val="00841549"/>
    <w:rsid w:val="00842C85"/>
    <w:rsid w:val="00842DEC"/>
    <w:rsid w:val="0084363F"/>
    <w:rsid w:val="00844880"/>
    <w:rsid w:val="00844A49"/>
    <w:rsid w:val="00845CC8"/>
    <w:rsid w:val="00846B9B"/>
    <w:rsid w:val="00847FA7"/>
    <w:rsid w:val="00850965"/>
    <w:rsid w:val="00850C2E"/>
    <w:rsid w:val="00851916"/>
    <w:rsid w:val="00851EE3"/>
    <w:rsid w:val="00852955"/>
    <w:rsid w:val="00852A8B"/>
    <w:rsid w:val="00856CF6"/>
    <w:rsid w:val="00856FE4"/>
    <w:rsid w:val="00857478"/>
    <w:rsid w:val="00857A71"/>
    <w:rsid w:val="008618FE"/>
    <w:rsid w:val="00861A11"/>
    <w:rsid w:val="00861F7D"/>
    <w:rsid w:val="00861FB3"/>
    <w:rsid w:val="00863538"/>
    <w:rsid w:val="00863B5D"/>
    <w:rsid w:val="00864952"/>
    <w:rsid w:val="00865165"/>
    <w:rsid w:val="00865662"/>
    <w:rsid w:val="00865F2D"/>
    <w:rsid w:val="0086626F"/>
    <w:rsid w:val="0086786E"/>
    <w:rsid w:val="00870A9D"/>
    <w:rsid w:val="00870DB9"/>
    <w:rsid w:val="00871552"/>
    <w:rsid w:val="0087179B"/>
    <w:rsid w:val="0087407B"/>
    <w:rsid w:val="0087502F"/>
    <w:rsid w:val="00875282"/>
    <w:rsid w:val="0087689F"/>
    <w:rsid w:val="00880B05"/>
    <w:rsid w:val="00880D4C"/>
    <w:rsid w:val="00882002"/>
    <w:rsid w:val="00882034"/>
    <w:rsid w:val="00882DF5"/>
    <w:rsid w:val="00882E70"/>
    <w:rsid w:val="0088321D"/>
    <w:rsid w:val="00883666"/>
    <w:rsid w:val="0088413C"/>
    <w:rsid w:val="00886827"/>
    <w:rsid w:val="00890D31"/>
    <w:rsid w:val="00890E64"/>
    <w:rsid w:val="0089141F"/>
    <w:rsid w:val="0089195C"/>
    <w:rsid w:val="00892200"/>
    <w:rsid w:val="008927B3"/>
    <w:rsid w:val="00892A6E"/>
    <w:rsid w:val="00892E2C"/>
    <w:rsid w:val="00893433"/>
    <w:rsid w:val="0089429B"/>
    <w:rsid w:val="00894435"/>
    <w:rsid w:val="00896160"/>
    <w:rsid w:val="00896C25"/>
    <w:rsid w:val="0089762C"/>
    <w:rsid w:val="008A196A"/>
    <w:rsid w:val="008A24AD"/>
    <w:rsid w:val="008A40C7"/>
    <w:rsid w:val="008A4E0A"/>
    <w:rsid w:val="008A5793"/>
    <w:rsid w:val="008A62DE"/>
    <w:rsid w:val="008A6DAD"/>
    <w:rsid w:val="008B0467"/>
    <w:rsid w:val="008B0915"/>
    <w:rsid w:val="008B0956"/>
    <w:rsid w:val="008B0FB4"/>
    <w:rsid w:val="008B2281"/>
    <w:rsid w:val="008B27C4"/>
    <w:rsid w:val="008B62E4"/>
    <w:rsid w:val="008B719A"/>
    <w:rsid w:val="008B73E5"/>
    <w:rsid w:val="008B78B9"/>
    <w:rsid w:val="008C0425"/>
    <w:rsid w:val="008C0DD6"/>
    <w:rsid w:val="008C1059"/>
    <w:rsid w:val="008C11A3"/>
    <w:rsid w:val="008C126F"/>
    <w:rsid w:val="008C1782"/>
    <w:rsid w:val="008C22A4"/>
    <w:rsid w:val="008C27FA"/>
    <w:rsid w:val="008C4286"/>
    <w:rsid w:val="008C6211"/>
    <w:rsid w:val="008C69D3"/>
    <w:rsid w:val="008C6D64"/>
    <w:rsid w:val="008D08FC"/>
    <w:rsid w:val="008D1C3E"/>
    <w:rsid w:val="008D26FB"/>
    <w:rsid w:val="008D3392"/>
    <w:rsid w:val="008D3581"/>
    <w:rsid w:val="008D4CC1"/>
    <w:rsid w:val="008D534E"/>
    <w:rsid w:val="008D785E"/>
    <w:rsid w:val="008D78CA"/>
    <w:rsid w:val="008D7A2D"/>
    <w:rsid w:val="008E011F"/>
    <w:rsid w:val="008E15A3"/>
    <w:rsid w:val="008E3812"/>
    <w:rsid w:val="008E3F71"/>
    <w:rsid w:val="008E449A"/>
    <w:rsid w:val="008E46FB"/>
    <w:rsid w:val="008E4AAC"/>
    <w:rsid w:val="008E6975"/>
    <w:rsid w:val="008E6AB0"/>
    <w:rsid w:val="008E739E"/>
    <w:rsid w:val="008E78CA"/>
    <w:rsid w:val="008E7B79"/>
    <w:rsid w:val="008E7F86"/>
    <w:rsid w:val="008F092A"/>
    <w:rsid w:val="008F0E05"/>
    <w:rsid w:val="008F127F"/>
    <w:rsid w:val="008F206D"/>
    <w:rsid w:val="008F2280"/>
    <w:rsid w:val="008F2B31"/>
    <w:rsid w:val="008F3694"/>
    <w:rsid w:val="008F37D2"/>
    <w:rsid w:val="008F5027"/>
    <w:rsid w:val="008F52D0"/>
    <w:rsid w:val="008F57C4"/>
    <w:rsid w:val="008F5FDC"/>
    <w:rsid w:val="008F6047"/>
    <w:rsid w:val="008F6EFD"/>
    <w:rsid w:val="008F7A19"/>
    <w:rsid w:val="0090031D"/>
    <w:rsid w:val="00900523"/>
    <w:rsid w:val="0090102F"/>
    <w:rsid w:val="00901CA1"/>
    <w:rsid w:val="00903A7D"/>
    <w:rsid w:val="00905B9C"/>
    <w:rsid w:val="0090620B"/>
    <w:rsid w:val="00910BCC"/>
    <w:rsid w:val="009117BE"/>
    <w:rsid w:val="009145ED"/>
    <w:rsid w:val="00914C25"/>
    <w:rsid w:val="009150D3"/>
    <w:rsid w:val="00915D7F"/>
    <w:rsid w:val="0091623F"/>
    <w:rsid w:val="0091627D"/>
    <w:rsid w:val="00917F2F"/>
    <w:rsid w:val="00922825"/>
    <w:rsid w:val="00922D7B"/>
    <w:rsid w:val="009231D5"/>
    <w:rsid w:val="0092686F"/>
    <w:rsid w:val="00926B8B"/>
    <w:rsid w:val="00926FBD"/>
    <w:rsid w:val="00927E37"/>
    <w:rsid w:val="009302C6"/>
    <w:rsid w:val="00931CF8"/>
    <w:rsid w:val="00932D10"/>
    <w:rsid w:val="00934719"/>
    <w:rsid w:val="00934E48"/>
    <w:rsid w:val="00936FA9"/>
    <w:rsid w:val="00937BEA"/>
    <w:rsid w:val="0094000F"/>
    <w:rsid w:val="0094181E"/>
    <w:rsid w:val="00942793"/>
    <w:rsid w:val="00942ACC"/>
    <w:rsid w:val="0094352E"/>
    <w:rsid w:val="00943B8D"/>
    <w:rsid w:val="00944980"/>
    <w:rsid w:val="00945D37"/>
    <w:rsid w:val="00946DEF"/>
    <w:rsid w:val="0094765D"/>
    <w:rsid w:val="00947C48"/>
    <w:rsid w:val="009509F0"/>
    <w:rsid w:val="00951C7F"/>
    <w:rsid w:val="00952116"/>
    <w:rsid w:val="0095368E"/>
    <w:rsid w:val="009545F7"/>
    <w:rsid w:val="00954EF8"/>
    <w:rsid w:val="0095649A"/>
    <w:rsid w:val="00957EAA"/>
    <w:rsid w:val="00960E22"/>
    <w:rsid w:val="009617C7"/>
    <w:rsid w:val="00961B16"/>
    <w:rsid w:val="00962440"/>
    <w:rsid w:val="00962788"/>
    <w:rsid w:val="00962A25"/>
    <w:rsid w:val="00963B3F"/>
    <w:rsid w:val="00963E2C"/>
    <w:rsid w:val="00964CCB"/>
    <w:rsid w:val="00964D22"/>
    <w:rsid w:val="00965782"/>
    <w:rsid w:val="00965BEB"/>
    <w:rsid w:val="009673CD"/>
    <w:rsid w:val="00967944"/>
    <w:rsid w:val="00967A43"/>
    <w:rsid w:val="00970E53"/>
    <w:rsid w:val="00971F2A"/>
    <w:rsid w:val="00972296"/>
    <w:rsid w:val="0097306E"/>
    <w:rsid w:val="009733D6"/>
    <w:rsid w:val="009819A3"/>
    <w:rsid w:val="00982621"/>
    <w:rsid w:val="00983A2D"/>
    <w:rsid w:val="00985CB2"/>
    <w:rsid w:val="00986028"/>
    <w:rsid w:val="00986F4F"/>
    <w:rsid w:val="0099007D"/>
    <w:rsid w:val="00990F19"/>
    <w:rsid w:val="00991068"/>
    <w:rsid w:val="009912DB"/>
    <w:rsid w:val="0099192A"/>
    <w:rsid w:val="00992859"/>
    <w:rsid w:val="00993676"/>
    <w:rsid w:val="00994603"/>
    <w:rsid w:val="0099510F"/>
    <w:rsid w:val="00995273"/>
    <w:rsid w:val="00995920"/>
    <w:rsid w:val="00996A9C"/>
    <w:rsid w:val="00996CF5"/>
    <w:rsid w:val="00996E4B"/>
    <w:rsid w:val="009971C0"/>
    <w:rsid w:val="009971D5"/>
    <w:rsid w:val="009A012D"/>
    <w:rsid w:val="009A06E6"/>
    <w:rsid w:val="009A1EE9"/>
    <w:rsid w:val="009A23E0"/>
    <w:rsid w:val="009A2C4E"/>
    <w:rsid w:val="009A33FD"/>
    <w:rsid w:val="009A4FE9"/>
    <w:rsid w:val="009A6BFB"/>
    <w:rsid w:val="009A6D09"/>
    <w:rsid w:val="009A6E43"/>
    <w:rsid w:val="009A7561"/>
    <w:rsid w:val="009B08C2"/>
    <w:rsid w:val="009B1117"/>
    <w:rsid w:val="009B1135"/>
    <w:rsid w:val="009B18E1"/>
    <w:rsid w:val="009B29B8"/>
    <w:rsid w:val="009B3869"/>
    <w:rsid w:val="009B4E88"/>
    <w:rsid w:val="009B4FA2"/>
    <w:rsid w:val="009B669F"/>
    <w:rsid w:val="009B7069"/>
    <w:rsid w:val="009B74C4"/>
    <w:rsid w:val="009B7DCA"/>
    <w:rsid w:val="009C12F6"/>
    <w:rsid w:val="009C1478"/>
    <w:rsid w:val="009C1C02"/>
    <w:rsid w:val="009C2108"/>
    <w:rsid w:val="009C2112"/>
    <w:rsid w:val="009C75B8"/>
    <w:rsid w:val="009C7A01"/>
    <w:rsid w:val="009D09BC"/>
    <w:rsid w:val="009D1663"/>
    <w:rsid w:val="009D232C"/>
    <w:rsid w:val="009D3781"/>
    <w:rsid w:val="009D4354"/>
    <w:rsid w:val="009D4735"/>
    <w:rsid w:val="009D5393"/>
    <w:rsid w:val="009D53E6"/>
    <w:rsid w:val="009D5CD5"/>
    <w:rsid w:val="009D5F5A"/>
    <w:rsid w:val="009D60F5"/>
    <w:rsid w:val="009D6AF8"/>
    <w:rsid w:val="009D7FEC"/>
    <w:rsid w:val="009E0157"/>
    <w:rsid w:val="009E0E43"/>
    <w:rsid w:val="009E13D1"/>
    <w:rsid w:val="009E1D7B"/>
    <w:rsid w:val="009E23DC"/>
    <w:rsid w:val="009E3FE4"/>
    <w:rsid w:val="009E4148"/>
    <w:rsid w:val="009E4BCD"/>
    <w:rsid w:val="009E5193"/>
    <w:rsid w:val="009E58B4"/>
    <w:rsid w:val="009E5EB7"/>
    <w:rsid w:val="009E7872"/>
    <w:rsid w:val="009F1789"/>
    <w:rsid w:val="009F26E4"/>
    <w:rsid w:val="009F2A33"/>
    <w:rsid w:val="009F2FA2"/>
    <w:rsid w:val="009F4AAC"/>
    <w:rsid w:val="009F616C"/>
    <w:rsid w:val="009F7EC5"/>
    <w:rsid w:val="00A0031B"/>
    <w:rsid w:val="00A0139A"/>
    <w:rsid w:val="00A0346C"/>
    <w:rsid w:val="00A03D95"/>
    <w:rsid w:val="00A03E87"/>
    <w:rsid w:val="00A05260"/>
    <w:rsid w:val="00A05801"/>
    <w:rsid w:val="00A0693B"/>
    <w:rsid w:val="00A10652"/>
    <w:rsid w:val="00A10870"/>
    <w:rsid w:val="00A116D7"/>
    <w:rsid w:val="00A11A25"/>
    <w:rsid w:val="00A1232B"/>
    <w:rsid w:val="00A12E40"/>
    <w:rsid w:val="00A12EE3"/>
    <w:rsid w:val="00A13CDC"/>
    <w:rsid w:val="00A14830"/>
    <w:rsid w:val="00A15CA4"/>
    <w:rsid w:val="00A1617A"/>
    <w:rsid w:val="00A16AD4"/>
    <w:rsid w:val="00A16B41"/>
    <w:rsid w:val="00A17BAE"/>
    <w:rsid w:val="00A21705"/>
    <w:rsid w:val="00A22B4E"/>
    <w:rsid w:val="00A23CFE"/>
    <w:rsid w:val="00A24B02"/>
    <w:rsid w:val="00A272B5"/>
    <w:rsid w:val="00A273BC"/>
    <w:rsid w:val="00A27D13"/>
    <w:rsid w:val="00A304BC"/>
    <w:rsid w:val="00A32875"/>
    <w:rsid w:val="00A33947"/>
    <w:rsid w:val="00A33CFE"/>
    <w:rsid w:val="00A35ECB"/>
    <w:rsid w:val="00A369CC"/>
    <w:rsid w:val="00A37091"/>
    <w:rsid w:val="00A40FC7"/>
    <w:rsid w:val="00A4209C"/>
    <w:rsid w:val="00A42262"/>
    <w:rsid w:val="00A4231E"/>
    <w:rsid w:val="00A430C3"/>
    <w:rsid w:val="00A43822"/>
    <w:rsid w:val="00A43DB6"/>
    <w:rsid w:val="00A441A5"/>
    <w:rsid w:val="00A451E2"/>
    <w:rsid w:val="00A453C9"/>
    <w:rsid w:val="00A45A4E"/>
    <w:rsid w:val="00A46533"/>
    <w:rsid w:val="00A46A40"/>
    <w:rsid w:val="00A46CD8"/>
    <w:rsid w:val="00A47921"/>
    <w:rsid w:val="00A50516"/>
    <w:rsid w:val="00A51216"/>
    <w:rsid w:val="00A53AD3"/>
    <w:rsid w:val="00A55887"/>
    <w:rsid w:val="00A56920"/>
    <w:rsid w:val="00A57064"/>
    <w:rsid w:val="00A572D0"/>
    <w:rsid w:val="00A579B9"/>
    <w:rsid w:val="00A637EA"/>
    <w:rsid w:val="00A64A9F"/>
    <w:rsid w:val="00A64F9F"/>
    <w:rsid w:val="00A658D5"/>
    <w:rsid w:val="00A66116"/>
    <w:rsid w:val="00A663D7"/>
    <w:rsid w:val="00A66545"/>
    <w:rsid w:val="00A66B58"/>
    <w:rsid w:val="00A66B64"/>
    <w:rsid w:val="00A67D49"/>
    <w:rsid w:val="00A70718"/>
    <w:rsid w:val="00A71B6D"/>
    <w:rsid w:val="00A73F44"/>
    <w:rsid w:val="00A747DB"/>
    <w:rsid w:val="00A750B7"/>
    <w:rsid w:val="00A76B3B"/>
    <w:rsid w:val="00A76C38"/>
    <w:rsid w:val="00A7777E"/>
    <w:rsid w:val="00A77F3C"/>
    <w:rsid w:val="00A81930"/>
    <w:rsid w:val="00A81DCE"/>
    <w:rsid w:val="00A83C02"/>
    <w:rsid w:val="00A83F8E"/>
    <w:rsid w:val="00A856FB"/>
    <w:rsid w:val="00A85809"/>
    <w:rsid w:val="00A86C23"/>
    <w:rsid w:val="00A906D0"/>
    <w:rsid w:val="00A9302D"/>
    <w:rsid w:val="00A934DD"/>
    <w:rsid w:val="00A93C6F"/>
    <w:rsid w:val="00A94989"/>
    <w:rsid w:val="00A94BD7"/>
    <w:rsid w:val="00A94F3A"/>
    <w:rsid w:val="00A9501F"/>
    <w:rsid w:val="00A95B65"/>
    <w:rsid w:val="00A9604F"/>
    <w:rsid w:val="00A96097"/>
    <w:rsid w:val="00A963C5"/>
    <w:rsid w:val="00A96DD4"/>
    <w:rsid w:val="00A97F8F"/>
    <w:rsid w:val="00AA0685"/>
    <w:rsid w:val="00AA09F2"/>
    <w:rsid w:val="00AA181D"/>
    <w:rsid w:val="00AA20DC"/>
    <w:rsid w:val="00AA3664"/>
    <w:rsid w:val="00AA4A96"/>
    <w:rsid w:val="00AA4C9E"/>
    <w:rsid w:val="00AA50ED"/>
    <w:rsid w:val="00AA541C"/>
    <w:rsid w:val="00AA660B"/>
    <w:rsid w:val="00AA73DD"/>
    <w:rsid w:val="00AA784B"/>
    <w:rsid w:val="00AA79BF"/>
    <w:rsid w:val="00AB0775"/>
    <w:rsid w:val="00AB1791"/>
    <w:rsid w:val="00AB1985"/>
    <w:rsid w:val="00AB1B2B"/>
    <w:rsid w:val="00AB1D07"/>
    <w:rsid w:val="00AB3904"/>
    <w:rsid w:val="00AB4B0E"/>
    <w:rsid w:val="00AB5496"/>
    <w:rsid w:val="00AB54DE"/>
    <w:rsid w:val="00AB64BC"/>
    <w:rsid w:val="00AB6A70"/>
    <w:rsid w:val="00AB6F88"/>
    <w:rsid w:val="00AC0006"/>
    <w:rsid w:val="00AC0F91"/>
    <w:rsid w:val="00AC2EC7"/>
    <w:rsid w:val="00AC3F57"/>
    <w:rsid w:val="00AC48BF"/>
    <w:rsid w:val="00AC5844"/>
    <w:rsid w:val="00AD0513"/>
    <w:rsid w:val="00AD066E"/>
    <w:rsid w:val="00AD1625"/>
    <w:rsid w:val="00AD1E84"/>
    <w:rsid w:val="00AD2B8C"/>
    <w:rsid w:val="00AD2C29"/>
    <w:rsid w:val="00AD2D69"/>
    <w:rsid w:val="00AD3CAD"/>
    <w:rsid w:val="00AD472E"/>
    <w:rsid w:val="00AD4F29"/>
    <w:rsid w:val="00AD58F3"/>
    <w:rsid w:val="00AD63DB"/>
    <w:rsid w:val="00AD7C39"/>
    <w:rsid w:val="00AD7ED1"/>
    <w:rsid w:val="00AE2E01"/>
    <w:rsid w:val="00AE36BE"/>
    <w:rsid w:val="00AE4E9B"/>
    <w:rsid w:val="00AE5F0E"/>
    <w:rsid w:val="00AE62B0"/>
    <w:rsid w:val="00AE65DC"/>
    <w:rsid w:val="00AE7BB1"/>
    <w:rsid w:val="00AF0F71"/>
    <w:rsid w:val="00AF10D5"/>
    <w:rsid w:val="00AF14F8"/>
    <w:rsid w:val="00AF1635"/>
    <w:rsid w:val="00AF2457"/>
    <w:rsid w:val="00AF2608"/>
    <w:rsid w:val="00AF3092"/>
    <w:rsid w:val="00AF3172"/>
    <w:rsid w:val="00AF340C"/>
    <w:rsid w:val="00AF5AE7"/>
    <w:rsid w:val="00AF7242"/>
    <w:rsid w:val="00AF7ED9"/>
    <w:rsid w:val="00B0030C"/>
    <w:rsid w:val="00B02423"/>
    <w:rsid w:val="00B03713"/>
    <w:rsid w:val="00B040D8"/>
    <w:rsid w:val="00B04173"/>
    <w:rsid w:val="00B04389"/>
    <w:rsid w:val="00B06818"/>
    <w:rsid w:val="00B07172"/>
    <w:rsid w:val="00B074B2"/>
    <w:rsid w:val="00B1197C"/>
    <w:rsid w:val="00B11A6C"/>
    <w:rsid w:val="00B11BD7"/>
    <w:rsid w:val="00B13917"/>
    <w:rsid w:val="00B13B3D"/>
    <w:rsid w:val="00B13E16"/>
    <w:rsid w:val="00B13ECD"/>
    <w:rsid w:val="00B1577C"/>
    <w:rsid w:val="00B1633F"/>
    <w:rsid w:val="00B203CC"/>
    <w:rsid w:val="00B204FD"/>
    <w:rsid w:val="00B207CA"/>
    <w:rsid w:val="00B209A0"/>
    <w:rsid w:val="00B21D08"/>
    <w:rsid w:val="00B236DC"/>
    <w:rsid w:val="00B25AC0"/>
    <w:rsid w:val="00B25F93"/>
    <w:rsid w:val="00B2750C"/>
    <w:rsid w:val="00B27B2E"/>
    <w:rsid w:val="00B32047"/>
    <w:rsid w:val="00B33682"/>
    <w:rsid w:val="00B33B16"/>
    <w:rsid w:val="00B33C19"/>
    <w:rsid w:val="00B34B61"/>
    <w:rsid w:val="00B37533"/>
    <w:rsid w:val="00B418BC"/>
    <w:rsid w:val="00B41A04"/>
    <w:rsid w:val="00B427F8"/>
    <w:rsid w:val="00B42F2D"/>
    <w:rsid w:val="00B4395D"/>
    <w:rsid w:val="00B4429B"/>
    <w:rsid w:val="00B443D8"/>
    <w:rsid w:val="00B453E7"/>
    <w:rsid w:val="00B46F06"/>
    <w:rsid w:val="00B47DFA"/>
    <w:rsid w:val="00B50FDE"/>
    <w:rsid w:val="00B51442"/>
    <w:rsid w:val="00B51F77"/>
    <w:rsid w:val="00B534CD"/>
    <w:rsid w:val="00B53D03"/>
    <w:rsid w:val="00B53D59"/>
    <w:rsid w:val="00B546C0"/>
    <w:rsid w:val="00B54987"/>
    <w:rsid w:val="00B5600A"/>
    <w:rsid w:val="00B5614D"/>
    <w:rsid w:val="00B5638B"/>
    <w:rsid w:val="00B57177"/>
    <w:rsid w:val="00B574E4"/>
    <w:rsid w:val="00B5798B"/>
    <w:rsid w:val="00B57C65"/>
    <w:rsid w:val="00B61B7F"/>
    <w:rsid w:val="00B6363C"/>
    <w:rsid w:val="00B643F8"/>
    <w:rsid w:val="00B70640"/>
    <w:rsid w:val="00B70B03"/>
    <w:rsid w:val="00B711C4"/>
    <w:rsid w:val="00B71721"/>
    <w:rsid w:val="00B717D8"/>
    <w:rsid w:val="00B71920"/>
    <w:rsid w:val="00B7280A"/>
    <w:rsid w:val="00B7291F"/>
    <w:rsid w:val="00B7420E"/>
    <w:rsid w:val="00B744CB"/>
    <w:rsid w:val="00B75B74"/>
    <w:rsid w:val="00B762B0"/>
    <w:rsid w:val="00B76A84"/>
    <w:rsid w:val="00B77CA1"/>
    <w:rsid w:val="00B80D97"/>
    <w:rsid w:val="00B82947"/>
    <w:rsid w:val="00B82B30"/>
    <w:rsid w:val="00B837D2"/>
    <w:rsid w:val="00B843F3"/>
    <w:rsid w:val="00B8568B"/>
    <w:rsid w:val="00B85897"/>
    <w:rsid w:val="00B85E62"/>
    <w:rsid w:val="00B87DB6"/>
    <w:rsid w:val="00B90D0B"/>
    <w:rsid w:val="00B91CF7"/>
    <w:rsid w:val="00B92E35"/>
    <w:rsid w:val="00B92FA0"/>
    <w:rsid w:val="00B9303F"/>
    <w:rsid w:val="00B93A16"/>
    <w:rsid w:val="00B94F9C"/>
    <w:rsid w:val="00B951B4"/>
    <w:rsid w:val="00B972A3"/>
    <w:rsid w:val="00B97FC1"/>
    <w:rsid w:val="00B97FC8"/>
    <w:rsid w:val="00BA05EE"/>
    <w:rsid w:val="00BA0E5B"/>
    <w:rsid w:val="00BA10D1"/>
    <w:rsid w:val="00BA12C5"/>
    <w:rsid w:val="00BA1FEE"/>
    <w:rsid w:val="00BA39DB"/>
    <w:rsid w:val="00BA53FE"/>
    <w:rsid w:val="00BA5A37"/>
    <w:rsid w:val="00BA7CF5"/>
    <w:rsid w:val="00BA7FFA"/>
    <w:rsid w:val="00BB0F85"/>
    <w:rsid w:val="00BB22DD"/>
    <w:rsid w:val="00BB3737"/>
    <w:rsid w:val="00BB3FB7"/>
    <w:rsid w:val="00BB510C"/>
    <w:rsid w:val="00BB53BA"/>
    <w:rsid w:val="00BB679D"/>
    <w:rsid w:val="00BB74AE"/>
    <w:rsid w:val="00BB7968"/>
    <w:rsid w:val="00BC0423"/>
    <w:rsid w:val="00BC12FE"/>
    <w:rsid w:val="00BC1405"/>
    <w:rsid w:val="00BC35C5"/>
    <w:rsid w:val="00BC412C"/>
    <w:rsid w:val="00BC53A9"/>
    <w:rsid w:val="00BC57C7"/>
    <w:rsid w:val="00BC6CA1"/>
    <w:rsid w:val="00BC7397"/>
    <w:rsid w:val="00BD1039"/>
    <w:rsid w:val="00BD170B"/>
    <w:rsid w:val="00BD1C8E"/>
    <w:rsid w:val="00BD3F14"/>
    <w:rsid w:val="00BD439E"/>
    <w:rsid w:val="00BD6A1E"/>
    <w:rsid w:val="00BE01DE"/>
    <w:rsid w:val="00BE07D8"/>
    <w:rsid w:val="00BE16E4"/>
    <w:rsid w:val="00BE1BF0"/>
    <w:rsid w:val="00BE1C25"/>
    <w:rsid w:val="00BE2811"/>
    <w:rsid w:val="00BE3214"/>
    <w:rsid w:val="00BE33F3"/>
    <w:rsid w:val="00BE4624"/>
    <w:rsid w:val="00BE510F"/>
    <w:rsid w:val="00BE66AD"/>
    <w:rsid w:val="00BE68C5"/>
    <w:rsid w:val="00BE7776"/>
    <w:rsid w:val="00BF1C47"/>
    <w:rsid w:val="00BF31C6"/>
    <w:rsid w:val="00BF3C13"/>
    <w:rsid w:val="00BF635E"/>
    <w:rsid w:val="00BF6527"/>
    <w:rsid w:val="00BF66D4"/>
    <w:rsid w:val="00BF7C93"/>
    <w:rsid w:val="00C003A6"/>
    <w:rsid w:val="00C00C88"/>
    <w:rsid w:val="00C01E7B"/>
    <w:rsid w:val="00C026FD"/>
    <w:rsid w:val="00C0361C"/>
    <w:rsid w:val="00C0523C"/>
    <w:rsid w:val="00C102AC"/>
    <w:rsid w:val="00C12446"/>
    <w:rsid w:val="00C12784"/>
    <w:rsid w:val="00C1287E"/>
    <w:rsid w:val="00C12B54"/>
    <w:rsid w:val="00C16ABE"/>
    <w:rsid w:val="00C17038"/>
    <w:rsid w:val="00C175F4"/>
    <w:rsid w:val="00C17FCD"/>
    <w:rsid w:val="00C21A29"/>
    <w:rsid w:val="00C228A5"/>
    <w:rsid w:val="00C2373F"/>
    <w:rsid w:val="00C23DD8"/>
    <w:rsid w:val="00C24964"/>
    <w:rsid w:val="00C2537F"/>
    <w:rsid w:val="00C273F1"/>
    <w:rsid w:val="00C27E1F"/>
    <w:rsid w:val="00C317C9"/>
    <w:rsid w:val="00C324C5"/>
    <w:rsid w:val="00C32D81"/>
    <w:rsid w:val="00C32E3A"/>
    <w:rsid w:val="00C337FC"/>
    <w:rsid w:val="00C34665"/>
    <w:rsid w:val="00C35946"/>
    <w:rsid w:val="00C35D95"/>
    <w:rsid w:val="00C36A91"/>
    <w:rsid w:val="00C402FB"/>
    <w:rsid w:val="00C40D12"/>
    <w:rsid w:val="00C41420"/>
    <w:rsid w:val="00C432F5"/>
    <w:rsid w:val="00C450C0"/>
    <w:rsid w:val="00C45335"/>
    <w:rsid w:val="00C45884"/>
    <w:rsid w:val="00C51895"/>
    <w:rsid w:val="00C5373B"/>
    <w:rsid w:val="00C538B9"/>
    <w:rsid w:val="00C53BA6"/>
    <w:rsid w:val="00C53BEA"/>
    <w:rsid w:val="00C543AF"/>
    <w:rsid w:val="00C54CDB"/>
    <w:rsid w:val="00C567D8"/>
    <w:rsid w:val="00C57885"/>
    <w:rsid w:val="00C57FBA"/>
    <w:rsid w:val="00C604FA"/>
    <w:rsid w:val="00C60DEE"/>
    <w:rsid w:val="00C6159D"/>
    <w:rsid w:val="00C61D3E"/>
    <w:rsid w:val="00C61E7F"/>
    <w:rsid w:val="00C626F7"/>
    <w:rsid w:val="00C62F92"/>
    <w:rsid w:val="00C64753"/>
    <w:rsid w:val="00C647AC"/>
    <w:rsid w:val="00C647E5"/>
    <w:rsid w:val="00C65B8D"/>
    <w:rsid w:val="00C65D16"/>
    <w:rsid w:val="00C674CE"/>
    <w:rsid w:val="00C71000"/>
    <w:rsid w:val="00C71BC7"/>
    <w:rsid w:val="00C72125"/>
    <w:rsid w:val="00C72A15"/>
    <w:rsid w:val="00C72E27"/>
    <w:rsid w:val="00C748FF"/>
    <w:rsid w:val="00C74CC0"/>
    <w:rsid w:val="00C77724"/>
    <w:rsid w:val="00C804C5"/>
    <w:rsid w:val="00C83A6F"/>
    <w:rsid w:val="00C83CDE"/>
    <w:rsid w:val="00C8451D"/>
    <w:rsid w:val="00C85640"/>
    <w:rsid w:val="00C85918"/>
    <w:rsid w:val="00C85F1B"/>
    <w:rsid w:val="00C86362"/>
    <w:rsid w:val="00C86FDF"/>
    <w:rsid w:val="00C87B0D"/>
    <w:rsid w:val="00C87D5A"/>
    <w:rsid w:val="00C90A28"/>
    <w:rsid w:val="00C912A7"/>
    <w:rsid w:val="00C917B8"/>
    <w:rsid w:val="00C92405"/>
    <w:rsid w:val="00C927D2"/>
    <w:rsid w:val="00C92A56"/>
    <w:rsid w:val="00C939C2"/>
    <w:rsid w:val="00C93CD0"/>
    <w:rsid w:val="00C9456B"/>
    <w:rsid w:val="00C94F7C"/>
    <w:rsid w:val="00C9519C"/>
    <w:rsid w:val="00C95D2A"/>
    <w:rsid w:val="00C9629D"/>
    <w:rsid w:val="00CA2825"/>
    <w:rsid w:val="00CA3CBD"/>
    <w:rsid w:val="00CA5D59"/>
    <w:rsid w:val="00CB056E"/>
    <w:rsid w:val="00CB0ACF"/>
    <w:rsid w:val="00CB0F4F"/>
    <w:rsid w:val="00CB1A75"/>
    <w:rsid w:val="00CB2941"/>
    <w:rsid w:val="00CB3091"/>
    <w:rsid w:val="00CB35ED"/>
    <w:rsid w:val="00CB3C84"/>
    <w:rsid w:val="00CB5659"/>
    <w:rsid w:val="00CB5A52"/>
    <w:rsid w:val="00CB5EC8"/>
    <w:rsid w:val="00CB69EF"/>
    <w:rsid w:val="00CB6AB9"/>
    <w:rsid w:val="00CB71A8"/>
    <w:rsid w:val="00CB7B75"/>
    <w:rsid w:val="00CB7D8B"/>
    <w:rsid w:val="00CC029B"/>
    <w:rsid w:val="00CC08D3"/>
    <w:rsid w:val="00CC0C79"/>
    <w:rsid w:val="00CC0F65"/>
    <w:rsid w:val="00CC1790"/>
    <w:rsid w:val="00CC1E8A"/>
    <w:rsid w:val="00CC22E5"/>
    <w:rsid w:val="00CC2DBF"/>
    <w:rsid w:val="00CC3BA2"/>
    <w:rsid w:val="00CC4852"/>
    <w:rsid w:val="00CC4D62"/>
    <w:rsid w:val="00CC5DE1"/>
    <w:rsid w:val="00CC69AF"/>
    <w:rsid w:val="00CC7153"/>
    <w:rsid w:val="00CD1D96"/>
    <w:rsid w:val="00CD3687"/>
    <w:rsid w:val="00CD4363"/>
    <w:rsid w:val="00CD5484"/>
    <w:rsid w:val="00CD5C6F"/>
    <w:rsid w:val="00CD63BB"/>
    <w:rsid w:val="00CD7737"/>
    <w:rsid w:val="00CD7B4A"/>
    <w:rsid w:val="00CE09A2"/>
    <w:rsid w:val="00CE0B32"/>
    <w:rsid w:val="00CE0EF2"/>
    <w:rsid w:val="00CE1053"/>
    <w:rsid w:val="00CE147A"/>
    <w:rsid w:val="00CE1D36"/>
    <w:rsid w:val="00CE1E58"/>
    <w:rsid w:val="00CE4631"/>
    <w:rsid w:val="00CE4AD6"/>
    <w:rsid w:val="00CE5504"/>
    <w:rsid w:val="00CE5B2C"/>
    <w:rsid w:val="00CE5D84"/>
    <w:rsid w:val="00CE6188"/>
    <w:rsid w:val="00CE6B20"/>
    <w:rsid w:val="00CF1160"/>
    <w:rsid w:val="00CF3B25"/>
    <w:rsid w:val="00CF4853"/>
    <w:rsid w:val="00CF5A71"/>
    <w:rsid w:val="00CF7D17"/>
    <w:rsid w:val="00D00889"/>
    <w:rsid w:val="00D0195C"/>
    <w:rsid w:val="00D02663"/>
    <w:rsid w:val="00D02E1C"/>
    <w:rsid w:val="00D034CE"/>
    <w:rsid w:val="00D04BC3"/>
    <w:rsid w:val="00D05735"/>
    <w:rsid w:val="00D057DA"/>
    <w:rsid w:val="00D063E4"/>
    <w:rsid w:val="00D06AF5"/>
    <w:rsid w:val="00D076A2"/>
    <w:rsid w:val="00D07CDE"/>
    <w:rsid w:val="00D07F9D"/>
    <w:rsid w:val="00D11A78"/>
    <w:rsid w:val="00D11ABE"/>
    <w:rsid w:val="00D11E57"/>
    <w:rsid w:val="00D12AD3"/>
    <w:rsid w:val="00D12DD9"/>
    <w:rsid w:val="00D14810"/>
    <w:rsid w:val="00D15070"/>
    <w:rsid w:val="00D17299"/>
    <w:rsid w:val="00D17AA8"/>
    <w:rsid w:val="00D17D74"/>
    <w:rsid w:val="00D20155"/>
    <w:rsid w:val="00D20BD5"/>
    <w:rsid w:val="00D222B4"/>
    <w:rsid w:val="00D223FB"/>
    <w:rsid w:val="00D22781"/>
    <w:rsid w:val="00D2416D"/>
    <w:rsid w:val="00D24C7D"/>
    <w:rsid w:val="00D267D5"/>
    <w:rsid w:val="00D26A60"/>
    <w:rsid w:val="00D310CE"/>
    <w:rsid w:val="00D31A7F"/>
    <w:rsid w:val="00D32D9D"/>
    <w:rsid w:val="00D337A0"/>
    <w:rsid w:val="00D34030"/>
    <w:rsid w:val="00D34189"/>
    <w:rsid w:val="00D344E0"/>
    <w:rsid w:val="00D354A5"/>
    <w:rsid w:val="00D3698C"/>
    <w:rsid w:val="00D36AF7"/>
    <w:rsid w:val="00D377B4"/>
    <w:rsid w:val="00D41E67"/>
    <w:rsid w:val="00D425C1"/>
    <w:rsid w:val="00D43A10"/>
    <w:rsid w:val="00D4476D"/>
    <w:rsid w:val="00D44F9E"/>
    <w:rsid w:val="00D45B99"/>
    <w:rsid w:val="00D45CFE"/>
    <w:rsid w:val="00D46BEF"/>
    <w:rsid w:val="00D46E48"/>
    <w:rsid w:val="00D4773C"/>
    <w:rsid w:val="00D47FBD"/>
    <w:rsid w:val="00D51FC7"/>
    <w:rsid w:val="00D53AE6"/>
    <w:rsid w:val="00D54FD9"/>
    <w:rsid w:val="00D551E2"/>
    <w:rsid w:val="00D552E4"/>
    <w:rsid w:val="00D60969"/>
    <w:rsid w:val="00D63843"/>
    <w:rsid w:val="00D63E3D"/>
    <w:rsid w:val="00D6667D"/>
    <w:rsid w:val="00D66A70"/>
    <w:rsid w:val="00D672F0"/>
    <w:rsid w:val="00D7068B"/>
    <w:rsid w:val="00D72B12"/>
    <w:rsid w:val="00D72BFB"/>
    <w:rsid w:val="00D72EF6"/>
    <w:rsid w:val="00D73441"/>
    <w:rsid w:val="00D745E6"/>
    <w:rsid w:val="00D74FD6"/>
    <w:rsid w:val="00D75358"/>
    <w:rsid w:val="00D77221"/>
    <w:rsid w:val="00D80584"/>
    <w:rsid w:val="00D80C76"/>
    <w:rsid w:val="00D81C0D"/>
    <w:rsid w:val="00D82F3E"/>
    <w:rsid w:val="00D8348C"/>
    <w:rsid w:val="00D83BD2"/>
    <w:rsid w:val="00D84839"/>
    <w:rsid w:val="00D867CE"/>
    <w:rsid w:val="00D86B06"/>
    <w:rsid w:val="00D87211"/>
    <w:rsid w:val="00D87C63"/>
    <w:rsid w:val="00D87F8C"/>
    <w:rsid w:val="00D90A5F"/>
    <w:rsid w:val="00D911AB"/>
    <w:rsid w:val="00D9265C"/>
    <w:rsid w:val="00D9283F"/>
    <w:rsid w:val="00D94E00"/>
    <w:rsid w:val="00D956DD"/>
    <w:rsid w:val="00D967EE"/>
    <w:rsid w:val="00D968A6"/>
    <w:rsid w:val="00DA1275"/>
    <w:rsid w:val="00DA1554"/>
    <w:rsid w:val="00DA15C3"/>
    <w:rsid w:val="00DA207F"/>
    <w:rsid w:val="00DA2248"/>
    <w:rsid w:val="00DA452E"/>
    <w:rsid w:val="00DA4D85"/>
    <w:rsid w:val="00DA6147"/>
    <w:rsid w:val="00DA6335"/>
    <w:rsid w:val="00DA6465"/>
    <w:rsid w:val="00DA70B3"/>
    <w:rsid w:val="00DA71F3"/>
    <w:rsid w:val="00DB10E4"/>
    <w:rsid w:val="00DB2324"/>
    <w:rsid w:val="00DB3043"/>
    <w:rsid w:val="00DB3DBF"/>
    <w:rsid w:val="00DB4024"/>
    <w:rsid w:val="00DB4F17"/>
    <w:rsid w:val="00DB6041"/>
    <w:rsid w:val="00DB6185"/>
    <w:rsid w:val="00DB67C7"/>
    <w:rsid w:val="00DC0944"/>
    <w:rsid w:val="00DC0D51"/>
    <w:rsid w:val="00DC0DCC"/>
    <w:rsid w:val="00DC12D9"/>
    <w:rsid w:val="00DC1BB8"/>
    <w:rsid w:val="00DC2B04"/>
    <w:rsid w:val="00DC2CBA"/>
    <w:rsid w:val="00DC30E5"/>
    <w:rsid w:val="00DC31C3"/>
    <w:rsid w:val="00DC3808"/>
    <w:rsid w:val="00DC446E"/>
    <w:rsid w:val="00DC45F9"/>
    <w:rsid w:val="00DC497F"/>
    <w:rsid w:val="00DC4FBC"/>
    <w:rsid w:val="00DC54B0"/>
    <w:rsid w:val="00DC598F"/>
    <w:rsid w:val="00DC5CC5"/>
    <w:rsid w:val="00DC6103"/>
    <w:rsid w:val="00DC6508"/>
    <w:rsid w:val="00DC6B60"/>
    <w:rsid w:val="00DC7525"/>
    <w:rsid w:val="00DC7FBA"/>
    <w:rsid w:val="00DD16FA"/>
    <w:rsid w:val="00DD2535"/>
    <w:rsid w:val="00DD3857"/>
    <w:rsid w:val="00DD39C2"/>
    <w:rsid w:val="00DD4086"/>
    <w:rsid w:val="00DD4823"/>
    <w:rsid w:val="00DD53E7"/>
    <w:rsid w:val="00DD55BD"/>
    <w:rsid w:val="00DD673E"/>
    <w:rsid w:val="00DD7514"/>
    <w:rsid w:val="00DD7C99"/>
    <w:rsid w:val="00DE0B19"/>
    <w:rsid w:val="00DE0B77"/>
    <w:rsid w:val="00DE1D2F"/>
    <w:rsid w:val="00DE2F56"/>
    <w:rsid w:val="00DE31BF"/>
    <w:rsid w:val="00DE4B6E"/>
    <w:rsid w:val="00DE63D1"/>
    <w:rsid w:val="00DE7054"/>
    <w:rsid w:val="00DF0262"/>
    <w:rsid w:val="00DF1329"/>
    <w:rsid w:val="00DF3C92"/>
    <w:rsid w:val="00DF4F32"/>
    <w:rsid w:val="00DF649E"/>
    <w:rsid w:val="00DF6D68"/>
    <w:rsid w:val="00DF770F"/>
    <w:rsid w:val="00DF7CE0"/>
    <w:rsid w:val="00DF7D32"/>
    <w:rsid w:val="00E003E4"/>
    <w:rsid w:val="00E005CD"/>
    <w:rsid w:val="00E00E38"/>
    <w:rsid w:val="00E01ACE"/>
    <w:rsid w:val="00E02D00"/>
    <w:rsid w:val="00E04D0F"/>
    <w:rsid w:val="00E05824"/>
    <w:rsid w:val="00E064DA"/>
    <w:rsid w:val="00E064F0"/>
    <w:rsid w:val="00E066E6"/>
    <w:rsid w:val="00E067F3"/>
    <w:rsid w:val="00E069F2"/>
    <w:rsid w:val="00E074D8"/>
    <w:rsid w:val="00E07593"/>
    <w:rsid w:val="00E10017"/>
    <w:rsid w:val="00E1088D"/>
    <w:rsid w:val="00E11F83"/>
    <w:rsid w:val="00E12015"/>
    <w:rsid w:val="00E126CF"/>
    <w:rsid w:val="00E13E2C"/>
    <w:rsid w:val="00E15081"/>
    <w:rsid w:val="00E154AD"/>
    <w:rsid w:val="00E15818"/>
    <w:rsid w:val="00E1727D"/>
    <w:rsid w:val="00E17AB0"/>
    <w:rsid w:val="00E207C1"/>
    <w:rsid w:val="00E2132D"/>
    <w:rsid w:val="00E216AE"/>
    <w:rsid w:val="00E217EA"/>
    <w:rsid w:val="00E2499E"/>
    <w:rsid w:val="00E25FE6"/>
    <w:rsid w:val="00E26294"/>
    <w:rsid w:val="00E26EC9"/>
    <w:rsid w:val="00E314EE"/>
    <w:rsid w:val="00E31AF8"/>
    <w:rsid w:val="00E334E5"/>
    <w:rsid w:val="00E33B22"/>
    <w:rsid w:val="00E34344"/>
    <w:rsid w:val="00E35DFA"/>
    <w:rsid w:val="00E36059"/>
    <w:rsid w:val="00E3637D"/>
    <w:rsid w:val="00E40B6B"/>
    <w:rsid w:val="00E42C2D"/>
    <w:rsid w:val="00E43368"/>
    <w:rsid w:val="00E439CC"/>
    <w:rsid w:val="00E43BFE"/>
    <w:rsid w:val="00E46837"/>
    <w:rsid w:val="00E472ED"/>
    <w:rsid w:val="00E47947"/>
    <w:rsid w:val="00E50583"/>
    <w:rsid w:val="00E51383"/>
    <w:rsid w:val="00E51DF6"/>
    <w:rsid w:val="00E54258"/>
    <w:rsid w:val="00E546CE"/>
    <w:rsid w:val="00E551BA"/>
    <w:rsid w:val="00E55697"/>
    <w:rsid w:val="00E571F4"/>
    <w:rsid w:val="00E5763B"/>
    <w:rsid w:val="00E60843"/>
    <w:rsid w:val="00E61059"/>
    <w:rsid w:val="00E61066"/>
    <w:rsid w:val="00E621C9"/>
    <w:rsid w:val="00E6284B"/>
    <w:rsid w:val="00E628CB"/>
    <w:rsid w:val="00E63686"/>
    <w:rsid w:val="00E65EB9"/>
    <w:rsid w:val="00E70792"/>
    <w:rsid w:val="00E725EC"/>
    <w:rsid w:val="00E72CA3"/>
    <w:rsid w:val="00E73648"/>
    <w:rsid w:val="00E736D2"/>
    <w:rsid w:val="00E744A4"/>
    <w:rsid w:val="00E745AD"/>
    <w:rsid w:val="00E74675"/>
    <w:rsid w:val="00E74FF2"/>
    <w:rsid w:val="00E752C9"/>
    <w:rsid w:val="00E7609B"/>
    <w:rsid w:val="00E764C7"/>
    <w:rsid w:val="00E82154"/>
    <w:rsid w:val="00E833A9"/>
    <w:rsid w:val="00E83AAB"/>
    <w:rsid w:val="00E85882"/>
    <w:rsid w:val="00E86E76"/>
    <w:rsid w:val="00E87590"/>
    <w:rsid w:val="00E90FA8"/>
    <w:rsid w:val="00E91F8D"/>
    <w:rsid w:val="00E9215E"/>
    <w:rsid w:val="00E92290"/>
    <w:rsid w:val="00E931FD"/>
    <w:rsid w:val="00E94310"/>
    <w:rsid w:val="00E94C3B"/>
    <w:rsid w:val="00E94FAE"/>
    <w:rsid w:val="00E95888"/>
    <w:rsid w:val="00E96131"/>
    <w:rsid w:val="00E9655C"/>
    <w:rsid w:val="00E96B7B"/>
    <w:rsid w:val="00E96FF2"/>
    <w:rsid w:val="00EA0F02"/>
    <w:rsid w:val="00EA2717"/>
    <w:rsid w:val="00EA2856"/>
    <w:rsid w:val="00EA43EB"/>
    <w:rsid w:val="00EA44D5"/>
    <w:rsid w:val="00EA589F"/>
    <w:rsid w:val="00EA5D24"/>
    <w:rsid w:val="00EA7356"/>
    <w:rsid w:val="00EA7459"/>
    <w:rsid w:val="00EA7956"/>
    <w:rsid w:val="00EB32CB"/>
    <w:rsid w:val="00EB336E"/>
    <w:rsid w:val="00EB48DF"/>
    <w:rsid w:val="00EB5129"/>
    <w:rsid w:val="00EB5FA3"/>
    <w:rsid w:val="00EB67FD"/>
    <w:rsid w:val="00EB6B2D"/>
    <w:rsid w:val="00EC0B9C"/>
    <w:rsid w:val="00EC1F2A"/>
    <w:rsid w:val="00EC30D5"/>
    <w:rsid w:val="00EC45C3"/>
    <w:rsid w:val="00EC484C"/>
    <w:rsid w:val="00EC4970"/>
    <w:rsid w:val="00EC4E4E"/>
    <w:rsid w:val="00EC6D6E"/>
    <w:rsid w:val="00EC7993"/>
    <w:rsid w:val="00EC7D74"/>
    <w:rsid w:val="00ED078A"/>
    <w:rsid w:val="00ED0ABF"/>
    <w:rsid w:val="00ED0C55"/>
    <w:rsid w:val="00ED1261"/>
    <w:rsid w:val="00ED1B54"/>
    <w:rsid w:val="00ED2D0A"/>
    <w:rsid w:val="00ED3311"/>
    <w:rsid w:val="00ED497E"/>
    <w:rsid w:val="00ED5004"/>
    <w:rsid w:val="00ED506E"/>
    <w:rsid w:val="00ED5F6D"/>
    <w:rsid w:val="00ED6A5A"/>
    <w:rsid w:val="00ED6BC6"/>
    <w:rsid w:val="00ED792F"/>
    <w:rsid w:val="00ED7F72"/>
    <w:rsid w:val="00EE399A"/>
    <w:rsid w:val="00EE44AC"/>
    <w:rsid w:val="00EE4673"/>
    <w:rsid w:val="00EE4868"/>
    <w:rsid w:val="00EE5665"/>
    <w:rsid w:val="00EE596B"/>
    <w:rsid w:val="00EE5C87"/>
    <w:rsid w:val="00EF05AA"/>
    <w:rsid w:val="00EF1304"/>
    <w:rsid w:val="00EF13BA"/>
    <w:rsid w:val="00EF17C7"/>
    <w:rsid w:val="00EF303B"/>
    <w:rsid w:val="00EF4BB8"/>
    <w:rsid w:val="00EF4D52"/>
    <w:rsid w:val="00EF54A7"/>
    <w:rsid w:val="00EF5B34"/>
    <w:rsid w:val="00EF6118"/>
    <w:rsid w:val="00EF6615"/>
    <w:rsid w:val="00F00095"/>
    <w:rsid w:val="00F000D5"/>
    <w:rsid w:val="00F0072B"/>
    <w:rsid w:val="00F01951"/>
    <w:rsid w:val="00F026C4"/>
    <w:rsid w:val="00F03252"/>
    <w:rsid w:val="00F041D1"/>
    <w:rsid w:val="00F04576"/>
    <w:rsid w:val="00F0548B"/>
    <w:rsid w:val="00F11664"/>
    <w:rsid w:val="00F124A9"/>
    <w:rsid w:val="00F1272B"/>
    <w:rsid w:val="00F12AFF"/>
    <w:rsid w:val="00F13096"/>
    <w:rsid w:val="00F132C5"/>
    <w:rsid w:val="00F143BA"/>
    <w:rsid w:val="00F1468C"/>
    <w:rsid w:val="00F152F9"/>
    <w:rsid w:val="00F21DA0"/>
    <w:rsid w:val="00F23EFC"/>
    <w:rsid w:val="00F2520A"/>
    <w:rsid w:val="00F25576"/>
    <w:rsid w:val="00F26131"/>
    <w:rsid w:val="00F26287"/>
    <w:rsid w:val="00F272A9"/>
    <w:rsid w:val="00F27D84"/>
    <w:rsid w:val="00F30072"/>
    <w:rsid w:val="00F30667"/>
    <w:rsid w:val="00F309D7"/>
    <w:rsid w:val="00F31409"/>
    <w:rsid w:val="00F314A5"/>
    <w:rsid w:val="00F33306"/>
    <w:rsid w:val="00F342F9"/>
    <w:rsid w:val="00F3552F"/>
    <w:rsid w:val="00F35760"/>
    <w:rsid w:val="00F36993"/>
    <w:rsid w:val="00F36B41"/>
    <w:rsid w:val="00F37151"/>
    <w:rsid w:val="00F373C5"/>
    <w:rsid w:val="00F404F2"/>
    <w:rsid w:val="00F4192B"/>
    <w:rsid w:val="00F41A78"/>
    <w:rsid w:val="00F4285F"/>
    <w:rsid w:val="00F4308E"/>
    <w:rsid w:val="00F43E80"/>
    <w:rsid w:val="00F43F3F"/>
    <w:rsid w:val="00F446BD"/>
    <w:rsid w:val="00F44C5F"/>
    <w:rsid w:val="00F45510"/>
    <w:rsid w:val="00F45BEB"/>
    <w:rsid w:val="00F45C41"/>
    <w:rsid w:val="00F46158"/>
    <w:rsid w:val="00F46AE3"/>
    <w:rsid w:val="00F473BC"/>
    <w:rsid w:val="00F50338"/>
    <w:rsid w:val="00F5205A"/>
    <w:rsid w:val="00F53262"/>
    <w:rsid w:val="00F54E9E"/>
    <w:rsid w:val="00F55950"/>
    <w:rsid w:val="00F55958"/>
    <w:rsid w:val="00F56B6E"/>
    <w:rsid w:val="00F574D2"/>
    <w:rsid w:val="00F57716"/>
    <w:rsid w:val="00F5776E"/>
    <w:rsid w:val="00F602BE"/>
    <w:rsid w:val="00F6095D"/>
    <w:rsid w:val="00F60F83"/>
    <w:rsid w:val="00F62226"/>
    <w:rsid w:val="00F626FF"/>
    <w:rsid w:val="00F65DAD"/>
    <w:rsid w:val="00F6700D"/>
    <w:rsid w:val="00F6729E"/>
    <w:rsid w:val="00F672F4"/>
    <w:rsid w:val="00F7247E"/>
    <w:rsid w:val="00F730DC"/>
    <w:rsid w:val="00F75D8C"/>
    <w:rsid w:val="00F772A3"/>
    <w:rsid w:val="00F7784C"/>
    <w:rsid w:val="00F802A1"/>
    <w:rsid w:val="00F80560"/>
    <w:rsid w:val="00F8116B"/>
    <w:rsid w:val="00F811DE"/>
    <w:rsid w:val="00F8120E"/>
    <w:rsid w:val="00F81685"/>
    <w:rsid w:val="00F82668"/>
    <w:rsid w:val="00F8330B"/>
    <w:rsid w:val="00F85916"/>
    <w:rsid w:val="00F85C32"/>
    <w:rsid w:val="00F865A4"/>
    <w:rsid w:val="00F87033"/>
    <w:rsid w:val="00F914DD"/>
    <w:rsid w:val="00F926DC"/>
    <w:rsid w:val="00F9298E"/>
    <w:rsid w:val="00F938AB"/>
    <w:rsid w:val="00F938D7"/>
    <w:rsid w:val="00F93E04"/>
    <w:rsid w:val="00F9434C"/>
    <w:rsid w:val="00F943A3"/>
    <w:rsid w:val="00F946D0"/>
    <w:rsid w:val="00F957DB"/>
    <w:rsid w:val="00F97D10"/>
    <w:rsid w:val="00FA1292"/>
    <w:rsid w:val="00FA1F3A"/>
    <w:rsid w:val="00FA264F"/>
    <w:rsid w:val="00FA3132"/>
    <w:rsid w:val="00FA37E1"/>
    <w:rsid w:val="00FA4AEF"/>
    <w:rsid w:val="00FA62ED"/>
    <w:rsid w:val="00FA65F8"/>
    <w:rsid w:val="00FA7B4B"/>
    <w:rsid w:val="00FB0350"/>
    <w:rsid w:val="00FB28B8"/>
    <w:rsid w:val="00FB4538"/>
    <w:rsid w:val="00FB469A"/>
    <w:rsid w:val="00FB4CF0"/>
    <w:rsid w:val="00FB4E57"/>
    <w:rsid w:val="00FB5DB8"/>
    <w:rsid w:val="00FB61C6"/>
    <w:rsid w:val="00FB7D8B"/>
    <w:rsid w:val="00FC05D9"/>
    <w:rsid w:val="00FC07DB"/>
    <w:rsid w:val="00FC1170"/>
    <w:rsid w:val="00FC2874"/>
    <w:rsid w:val="00FC5ADC"/>
    <w:rsid w:val="00FC5C33"/>
    <w:rsid w:val="00FC5C3D"/>
    <w:rsid w:val="00FC5CB8"/>
    <w:rsid w:val="00FC6D39"/>
    <w:rsid w:val="00FC7FD8"/>
    <w:rsid w:val="00FD0422"/>
    <w:rsid w:val="00FD077C"/>
    <w:rsid w:val="00FD0BA0"/>
    <w:rsid w:val="00FD10FF"/>
    <w:rsid w:val="00FD15BF"/>
    <w:rsid w:val="00FD1E31"/>
    <w:rsid w:val="00FD1FF8"/>
    <w:rsid w:val="00FD28FA"/>
    <w:rsid w:val="00FD3F1F"/>
    <w:rsid w:val="00FD4757"/>
    <w:rsid w:val="00FD4A6E"/>
    <w:rsid w:val="00FD6335"/>
    <w:rsid w:val="00FE0BFC"/>
    <w:rsid w:val="00FE0CE5"/>
    <w:rsid w:val="00FE2101"/>
    <w:rsid w:val="00FE23E2"/>
    <w:rsid w:val="00FE3031"/>
    <w:rsid w:val="00FE3437"/>
    <w:rsid w:val="00FE397D"/>
    <w:rsid w:val="00FE512A"/>
    <w:rsid w:val="00FE6B84"/>
    <w:rsid w:val="00FE6C27"/>
    <w:rsid w:val="00FF1912"/>
    <w:rsid w:val="00FF1E68"/>
    <w:rsid w:val="00FF2723"/>
    <w:rsid w:val="00FF2882"/>
    <w:rsid w:val="00FF6CC0"/>
    <w:rsid w:val="00FF7114"/>
    <w:rsid w:val="00FF71B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0"/>
    <m:intLim m:val="subSup"/>
    <m:naryLim m:val="undOvr"/>
  </m:mathPr>
  <w:themeFontLang w:val="en-US" w:eastAsia="ko-KR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E29F097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160" w:line="259" w:lineRule="auto"/>
        <w:jc w:val="both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57" w:unhideWhenUsed="1"/>
    <w:lsdException w:name="toc 2" w:semiHidden="1" w:uiPriority="57" w:unhideWhenUsed="1"/>
    <w:lsdException w:name="toc 3" w:semiHidden="1" w:uiPriority="57" w:unhideWhenUsed="1"/>
    <w:lsdException w:name="toc 4" w:semiHidden="1" w:uiPriority="57" w:unhideWhenUsed="1"/>
    <w:lsdException w:name="toc 5" w:semiHidden="1" w:uiPriority="57" w:unhideWhenUsed="1"/>
    <w:lsdException w:name="toc 6" w:semiHidden="1" w:uiPriority="57" w:unhideWhenUsed="1"/>
    <w:lsdException w:name="toc 7" w:semiHidden="1" w:uiPriority="57" w:unhideWhenUsed="1"/>
    <w:lsdException w:name="toc 8" w:semiHidden="1" w:uiPriority="57" w:unhideWhenUsed="1"/>
    <w:lsdException w:name="toc 9" w:semiHidden="1" w:uiPriority="57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53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6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7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34" w:qFormat="1"/>
    <w:lsdException w:name="Emphasis" w:uiPriority="32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7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96"/>
    <w:lsdException w:name="Light List" w:uiPriority="97"/>
    <w:lsdException w:name="Light Grid" w:uiPriority="98"/>
    <w:lsdException w:name="Medium Shading 1"/>
    <w:lsdException w:name="Medium Shading 2" w:uiPriority="0"/>
    <w:lsdException w:name="Medium List 1" w:uiPriority="0"/>
    <w:lsdException w:name="Medium List 2" w:uiPriority="0"/>
    <w:lsdException w:name="Medium Grid 1" w:uiPriority="0"/>
    <w:lsdException w:name="Medium Grid 2" w:uiPriority="0"/>
    <w:lsdException w:name="Medium Grid 3" w:uiPriority="0"/>
    <w:lsdException w:name="Dark List" w:uiPriority="0"/>
    <w:lsdException w:name="Colorful Shading" w:uiPriority="0"/>
    <w:lsdException w:name="Colorful List" w:uiPriority="0"/>
    <w:lsdException w:name="Colorful Grid" w:uiPriority="0"/>
    <w:lsdException w:name="Light Shading Accent 1" w:uiPriority="96"/>
    <w:lsdException w:name="Light List Accent 1" w:uiPriority="97"/>
    <w:lsdException w:name="Light Grid Accent 1" w:uiPriority="98"/>
    <w:lsdException w:name="Medium Shading 1 Accent 1"/>
    <w:lsdException w:name="Medium Shading 2 Accent 1" w:uiPriority="0"/>
    <w:lsdException w:name="Medium List 1 Accent 1" w:uiPriority="0"/>
    <w:lsdException w:name="Revision" w:semiHidden="1"/>
    <w:lsdException w:name="List Paragraph" w:uiPriority="52" w:qFormat="1"/>
    <w:lsdException w:name="Quote" w:uiPriority="41" w:qFormat="1"/>
    <w:lsdException w:name="Intense Quote" w:uiPriority="48" w:qFormat="1"/>
    <w:lsdException w:name="Medium List 2 Accent 1" w:uiPriority="0"/>
    <w:lsdException w:name="Medium Grid 1 Accent 1" w:uiPriority="0"/>
    <w:lsdException w:name="Medium Grid 2 Accent 1" w:uiPriority="0"/>
    <w:lsdException w:name="Medium Grid 3 Accent 1" w:uiPriority="0"/>
    <w:lsdException w:name="Dark List Accent 1" w:uiPriority="0"/>
    <w:lsdException w:name="Colorful Shading Accent 1" w:uiPriority="0"/>
    <w:lsdException w:name="Colorful List Accent 1" w:uiPriority="0"/>
    <w:lsdException w:name="Colorful Grid Accent 1" w:uiPriority="0"/>
    <w:lsdException w:name="Light Shading Accent 2" w:uiPriority="96"/>
    <w:lsdException w:name="Light List Accent 2" w:uiPriority="97"/>
    <w:lsdException w:name="Light Grid Accent 2" w:uiPriority="98"/>
    <w:lsdException w:name="Medium Shading 1 Accent 2"/>
    <w:lsdException w:name="Medium Shading 2 Accent 2" w:uiPriority="0"/>
    <w:lsdException w:name="Medium List 1 Accent 2" w:uiPriority="0"/>
    <w:lsdException w:name="Medium List 2 Accent 2" w:uiPriority="0"/>
    <w:lsdException w:name="Medium Grid 1 Accent 2" w:uiPriority="0"/>
    <w:lsdException w:name="Medium Grid 2 Accent 2" w:uiPriority="0"/>
    <w:lsdException w:name="Medium Grid 3 Accent 2" w:uiPriority="0"/>
    <w:lsdException w:name="Dark List Accent 2" w:uiPriority="0"/>
    <w:lsdException w:name="Colorful Shading Accent 2" w:uiPriority="0"/>
    <w:lsdException w:name="Colorful List Accent 2" w:uiPriority="0"/>
    <w:lsdException w:name="Colorful Grid Accent 2" w:uiPriority="0"/>
    <w:lsdException w:name="Light Shading Accent 3" w:uiPriority="96"/>
    <w:lsdException w:name="Light List Accent 3" w:uiPriority="97"/>
    <w:lsdException w:name="Light Grid Accent 3" w:uiPriority="98"/>
    <w:lsdException w:name="Medium Shading 1 Accent 3"/>
    <w:lsdException w:name="Medium Shading 2 Accent 3" w:uiPriority="0"/>
    <w:lsdException w:name="Medium List 1 Accent 3" w:uiPriority="0"/>
    <w:lsdException w:name="Medium List 2 Accent 3" w:uiPriority="0"/>
    <w:lsdException w:name="Medium Grid 1 Accent 3" w:uiPriority="0"/>
    <w:lsdException w:name="Medium Grid 2 Accent 3" w:uiPriority="0"/>
    <w:lsdException w:name="Medium Grid 3 Accent 3" w:uiPriority="0"/>
    <w:lsdException w:name="Dark List Accent 3" w:uiPriority="0"/>
    <w:lsdException w:name="Colorful Shading Accent 3" w:uiPriority="0"/>
    <w:lsdException w:name="Colorful List Accent 3" w:uiPriority="0"/>
    <w:lsdException w:name="Colorful Grid Accent 3" w:uiPriority="0"/>
    <w:lsdException w:name="Light Shading Accent 4" w:uiPriority="96"/>
    <w:lsdException w:name="Light List Accent 4" w:uiPriority="97"/>
    <w:lsdException w:name="Light Grid Accent 4" w:uiPriority="98"/>
    <w:lsdException w:name="Medium Shading 1 Accent 4"/>
    <w:lsdException w:name="Medium Shading 2 Accent 4" w:uiPriority="0"/>
    <w:lsdException w:name="Medium List 1 Accent 4" w:uiPriority="0"/>
    <w:lsdException w:name="Medium List 2 Accent 4" w:uiPriority="0"/>
    <w:lsdException w:name="Medium Grid 1 Accent 4" w:uiPriority="0"/>
    <w:lsdException w:name="Medium Grid 2 Accent 4" w:uiPriority="0"/>
    <w:lsdException w:name="Medium Grid 3 Accent 4" w:uiPriority="0"/>
    <w:lsdException w:name="Dark List Accent 4" w:uiPriority="0"/>
    <w:lsdException w:name="Colorful Shading Accent 4" w:uiPriority="0"/>
    <w:lsdException w:name="Colorful List Accent 4" w:uiPriority="0"/>
    <w:lsdException w:name="Colorful Grid Accent 4" w:uiPriority="0"/>
    <w:lsdException w:name="Light Shading Accent 5" w:uiPriority="96"/>
    <w:lsdException w:name="Light List Accent 5" w:uiPriority="97"/>
    <w:lsdException w:name="Light Grid Accent 5" w:uiPriority="98"/>
    <w:lsdException w:name="Medium Shading 1 Accent 5"/>
    <w:lsdException w:name="Medium Shading 2 Accent 5" w:uiPriority="0"/>
    <w:lsdException w:name="Medium List 1 Accent 5" w:uiPriority="0"/>
    <w:lsdException w:name="Medium List 2 Accent 5" w:uiPriority="0"/>
    <w:lsdException w:name="Medium Grid 1 Accent 5" w:uiPriority="0"/>
    <w:lsdException w:name="Medium Grid 2 Accent 5" w:uiPriority="0"/>
    <w:lsdException w:name="Medium Grid 3 Accent 5" w:uiPriority="0"/>
    <w:lsdException w:name="Dark List Accent 5" w:uiPriority="0"/>
    <w:lsdException w:name="Colorful Shading Accent 5" w:uiPriority="0"/>
    <w:lsdException w:name="Colorful List Accent 5" w:uiPriority="0"/>
    <w:lsdException w:name="Colorful Grid Accent 5" w:uiPriority="0"/>
    <w:lsdException w:name="Light Shading Accent 6" w:uiPriority="96"/>
    <w:lsdException w:name="Light List Accent 6" w:uiPriority="97"/>
    <w:lsdException w:name="Light Grid Accent 6" w:uiPriority="98"/>
    <w:lsdException w:name="Medium Shading 1 Accent 6"/>
    <w:lsdException w:name="Medium Shading 2 Accent 6" w:uiPriority="0"/>
    <w:lsdException w:name="Medium List 1 Accent 6" w:uiPriority="0"/>
    <w:lsdException w:name="Medium List 2 Accent 6" w:uiPriority="0"/>
    <w:lsdException w:name="Medium Grid 1 Accent 6" w:uiPriority="0"/>
    <w:lsdException w:name="Medium Grid 2 Accent 6" w:uiPriority="0"/>
    <w:lsdException w:name="Medium Grid 3 Accent 6" w:uiPriority="0"/>
    <w:lsdException w:name="Dark List Accent 6" w:uiPriority="0"/>
    <w:lsdException w:name="Colorful Shading Accent 6" w:uiPriority="0"/>
    <w:lsdException w:name="Colorful List Accent 6" w:uiPriority="0"/>
    <w:lsdException w:name="Colorful Grid Accent 6" w:uiPriority="0"/>
    <w:lsdException w:name="Subtle Emphasis" w:uiPriority="25" w:qFormat="1"/>
    <w:lsdException w:name="Intense Emphasis" w:uiPriority="33" w:qFormat="1"/>
    <w:lsdException w:name="Subtle Reference" w:uiPriority="49" w:qFormat="1"/>
    <w:lsdException w:name="Intense Reference" w:uiPriority="50" w:qFormat="1"/>
    <w:lsdException w:name="Book Title" w:uiPriority="51" w:qFormat="1"/>
    <w:lsdException w:name="Bibliography" w:semiHidden="1" w:uiPriority="55" w:unhideWhenUsed="1"/>
    <w:lsdException w:name="TOC Heading" w:semiHidden="1" w:uiPriority="57" w:unhideWhenUsed="1" w:qFormat="1"/>
    <w:lsdException w:name="Plain Table 1" w:uiPriority="65"/>
    <w:lsdException w:name="Plain Table 2" w:uiPriority="66"/>
    <w:lsdException w:name="Plain Table 3" w:uiPriority="67"/>
    <w:lsdException w:name="Plain Table 4" w:uiPriority="68"/>
    <w:lsdException w:name="Plain Table 5" w:uiPriority="69"/>
    <w:lsdException w:name="Grid Table Light" w:uiPriority="64"/>
    <w:lsdException w:name="Grid Table 1 Light" w:uiPriority="70"/>
    <w:lsdException w:name="Grid Table 2" w:uiPriority="71"/>
    <w:lsdException w:name="Grid Table 3" w:uiPriority="72"/>
    <w:lsdException w:name="Grid Table 4" w:uiPriority="73"/>
    <w:lsdException w:name="Grid Table 5 Dark" w:uiPriority="80"/>
    <w:lsdException w:name="Grid Table 6 Colorful" w:uiPriority="81"/>
    <w:lsdException w:name="Grid Table 7 Colorful" w:uiPriority="82"/>
    <w:lsdException w:name="Grid Table 1 Light Accent 1" w:uiPriority="70"/>
    <w:lsdException w:name="Grid Table 2 Accent 1" w:uiPriority="71"/>
    <w:lsdException w:name="Grid Table 3 Accent 1" w:uiPriority="72"/>
    <w:lsdException w:name="Grid Table 4 Accent 1" w:uiPriority="73"/>
    <w:lsdException w:name="Grid Table 5 Dark Accent 1" w:uiPriority="80"/>
    <w:lsdException w:name="Grid Table 6 Colorful Accent 1" w:uiPriority="81"/>
    <w:lsdException w:name="Grid Table 7 Colorful Accent 1" w:uiPriority="82"/>
    <w:lsdException w:name="Grid Table 1 Light Accent 2" w:uiPriority="70"/>
    <w:lsdException w:name="Grid Table 2 Accent 2" w:uiPriority="71"/>
    <w:lsdException w:name="Grid Table 3 Accent 2" w:uiPriority="72"/>
    <w:lsdException w:name="Grid Table 4 Accent 2" w:uiPriority="73"/>
    <w:lsdException w:name="Grid Table 5 Dark Accent 2" w:uiPriority="80"/>
    <w:lsdException w:name="Grid Table 6 Colorful Accent 2" w:uiPriority="81"/>
    <w:lsdException w:name="Grid Table 7 Colorful Accent 2" w:uiPriority="82"/>
    <w:lsdException w:name="Grid Table 1 Light Accent 3" w:uiPriority="70"/>
    <w:lsdException w:name="Grid Table 2 Accent 3" w:uiPriority="71"/>
    <w:lsdException w:name="Grid Table 3 Accent 3" w:uiPriority="72"/>
    <w:lsdException w:name="Grid Table 4 Accent 3" w:uiPriority="73"/>
    <w:lsdException w:name="Grid Table 5 Dark Accent 3" w:uiPriority="80"/>
    <w:lsdException w:name="Grid Table 6 Colorful Accent 3" w:uiPriority="81"/>
    <w:lsdException w:name="Grid Table 7 Colorful Accent 3" w:uiPriority="82"/>
    <w:lsdException w:name="Grid Table 1 Light Accent 4" w:uiPriority="70"/>
    <w:lsdException w:name="Grid Table 2 Accent 4" w:uiPriority="71"/>
    <w:lsdException w:name="Grid Table 3 Accent 4" w:uiPriority="72"/>
    <w:lsdException w:name="Grid Table 4 Accent 4" w:uiPriority="73"/>
    <w:lsdException w:name="Grid Table 5 Dark Accent 4" w:uiPriority="80"/>
    <w:lsdException w:name="Grid Table 6 Colorful Accent 4" w:uiPriority="81"/>
    <w:lsdException w:name="Grid Table 7 Colorful Accent 4" w:uiPriority="82"/>
    <w:lsdException w:name="Grid Table 1 Light Accent 5" w:uiPriority="70"/>
    <w:lsdException w:name="Grid Table 2 Accent 5" w:uiPriority="71"/>
    <w:lsdException w:name="Grid Table 3 Accent 5" w:uiPriority="72"/>
    <w:lsdException w:name="Grid Table 4 Accent 5" w:uiPriority="73"/>
    <w:lsdException w:name="Grid Table 5 Dark Accent 5" w:uiPriority="80"/>
    <w:lsdException w:name="Grid Table 6 Colorful Accent 5" w:uiPriority="81"/>
    <w:lsdException w:name="Grid Table 7 Colorful Accent 5" w:uiPriority="82"/>
    <w:lsdException w:name="Grid Table 1 Light Accent 6" w:uiPriority="70"/>
    <w:lsdException w:name="Grid Table 2 Accent 6" w:uiPriority="71"/>
    <w:lsdException w:name="Grid Table 3 Accent 6" w:uiPriority="72"/>
    <w:lsdException w:name="Grid Table 4 Accent 6" w:uiPriority="73"/>
    <w:lsdException w:name="Grid Table 5 Dark Accent 6" w:uiPriority="80"/>
    <w:lsdException w:name="Grid Table 6 Colorful Accent 6" w:uiPriority="81"/>
    <w:lsdException w:name="Grid Table 7 Colorful Accent 6" w:uiPriority="82"/>
    <w:lsdException w:name="List Table 1 Light" w:uiPriority="70"/>
    <w:lsdException w:name="List Table 2" w:uiPriority="71"/>
    <w:lsdException w:name="List Table 3" w:uiPriority="72"/>
    <w:lsdException w:name="List Table 4" w:uiPriority="73"/>
    <w:lsdException w:name="List Table 5 Dark" w:uiPriority="80"/>
    <w:lsdException w:name="List Table 6 Colorful" w:uiPriority="81"/>
    <w:lsdException w:name="List Table 7 Colorful" w:uiPriority="82"/>
    <w:lsdException w:name="List Table 1 Light Accent 1" w:uiPriority="70"/>
    <w:lsdException w:name="List Table 2 Accent 1" w:uiPriority="71"/>
    <w:lsdException w:name="List Table 3 Accent 1" w:uiPriority="72"/>
    <w:lsdException w:name="List Table 4 Accent 1" w:uiPriority="73"/>
    <w:lsdException w:name="List Table 5 Dark Accent 1" w:uiPriority="80"/>
    <w:lsdException w:name="List Table 6 Colorful Accent 1" w:uiPriority="81"/>
    <w:lsdException w:name="List Table 7 Colorful Accent 1" w:uiPriority="82"/>
    <w:lsdException w:name="List Table 1 Light Accent 2" w:uiPriority="70"/>
    <w:lsdException w:name="List Table 2 Accent 2" w:uiPriority="71"/>
    <w:lsdException w:name="List Table 3 Accent 2" w:uiPriority="72"/>
    <w:lsdException w:name="List Table 4 Accent 2" w:uiPriority="73"/>
    <w:lsdException w:name="List Table 5 Dark Accent 2" w:uiPriority="80"/>
    <w:lsdException w:name="List Table 6 Colorful Accent 2" w:uiPriority="81"/>
    <w:lsdException w:name="List Table 7 Colorful Accent 2" w:uiPriority="82"/>
    <w:lsdException w:name="List Table 1 Light Accent 3" w:uiPriority="70"/>
    <w:lsdException w:name="List Table 2 Accent 3" w:uiPriority="71"/>
    <w:lsdException w:name="List Table 3 Accent 3" w:uiPriority="72"/>
    <w:lsdException w:name="List Table 4 Accent 3" w:uiPriority="73"/>
    <w:lsdException w:name="List Table 5 Dark Accent 3" w:uiPriority="80"/>
    <w:lsdException w:name="List Table 6 Colorful Accent 3" w:uiPriority="81"/>
    <w:lsdException w:name="List Table 7 Colorful Accent 3" w:uiPriority="82"/>
    <w:lsdException w:name="List Table 1 Light Accent 4" w:uiPriority="70"/>
    <w:lsdException w:name="List Table 2 Accent 4" w:uiPriority="71"/>
    <w:lsdException w:name="List Table 3 Accent 4" w:uiPriority="72"/>
    <w:lsdException w:name="List Table 4 Accent 4" w:uiPriority="73"/>
    <w:lsdException w:name="List Table 5 Dark Accent 4" w:uiPriority="80"/>
    <w:lsdException w:name="List Table 6 Colorful Accent 4" w:uiPriority="81"/>
    <w:lsdException w:name="List Table 7 Colorful Accent 4" w:uiPriority="82"/>
    <w:lsdException w:name="List Table 1 Light Accent 5" w:uiPriority="70"/>
    <w:lsdException w:name="List Table 2 Accent 5" w:uiPriority="71"/>
    <w:lsdException w:name="List Table 3 Accent 5" w:uiPriority="72"/>
    <w:lsdException w:name="List Table 4 Accent 5" w:uiPriority="73"/>
    <w:lsdException w:name="List Table 5 Dark Accent 5" w:uiPriority="80"/>
    <w:lsdException w:name="List Table 6 Colorful Accent 5" w:uiPriority="81"/>
    <w:lsdException w:name="List Table 7 Colorful Accent 5" w:uiPriority="82"/>
    <w:lsdException w:name="List Table 1 Light Accent 6" w:uiPriority="70"/>
    <w:lsdException w:name="List Table 2 Accent 6" w:uiPriority="71"/>
    <w:lsdException w:name="List Table 3 Accent 6" w:uiPriority="72"/>
    <w:lsdException w:name="List Table 4 Accent 6" w:uiPriority="73"/>
    <w:lsdException w:name="List Table 5 Dark Accent 6" w:uiPriority="80"/>
    <w:lsdException w:name="List Table 6 Colorful Accent 6" w:uiPriority="81"/>
    <w:lsdException w:name="List Table 7 Colorful Accent 6" w:uiPriority="8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pPr>
      <w:widowControl w:val="0"/>
      <w:wordWrap w:val="0"/>
      <w:autoSpaceDE w:val="0"/>
      <w:autoSpaceDN w:val="0"/>
      <w:spacing w:after="200" w:line="276" w:lineRule="auto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BCAuthorAddress">
    <w:name w:val="BC_Author_Address"/>
    <w:basedOn w:val="a"/>
    <w:next w:val="a"/>
    <w:pPr>
      <w:widowControl/>
      <w:wordWrap/>
      <w:autoSpaceDE/>
      <w:autoSpaceDN/>
      <w:spacing w:after="240" w:line="480" w:lineRule="auto"/>
      <w:jc w:val="center"/>
    </w:pPr>
    <w:rPr>
      <w:rFonts w:ascii="Times" w:eastAsia="맑은 고딕" w:hAnsi="Times" w:cs="Times New Roman"/>
      <w:kern w:val="0"/>
      <w:sz w:val="24"/>
      <w:szCs w:val="20"/>
      <w:lang w:eastAsia="en-US"/>
    </w:rPr>
  </w:style>
  <w:style w:type="character" w:styleId="a3">
    <w:name w:val="footnote reference"/>
    <w:uiPriority w:val="99"/>
    <w:semiHidden/>
    <w:unhideWhenUsed/>
    <w:rPr>
      <w:vertAlign w:val="superscript"/>
    </w:rPr>
  </w:style>
  <w:style w:type="paragraph" w:styleId="a4">
    <w:name w:val="Balloon Text"/>
    <w:basedOn w:val="a"/>
    <w:link w:val="Char"/>
    <w:uiPriority w:val="99"/>
    <w:semiHidden/>
    <w:unhideWhenUsed/>
    <w:pPr>
      <w:spacing w:after="0" w:line="240" w:lineRule="auto"/>
    </w:pPr>
    <w:rPr>
      <w:rFonts w:asciiTheme="majorHAnsi" w:eastAsiaTheme="majorEastAsia" w:hAnsiTheme="majorHAnsi" w:cstheme="majorBidi"/>
      <w:sz w:val="18"/>
      <w:szCs w:val="18"/>
    </w:rPr>
  </w:style>
  <w:style w:type="character" w:customStyle="1" w:styleId="Char">
    <w:name w:val="풍선 도움말 텍스트 Char"/>
    <w:basedOn w:val="a0"/>
    <w:link w:val="a4"/>
    <w:uiPriority w:val="99"/>
    <w:semiHidden/>
    <w:rPr>
      <w:rFonts w:asciiTheme="majorHAnsi" w:eastAsiaTheme="majorEastAsia" w:hAnsiTheme="majorHAnsi" w:cstheme="majorBidi"/>
      <w:sz w:val="18"/>
      <w:szCs w:val="18"/>
    </w:rPr>
  </w:style>
  <w:style w:type="paragraph" w:styleId="a5">
    <w:name w:val="header"/>
    <w:basedOn w:val="a"/>
    <w:link w:val="Char0"/>
    <w:uiPriority w:val="99"/>
    <w:unhideWhenUsed/>
    <w:pPr>
      <w:tabs>
        <w:tab w:val="center" w:pos="4513"/>
        <w:tab w:val="right" w:pos="9026"/>
      </w:tabs>
      <w:snapToGrid w:val="0"/>
    </w:pPr>
  </w:style>
  <w:style w:type="character" w:customStyle="1" w:styleId="Char0">
    <w:name w:val="머리글 Char"/>
    <w:basedOn w:val="a0"/>
    <w:link w:val="a5"/>
    <w:uiPriority w:val="99"/>
  </w:style>
  <w:style w:type="paragraph" w:styleId="a6">
    <w:name w:val="footer"/>
    <w:basedOn w:val="a"/>
    <w:link w:val="Char1"/>
    <w:uiPriority w:val="99"/>
    <w:unhideWhenUsed/>
    <w:pPr>
      <w:tabs>
        <w:tab w:val="center" w:pos="4513"/>
        <w:tab w:val="right" w:pos="9026"/>
      </w:tabs>
      <w:snapToGrid w:val="0"/>
    </w:pPr>
  </w:style>
  <w:style w:type="character" w:customStyle="1" w:styleId="Char1">
    <w:name w:val="바닥글 Char"/>
    <w:basedOn w:val="a0"/>
    <w:link w:val="a6"/>
    <w:uiPriority w:val="99"/>
  </w:style>
  <w:style w:type="character" w:styleId="a7">
    <w:name w:val="Hyperlink"/>
    <w:basedOn w:val="a0"/>
    <w:uiPriority w:val="99"/>
    <w:unhideWhenUsed/>
    <w:rPr>
      <w:color w:val="0563C1"/>
      <w:u w:val="single"/>
    </w:rPr>
  </w:style>
  <w:style w:type="character" w:styleId="a8">
    <w:name w:val="Placeholder Text"/>
    <w:basedOn w:val="a0"/>
    <w:uiPriority w:val="99"/>
    <w:semiHidden/>
    <w:rPr>
      <w:color w:val="808080"/>
    </w:rPr>
  </w:style>
  <w:style w:type="paragraph" w:customStyle="1" w:styleId="EndNoteBibliographyTitle">
    <w:name w:val="EndNote Bibliography Title"/>
    <w:basedOn w:val="a"/>
    <w:link w:val="EndNoteBibliographyTitleChar"/>
    <w:pPr>
      <w:spacing w:after="0"/>
      <w:jc w:val="center"/>
    </w:pPr>
    <w:rPr>
      <w:rFonts w:ascii="Times New Roman" w:eastAsia="맑은 고딕" w:hAnsi="Times New Roman" w:cs="Times New Roman"/>
      <w:noProof/>
      <w:sz w:val="24"/>
    </w:rPr>
  </w:style>
  <w:style w:type="character" w:customStyle="1" w:styleId="EndNoteBibliographyTitleChar">
    <w:name w:val="EndNote Bibliography Title Char"/>
    <w:basedOn w:val="a0"/>
    <w:link w:val="EndNoteBibliographyTitle"/>
    <w:rPr>
      <w:rFonts w:ascii="Times New Roman" w:eastAsia="맑은 고딕" w:hAnsi="Times New Roman" w:cs="Times New Roman"/>
      <w:noProof/>
      <w:sz w:val="24"/>
    </w:rPr>
  </w:style>
  <w:style w:type="paragraph" w:customStyle="1" w:styleId="EndNoteBibliography">
    <w:name w:val="EndNote Bibliography"/>
    <w:basedOn w:val="a"/>
    <w:link w:val="EndNoteBibliographyChar"/>
    <w:pPr>
      <w:spacing w:line="360" w:lineRule="auto"/>
    </w:pPr>
    <w:rPr>
      <w:rFonts w:ascii="Times New Roman" w:eastAsia="맑은 고딕" w:hAnsi="Times New Roman" w:cs="Times New Roman"/>
      <w:noProof/>
      <w:sz w:val="24"/>
    </w:rPr>
  </w:style>
  <w:style w:type="character" w:customStyle="1" w:styleId="EndNoteBibliographyChar">
    <w:name w:val="EndNote Bibliography Char"/>
    <w:basedOn w:val="a0"/>
    <w:link w:val="EndNoteBibliography"/>
    <w:rPr>
      <w:rFonts w:ascii="Times New Roman" w:eastAsia="맑은 고딕" w:hAnsi="Times New Roman" w:cs="Times New Roman"/>
      <w:noProof/>
      <w:sz w:val="24"/>
    </w:rPr>
  </w:style>
  <w:style w:type="character" w:styleId="a9">
    <w:name w:val="annotation reference"/>
    <w:basedOn w:val="a0"/>
    <w:uiPriority w:val="99"/>
    <w:semiHidden/>
    <w:unhideWhenUsed/>
    <w:rPr>
      <w:sz w:val="18"/>
      <w:szCs w:val="18"/>
    </w:rPr>
  </w:style>
  <w:style w:type="paragraph" w:styleId="aa">
    <w:name w:val="annotation text"/>
    <w:basedOn w:val="a"/>
    <w:link w:val="Char2"/>
    <w:uiPriority w:val="99"/>
    <w:unhideWhenUsed/>
    <w:pPr>
      <w:jc w:val="left"/>
    </w:pPr>
  </w:style>
  <w:style w:type="character" w:customStyle="1" w:styleId="Char2">
    <w:name w:val="메모 텍스트 Char"/>
    <w:basedOn w:val="a0"/>
    <w:link w:val="aa"/>
    <w:uiPriority w:val="99"/>
  </w:style>
  <w:style w:type="paragraph" w:styleId="ab">
    <w:name w:val="annotation subject"/>
    <w:basedOn w:val="aa"/>
    <w:next w:val="aa"/>
    <w:link w:val="Char3"/>
    <w:uiPriority w:val="99"/>
    <w:semiHidden/>
    <w:unhideWhenUsed/>
    <w:rPr>
      <w:b/>
      <w:bCs/>
    </w:rPr>
  </w:style>
  <w:style w:type="character" w:customStyle="1" w:styleId="Char3">
    <w:name w:val="메모 주제 Char"/>
    <w:basedOn w:val="Char2"/>
    <w:link w:val="ab"/>
    <w:uiPriority w:val="99"/>
    <w:semiHidden/>
    <w:rPr>
      <w:b/>
      <w:bCs/>
    </w:rPr>
  </w:style>
  <w:style w:type="paragraph" w:customStyle="1" w:styleId="1">
    <w:name w:val="수정1"/>
    <w:hidden/>
    <w:uiPriority w:val="99"/>
    <w:semiHidden/>
    <w:pPr>
      <w:spacing w:after="0" w:line="240" w:lineRule="auto"/>
      <w:jc w:val="left"/>
    </w:pPr>
  </w:style>
  <w:style w:type="paragraph" w:styleId="ac">
    <w:name w:val="List Paragraph"/>
    <w:basedOn w:val="a"/>
    <w:uiPriority w:val="34"/>
    <w:qFormat/>
    <w:pPr>
      <w:ind w:leftChars="400" w:left="800"/>
    </w:pPr>
  </w:style>
  <w:style w:type="character" w:customStyle="1" w:styleId="acopre1">
    <w:name w:val="acopre1"/>
    <w:basedOn w:val="a0"/>
    <w:rsid w:val="00C83A6F"/>
  </w:style>
  <w:style w:type="character" w:customStyle="1" w:styleId="eq0j8">
    <w:name w:val="eq0j8"/>
    <w:basedOn w:val="a0"/>
    <w:rsid w:val="00A0031B"/>
  </w:style>
  <w:style w:type="table" w:styleId="ad">
    <w:name w:val="Table Grid"/>
    <w:basedOn w:val="a1"/>
    <w:uiPriority w:val="57"/>
    <w:rsid w:val="008E7F8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e">
    <w:name w:val="Normal (Web)"/>
    <w:basedOn w:val="a"/>
    <w:uiPriority w:val="99"/>
    <w:unhideWhenUsed/>
    <w:rsid w:val="008E7F86"/>
    <w:pPr>
      <w:widowControl/>
      <w:wordWrap/>
      <w:autoSpaceDE/>
      <w:autoSpaceDN/>
      <w:spacing w:before="100" w:beforeAutospacing="1" w:after="100" w:afterAutospacing="1" w:line="240" w:lineRule="auto"/>
      <w:jc w:val="left"/>
    </w:pPr>
    <w:rPr>
      <w:rFonts w:ascii="굴림" w:eastAsia="굴림" w:hAnsi="굴림" w:cs="굴림"/>
      <w:kern w:val="0"/>
      <w:sz w:val="24"/>
      <w:szCs w:val="24"/>
    </w:rPr>
  </w:style>
  <w:style w:type="character" w:styleId="af">
    <w:name w:val="Unresolved Mention"/>
    <w:basedOn w:val="a0"/>
    <w:uiPriority w:val="99"/>
    <w:semiHidden/>
    <w:unhideWhenUsed/>
    <w:rsid w:val="00C003A6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tiff"/><Relationship Id="rId13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image" Target="media/image1.tiff"/><Relationship Id="rId12" Type="http://schemas.openxmlformats.org/officeDocument/2006/relationships/image" Target="media/image6.tiff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5.tiff"/><Relationship Id="rId5" Type="http://schemas.openxmlformats.org/officeDocument/2006/relationships/footnotes" Target="footnotes.xml"/><Relationship Id="rId15" Type="http://schemas.openxmlformats.org/officeDocument/2006/relationships/theme" Target="theme/theme1.xml"/><Relationship Id="rId10" Type="http://schemas.openxmlformats.org/officeDocument/2006/relationships/image" Target="media/image4.tiff"/><Relationship Id="rId4" Type="http://schemas.openxmlformats.org/officeDocument/2006/relationships/webSettings" Target="webSettings.xml"/><Relationship Id="rId9" Type="http://schemas.openxmlformats.org/officeDocument/2006/relationships/image" Target="media/image3.tiff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맑은 고딕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맑은 고딕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6350">
          <a:solidFill>
            <a:schemeClr val="phClr"/>
          </a:solidFill>
          <a:miter lim="800000"/>
        </a:ln>
        <a:ln w="12700">
          <a:solidFill>
            <a:schemeClr val="phClr"/>
          </a:solidFill>
          <a:miter lim="800000"/>
        </a:ln>
        <a:ln w="19050">
          <a:solidFill>
            <a:schemeClr val="phClr"/>
          </a:solidFill>
          <a:miter lim="800000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FA1F0B2-08F8-4625-8EE0-F8F8296FA76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7</Pages>
  <Words>3902</Words>
  <Characters>22248</Characters>
  <Application>Microsoft Office Word</Application>
  <DocSecurity>0</DocSecurity>
  <Lines>185</Lines>
  <Paragraphs>52</Paragraphs>
  <ScaleCrop>false</ScaleCrop>
  <HeadingPairs>
    <vt:vector size="2" baseType="variant">
      <vt:variant>
        <vt:lpstr>제목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260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26-03-08T09:43:00Z</dcterms:created>
  <dcterms:modified xsi:type="dcterms:W3CDTF">2026-04-28T01:40:00Z</dcterms:modified>
  <cp:version>1000.0100.01</cp:version>
</cp:coreProperties>
</file>